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0F4727" w14:textId="77777777" w:rsidR="007916B9" w:rsidRPr="003E6A31" w:rsidRDefault="007916B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Name of </w:t>
      </w:r>
      <w:r w:rsidRPr="003E6A31">
        <w:rPr>
          <w:rFonts w:ascii="Book Antiqua" w:eastAsia="仿宋_GB2312" w:hAnsi="Book Antiqua"/>
          <w:b/>
          <w:caps/>
          <w:sz w:val="24"/>
          <w:szCs w:val="24"/>
          <w:lang w:val="en-US"/>
        </w:rPr>
        <w:t>j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ournal: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World Journal of </w:t>
      </w:r>
      <w:r w:rsidR="002D4DD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Hepatol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ogy</w:t>
      </w:r>
    </w:p>
    <w:p w14:paraId="0E842C0F" w14:textId="2F1AAF41" w:rsidR="00CA7E28" w:rsidRPr="003E6A31" w:rsidRDefault="00F53515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bookmarkStart w:id="0" w:name="OLE_LINK485"/>
      <w:bookmarkStart w:id="1" w:name="OLE_LINK486"/>
      <w:bookmarkStart w:id="2" w:name="OLE_LINK661"/>
      <w:bookmarkStart w:id="3" w:name="OLE_LINK768"/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ESPS Manuscript NO:</w:t>
      </w:r>
      <w:bookmarkEnd w:id="0"/>
      <w:bookmarkEnd w:id="1"/>
      <w:bookmarkEnd w:id="2"/>
      <w:bookmarkEnd w:id="3"/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27321</w:t>
      </w:r>
    </w:p>
    <w:p w14:paraId="4B337626" w14:textId="36783635" w:rsidR="00F53515" w:rsidRPr="003E6A31" w:rsidRDefault="00F53515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Manuscript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Type: ORIGINAL ARTICLE</w:t>
      </w:r>
    </w:p>
    <w:p w14:paraId="10486454" w14:textId="77777777" w:rsidR="00F53515" w:rsidRPr="003E6A31" w:rsidRDefault="00F53515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Basic Study</w:t>
      </w:r>
    </w:p>
    <w:p w14:paraId="32A490C4" w14:textId="77777777" w:rsidR="007916B9" w:rsidRPr="003E6A31" w:rsidRDefault="007916B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6E529062" w14:textId="660996E8" w:rsidR="00440BBF" w:rsidRPr="003E6A31" w:rsidRDefault="00440BBF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Changes in </w:t>
      </w:r>
      <w:r w:rsidR="007916B9" w:rsidRPr="003E6A31">
        <w:rPr>
          <w:rFonts w:ascii="Book Antiqua" w:eastAsia="仿宋_GB2312" w:hAnsi="Book Antiqua"/>
          <w:b/>
          <w:sz w:val="24"/>
          <w:szCs w:val="24"/>
          <w:lang w:val="en-US"/>
        </w:rPr>
        <w:t>cellular</w:t>
      </w:r>
      <w:r w:rsidR="00616103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7237CC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proliferation </w:t>
      </w:r>
      <w:r w:rsidR="00616103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and </w:t>
      </w:r>
      <w:r w:rsidR="007916B9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plasma </w:t>
      </w:r>
      <w:r w:rsidR="0049520E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products </w:t>
      </w:r>
      <w:r w:rsidR="001D188A" w:rsidRPr="003E6A31">
        <w:rPr>
          <w:rFonts w:ascii="Book Antiqua" w:eastAsia="仿宋_GB2312" w:hAnsi="Book Antiqua"/>
          <w:b/>
          <w:sz w:val="24"/>
          <w:szCs w:val="24"/>
          <w:lang w:val="en-US"/>
        </w:rPr>
        <w:t>are associated</w:t>
      </w:r>
      <w:r w:rsidR="00A50F4F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B46515" w:rsidRPr="003E6A31">
        <w:rPr>
          <w:rFonts w:ascii="Book Antiqua" w:eastAsia="仿宋_GB2312" w:hAnsi="Book Antiqua"/>
          <w:b/>
          <w:sz w:val="24"/>
          <w:szCs w:val="24"/>
          <w:lang w:val="en-US"/>
        </w:rPr>
        <w:t>with</w:t>
      </w:r>
      <w:r w:rsidR="0049520E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liver failure</w:t>
      </w:r>
      <w:r w:rsidR="00993185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</w:p>
    <w:p w14:paraId="7079EFFE" w14:textId="77777777" w:rsidR="00C14FFA" w:rsidRPr="003E6A31" w:rsidRDefault="00C14FFA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2FCBDB1D" w14:textId="344C96C2" w:rsidR="00CA7E28" w:rsidRPr="003E6A31" w:rsidRDefault="00F53515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</w:rPr>
        <w:t>Melgaço JG</w:t>
      </w:r>
      <w:r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Pr="003E6A31">
        <w:rPr>
          <w:rFonts w:ascii="Book Antiqua" w:eastAsia="仿宋_GB2312" w:hAnsi="Book Antiqua" w:hint="eastAsia"/>
          <w:i/>
          <w:sz w:val="24"/>
          <w:szCs w:val="24"/>
          <w:lang w:eastAsia="zh-CN"/>
        </w:rPr>
        <w:t>et al</w:t>
      </w:r>
      <w:r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>.</w:t>
      </w:r>
      <w:r w:rsidRPr="003E6A31">
        <w:rPr>
          <w:rFonts w:ascii="Book Antiqua" w:eastAsia="仿宋_GB2312" w:hAnsi="Book Antiqua" w:hint="eastAsia"/>
          <w:b/>
          <w:sz w:val="24"/>
          <w:szCs w:val="24"/>
          <w:lang w:eastAsia="zh-CN"/>
        </w:rPr>
        <w:t xml:space="preserve"> </w:t>
      </w:r>
      <w:r w:rsidR="00CA7E28" w:rsidRPr="003E6A31">
        <w:rPr>
          <w:rFonts w:ascii="Book Antiqua" w:eastAsia="仿宋_GB2312" w:hAnsi="Book Antiqua"/>
          <w:sz w:val="24"/>
          <w:szCs w:val="24"/>
          <w:lang w:val="en-US"/>
        </w:rPr>
        <w:t>Immunological factors are associated with ALF</w:t>
      </w:r>
    </w:p>
    <w:p w14:paraId="324EEEE9" w14:textId="77777777" w:rsidR="00032A4E" w:rsidRPr="003E6A31" w:rsidRDefault="00032A4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193039A9" w14:textId="1A4FC64F" w:rsidR="00737055" w:rsidRPr="003E6A31" w:rsidRDefault="007916B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Juliana Gil Melgaço</w:t>
      </w:r>
      <w:r w:rsidR="00737055" w:rsidRPr="003E6A31">
        <w:rPr>
          <w:rFonts w:ascii="Book Antiqua" w:eastAsia="仿宋_GB2312" w:hAnsi="Book Antiqua"/>
          <w:b/>
          <w:sz w:val="24"/>
          <w:szCs w:val="24"/>
        </w:rPr>
        <w:t>, Frederico Marianetti Soriani, Pedro Henrique Sucupira Ferreira, Leonardo Assaf Pinheiro, Yasmine Rangel Vieira, Jaqueline Mendes de Oliveira, Lia Laura Lewis-Ximenez, Cristina Carvalho Vianna Araújo, Lúcio Filgueiras Pacheco-Moreira, Gustavo Batista Menezes, Oswaldo Gonçalves Cruz, Claudia Lamarca Vitral, Marcelo Alves Pinto</w:t>
      </w:r>
    </w:p>
    <w:p w14:paraId="711034CC" w14:textId="77777777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42A2BB9B" w14:textId="4A539D39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Juliana Gil Melgaço, Leonardo Assaf Pinheiro, Claudia Lamarca Vitral,</w:t>
      </w:r>
      <w:r w:rsidRPr="003E6A31">
        <w:rPr>
          <w:rFonts w:ascii="Book Antiqua" w:eastAsia="仿宋_GB2312" w:hAnsi="Book Antiqua"/>
          <w:sz w:val="24"/>
          <w:szCs w:val="24"/>
        </w:rPr>
        <w:t xml:space="preserve"> </w:t>
      </w:r>
      <w:r w:rsidR="00105369" w:rsidRPr="003E6A31">
        <w:rPr>
          <w:rFonts w:ascii="Book Antiqua" w:eastAsia="仿宋_GB2312" w:hAnsi="Book Antiqua"/>
          <w:sz w:val="24"/>
          <w:szCs w:val="24"/>
        </w:rPr>
        <w:t>Departamento de Microbiologia e Parasitologia, Universidade Federal Fluminense,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105369" w:rsidRPr="003E6A31">
        <w:rPr>
          <w:rFonts w:ascii="Book Antiqua" w:eastAsia="仿宋_GB2312" w:hAnsi="Book Antiqua"/>
          <w:sz w:val="24"/>
          <w:szCs w:val="24"/>
        </w:rPr>
        <w:t>Niterói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20550-013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3C75BE20" w14:textId="77777777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39EE3376" w14:textId="7CCD6128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Juliana Gil Melgaço, Yasmine Rangel Vieira, Jaqueline Mendes de Oliveira, Marcelo Alves Pinto,</w:t>
      </w:r>
      <w:r w:rsidR="00F53515" w:rsidRPr="003E6A31">
        <w:rPr>
          <w:rFonts w:ascii="Book Antiqua" w:eastAsia="仿宋_GB2312" w:hAnsi="Book Antiqua"/>
          <w:sz w:val="24"/>
          <w:szCs w:val="24"/>
        </w:rPr>
        <w:t xml:space="preserve"> Instituto Oswaldo Cruz/</w:t>
      </w:r>
      <w:r w:rsidR="00105369" w:rsidRPr="003E6A31">
        <w:rPr>
          <w:rFonts w:ascii="Book Antiqua" w:eastAsia="仿宋_GB2312" w:hAnsi="Book Antiqua"/>
          <w:sz w:val="24"/>
          <w:szCs w:val="24"/>
        </w:rPr>
        <w:t>Fiocruz, Laboratório de Desenvolvimento Tecnológico em Virologia, Rio de Janeiro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21045-900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4737A094" w14:textId="77777777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7B6A3643" w14:textId="65299531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Frederico</w:t>
      </w:r>
      <w:r w:rsidR="00F53515" w:rsidRPr="003E6A31">
        <w:rPr>
          <w:rFonts w:ascii="Book Antiqua" w:eastAsia="仿宋_GB2312" w:hAnsi="Book Antiqua" w:hint="eastAsia"/>
          <w:b/>
          <w:sz w:val="24"/>
          <w:szCs w:val="24"/>
          <w:lang w:eastAsia="zh-CN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</w:rPr>
        <w:t>Marianetti Soriani, Pedro Henrique Sucupira Ferreira,</w:t>
      </w:r>
      <w:r w:rsidR="00F53515" w:rsidRPr="003E6A31">
        <w:rPr>
          <w:rFonts w:ascii="Book Antiqua" w:eastAsia="仿宋_GB2312" w:hAnsi="Book Antiqua" w:hint="eastAsia"/>
          <w:b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Departamento de Biologia Geral,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 xml:space="preserve">Instituto de Ciências Biológicas, </w:t>
      </w:r>
      <w:r w:rsidR="00105369" w:rsidRPr="003E6A31">
        <w:rPr>
          <w:rFonts w:ascii="Book Antiqua" w:eastAsia="仿宋_GB2312" w:hAnsi="Book Antiqua"/>
          <w:sz w:val="24"/>
          <w:szCs w:val="24"/>
        </w:rPr>
        <w:t>Universidade Federal de Minas Gerais, Belo Horizonte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31270-901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6C5E4B6E" w14:textId="77777777" w:rsidR="00CA7E28" w:rsidRPr="003E6A31" w:rsidRDefault="00CA7E2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22E1F1D8" w14:textId="52F50508" w:rsidR="00CA7E28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 xml:space="preserve">Lia Laura Lewis-Ximenez, </w:t>
      </w:r>
      <w:r w:rsidR="00105369" w:rsidRPr="003E6A31">
        <w:rPr>
          <w:rFonts w:ascii="Book Antiqua" w:eastAsia="仿宋_GB2312" w:hAnsi="Book Antiqua"/>
          <w:sz w:val="24"/>
          <w:szCs w:val="24"/>
        </w:rPr>
        <w:t>Instituto Oswaldo Cruz / Fiocruz, Ambulatório de Hepatites Virais, Rio de Janeiro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21045-900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2A363BE3" w14:textId="77777777" w:rsidR="00295520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380A67ED" w14:textId="0519628D" w:rsidR="00CA7E28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lastRenderedPageBreak/>
        <w:t xml:space="preserve">Cristina Carvalho Vianna Araújo, Lúcio Filgueiras Pacheco-Moreira, </w:t>
      </w:r>
      <w:r w:rsidR="00105369" w:rsidRPr="003E6A31">
        <w:rPr>
          <w:rFonts w:ascii="Book Antiqua" w:eastAsia="仿宋_GB2312" w:hAnsi="Book Antiqua"/>
          <w:sz w:val="24"/>
          <w:szCs w:val="24"/>
        </w:rPr>
        <w:t>Hospital Federal de Bonsucesso, Rio de Janeiro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21041-030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1C03096C" w14:textId="77777777" w:rsidR="00295520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4CAADEE5" w14:textId="12A066DD" w:rsidR="00CA7E28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Gustavo Batista Menezes,</w:t>
      </w:r>
      <w:r w:rsidR="004351CF" w:rsidRPr="003E6A31">
        <w:rPr>
          <w:rFonts w:ascii="Book Antiqua" w:eastAsia="仿宋_GB2312" w:hAnsi="Book Antiqua"/>
          <w:sz w:val="24"/>
          <w:szCs w:val="24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Laboratório de Imunofarmacologia,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Departamento de Bioquímica e Imunologia,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Instituto de Ciências Biológicas,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105369" w:rsidRPr="003E6A31">
        <w:rPr>
          <w:rFonts w:ascii="Book Antiqua" w:eastAsia="仿宋_GB2312" w:hAnsi="Book Antiqua"/>
          <w:sz w:val="24"/>
          <w:szCs w:val="24"/>
        </w:rPr>
        <w:t>Universidade Federal de Minas Gerais, Belo Horizonte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31270-901</w:t>
      </w:r>
      <w:r w:rsidR="00105369" w:rsidRPr="003E6A31">
        <w:rPr>
          <w:rFonts w:ascii="Book Antiqua" w:eastAsia="仿宋_GB2312" w:hAnsi="Book Antiqua"/>
          <w:sz w:val="24"/>
          <w:szCs w:val="24"/>
        </w:rPr>
        <w:t xml:space="preserve">, </w:t>
      </w:r>
      <w:r w:rsidR="00737055" w:rsidRPr="003E6A31">
        <w:rPr>
          <w:rFonts w:ascii="Book Antiqua" w:eastAsia="仿宋_GB2312" w:hAnsi="Book Antiqua"/>
          <w:sz w:val="24"/>
          <w:szCs w:val="24"/>
        </w:rPr>
        <w:t>Brazil</w:t>
      </w:r>
    </w:p>
    <w:p w14:paraId="13E0A83F" w14:textId="77777777" w:rsidR="00295520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</w:rPr>
      </w:pPr>
    </w:p>
    <w:p w14:paraId="3B18B095" w14:textId="63F8F454" w:rsidR="007916B9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>Oswaldo Gonçalves Cruz,</w:t>
      </w:r>
      <w:r w:rsidR="00737055" w:rsidRPr="003E6A31">
        <w:rPr>
          <w:rFonts w:ascii="Book Antiqua" w:eastAsia="仿宋_GB2312" w:hAnsi="Book Antiqua"/>
          <w:sz w:val="24"/>
          <w:szCs w:val="24"/>
        </w:rPr>
        <w:t xml:space="preserve"> Fundação Oswaldo Cruz, Programa de Computação Científica, Rio de Janeiro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</w:rPr>
        <w:t>21045-900, Brazil</w:t>
      </w:r>
    </w:p>
    <w:p w14:paraId="2FD262C7" w14:textId="77777777" w:rsidR="00727834" w:rsidRPr="003E6A31" w:rsidRDefault="00727834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</w:p>
    <w:p w14:paraId="1F8F298E" w14:textId="14878B36" w:rsidR="00DF17D4" w:rsidRPr="003E6A31" w:rsidRDefault="007916B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Author</w:t>
      </w:r>
      <w:r w:rsidR="00DF17D4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contribution</w:t>
      </w:r>
      <w:r w:rsidR="00250EEE" w:rsidRPr="003E6A31">
        <w:rPr>
          <w:rFonts w:ascii="Book Antiqua" w:eastAsia="仿宋_GB2312" w:hAnsi="Book Antiqua"/>
          <w:b/>
          <w:sz w:val="24"/>
          <w:szCs w:val="24"/>
          <w:lang w:val="en-US"/>
        </w:rPr>
        <w:t>s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>:</w:t>
      </w:r>
      <w:r w:rsidR="0029552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authors have seen and approved the content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the manuscript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contributed </w:t>
      </w:r>
      <w:r w:rsidR="00D561A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eaningfully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the work. In summary,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Gil </w:t>
      </w:r>
      <w:proofErr w:type="spellStart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Melgaço</w:t>
      </w:r>
      <w:proofErr w:type="spellEnd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J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conceived the study, performed the experiments, analyzed the data and wrote the manuscript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Lamarca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Vitral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endes </w:t>
      </w:r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de Oliveira J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Assaf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Pinheiro</w:t>
      </w:r>
      <w:proofErr w:type="spellEnd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Rangel Vieira Y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acquired the data for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 quantification, serological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ata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and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virological</w:t>
      </w:r>
      <w:proofErr w:type="spellEnd"/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arker assay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e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endes de </w:t>
      </w:r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Oliveira J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reviewed the analysis and wrote the manuscript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Lewis-</w:t>
      </w:r>
      <w:proofErr w:type="spellStart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Ximenez</w:t>
      </w:r>
      <w:proofErr w:type="spellEnd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llected the clinical data and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amples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from the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elf-limited acute hepatitis patients and healthy subjects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Vianna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Araújo</w:t>
      </w:r>
      <w:proofErr w:type="spellEnd"/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C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F53515" w:rsidRPr="003E6A31">
        <w:rPr>
          <w:rFonts w:ascii="Book Antiqua" w:eastAsia="仿宋_GB2312" w:hAnsi="Book Antiqua"/>
          <w:sz w:val="24"/>
          <w:szCs w:val="24"/>
          <w:lang w:val="en-US"/>
        </w:rPr>
        <w:t>Pacheco-Moreira L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F</w:t>
      </w:r>
      <w:r w:rsidR="00F53515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llected the clinical data and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amples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from the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cute liver failure patients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;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 w:eastAsia="zh-CN"/>
        </w:rPr>
        <w:t>Marianetti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 w:eastAsia="zh-CN"/>
        </w:rPr>
        <w:t xml:space="preserve">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Soriani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atista 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Menezes G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Sucupira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Ferreira PH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erformed the DNA extraction and quantified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itochondrial DNA </w:t>
      </w:r>
      <w:r w:rsidR="00FF0DC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sing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olecular biology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assays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27834" w:rsidRPr="003E6A31">
        <w:rPr>
          <w:rFonts w:ascii="Book Antiqua" w:eastAsia="仿宋_GB2312" w:hAnsi="Book Antiqua"/>
          <w:sz w:val="24"/>
          <w:szCs w:val="24"/>
          <w:lang w:eastAsia="pt-BR"/>
        </w:rPr>
        <w:t>Gonçalves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Cruz O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performed the statistical analysis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; </w:t>
      </w:r>
      <w:proofErr w:type="spellStart"/>
      <w:r w:rsidR="00727834" w:rsidRPr="003E6A31">
        <w:rPr>
          <w:rFonts w:ascii="Book Antiqua" w:eastAsia="仿宋_GB2312" w:hAnsi="Book Antiqua"/>
          <w:sz w:val="24"/>
          <w:szCs w:val="24"/>
          <w:lang w:val="en-US" w:eastAsia="zh-CN"/>
        </w:rPr>
        <w:t>Lamarca</w:t>
      </w:r>
      <w:proofErr w:type="spellEnd"/>
      <w:r w:rsidR="00727834" w:rsidRPr="003E6A31">
        <w:rPr>
          <w:rFonts w:ascii="Book Antiqua" w:eastAsia="仿宋_GB2312" w:hAnsi="Book Antiqua"/>
          <w:sz w:val="24"/>
          <w:szCs w:val="24"/>
          <w:lang w:val="en-US" w:eastAsia="zh-CN"/>
        </w:rPr>
        <w:t xml:space="preserve"> </w:t>
      </w:r>
      <w:proofErr w:type="spellStart"/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Vitral</w:t>
      </w:r>
      <w:proofErr w:type="spellEnd"/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>Alves P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into M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participated in the study design and coordination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;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278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ves 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Pinto M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DF17D4" w:rsidRPr="003E6A31">
        <w:rPr>
          <w:rFonts w:ascii="Book Antiqua" w:eastAsia="仿宋_GB2312" w:hAnsi="Book Antiqua"/>
          <w:sz w:val="24"/>
          <w:szCs w:val="24"/>
          <w:lang w:val="en-US"/>
        </w:rPr>
        <w:t>participated in the analysis of data and the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eparation of the manuscript.</w:t>
      </w:r>
    </w:p>
    <w:p w14:paraId="5239DEA3" w14:textId="77777777" w:rsidR="00DF17D4" w:rsidRPr="003E6A31" w:rsidRDefault="00DF17D4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111EF9F2" w14:textId="0A88312B" w:rsidR="00C657C2" w:rsidRPr="003E6A31" w:rsidRDefault="00C657C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  <w:r w:rsidRPr="003E6A31">
        <w:rPr>
          <w:rFonts w:ascii="Book Antiqua" w:eastAsia="仿宋_GB2312" w:hAnsi="Book Antiqua"/>
          <w:b/>
          <w:sz w:val="24"/>
          <w:szCs w:val="24"/>
        </w:rPr>
        <w:t xml:space="preserve">Supported by </w:t>
      </w:r>
      <w:r w:rsidRPr="003E6A31">
        <w:rPr>
          <w:rFonts w:ascii="Book Antiqua" w:eastAsia="仿宋_GB2312" w:hAnsi="Book Antiqua"/>
          <w:sz w:val="24"/>
          <w:szCs w:val="24"/>
        </w:rPr>
        <w:t xml:space="preserve">Conselho Nacional de Desenvolvimento Científico e Tecnológico </w:t>
      </w:r>
      <w:r w:rsidR="00F9562C" w:rsidRPr="003E6A31">
        <w:rPr>
          <w:rFonts w:ascii="Book Antiqua" w:eastAsia="仿宋_GB2312" w:hAnsi="Book Antiqua"/>
          <w:sz w:val="24"/>
          <w:szCs w:val="24"/>
        </w:rPr>
        <w:t>–</w:t>
      </w:r>
      <w:r w:rsidRPr="003E6A31">
        <w:rPr>
          <w:rFonts w:ascii="Book Antiqua" w:eastAsia="仿宋_GB2312" w:hAnsi="Book Antiqua"/>
          <w:sz w:val="24"/>
          <w:szCs w:val="24"/>
        </w:rPr>
        <w:t xml:space="preserve"> CNPq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, No. </w:t>
      </w:r>
      <w:r w:rsidRPr="003E6A31">
        <w:rPr>
          <w:rFonts w:ascii="Book Antiqua" w:eastAsia="仿宋_GB2312" w:hAnsi="Book Antiqua"/>
          <w:sz w:val="24"/>
          <w:szCs w:val="24"/>
        </w:rPr>
        <w:t>308951/2010-7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; </w:t>
      </w:r>
      <w:r w:rsidRPr="003E6A31">
        <w:rPr>
          <w:rFonts w:ascii="Book Antiqua" w:eastAsia="仿宋_GB2312" w:hAnsi="Book Antiqua"/>
          <w:sz w:val="24"/>
          <w:szCs w:val="24"/>
        </w:rPr>
        <w:t xml:space="preserve">and the Fundação de Amparo à Pesquisas no Rio de Janeiro </w:t>
      </w:r>
      <w:r w:rsidR="00F9562C" w:rsidRPr="003E6A31">
        <w:rPr>
          <w:rFonts w:ascii="Book Antiqua" w:eastAsia="仿宋_GB2312" w:hAnsi="Book Antiqua"/>
          <w:sz w:val="24"/>
          <w:szCs w:val="24"/>
        </w:rPr>
        <w:t>–</w:t>
      </w:r>
      <w:r w:rsidRPr="003E6A31">
        <w:rPr>
          <w:rFonts w:ascii="Book Antiqua" w:eastAsia="仿宋_GB2312" w:hAnsi="Book Antiqua"/>
          <w:sz w:val="24"/>
          <w:szCs w:val="24"/>
        </w:rPr>
        <w:t xml:space="preserve"> Faperj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, No. </w:t>
      </w:r>
      <w:r w:rsidRPr="003E6A31">
        <w:rPr>
          <w:rFonts w:ascii="Book Antiqua" w:eastAsia="仿宋_GB2312" w:hAnsi="Book Antiqua"/>
          <w:sz w:val="24"/>
          <w:szCs w:val="24"/>
        </w:rPr>
        <w:t xml:space="preserve"> </w:t>
      </w:r>
      <w:r w:rsidR="00F73FDE" w:rsidRPr="003E6A31">
        <w:rPr>
          <w:rFonts w:ascii="Book Antiqua" w:eastAsia="仿宋_GB2312" w:hAnsi="Book Antiqua"/>
          <w:sz w:val="24"/>
          <w:szCs w:val="24"/>
        </w:rPr>
        <w:t>E-</w:t>
      </w:r>
      <w:r w:rsidRPr="003E6A31">
        <w:rPr>
          <w:rFonts w:ascii="Book Antiqua" w:eastAsia="仿宋_GB2312" w:hAnsi="Book Antiqua"/>
          <w:sz w:val="24"/>
          <w:szCs w:val="24"/>
        </w:rPr>
        <w:t xml:space="preserve">26/110.848/2013. </w:t>
      </w:r>
    </w:p>
    <w:p w14:paraId="6C676D83" w14:textId="77777777" w:rsidR="00E80722" w:rsidRPr="003E6A31" w:rsidRDefault="00E807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</w:rPr>
      </w:pPr>
    </w:p>
    <w:p w14:paraId="56E1280F" w14:textId="2F955053" w:rsidR="00E80722" w:rsidRPr="003E6A31" w:rsidRDefault="00E807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>Institutional review board statement:</w:t>
      </w:r>
      <w:r w:rsidR="00F9562C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study </w:t>
      </w:r>
      <w:proofErr w:type="gramStart"/>
      <w:r w:rsidRPr="003E6A31">
        <w:rPr>
          <w:rFonts w:ascii="Book Antiqua" w:eastAsia="仿宋_GB2312" w:hAnsi="Book Antiqua"/>
          <w:sz w:val="24"/>
          <w:szCs w:val="24"/>
          <w:lang w:val="en-US"/>
        </w:rPr>
        <w:t>protocol was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pproved by the National Commission on Ethics in Research (CONEP) and by the institutional review</w:t>
      </w:r>
      <w:proofErr w:type="gram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oard of the Oswaldo Cruz Foundation, FIOCRUZ (222/03).</w:t>
      </w:r>
    </w:p>
    <w:p w14:paraId="16CAAFD4" w14:textId="77777777" w:rsidR="00E80722" w:rsidRPr="003E6A31" w:rsidRDefault="00E807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2D9310C4" w14:textId="7A8F2CA5" w:rsidR="002C23FD" w:rsidRPr="003E6A31" w:rsidRDefault="00E807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C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>onflict</w:t>
      </w:r>
      <w:r w:rsidR="00F9562C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>-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>of</w:t>
      </w:r>
      <w:r w:rsidR="00F9562C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>-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>interest</w:t>
      </w:r>
      <w:r w:rsidR="00F9562C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statement: </w:t>
      </w:r>
      <w:r w:rsidR="002C23F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authors declare that they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e </w:t>
      </w:r>
      <w:r w:rsidR="00F9562C" w:rsidRPr="003E6A31">
        <w:rPr>
          <w:rFonts w:ascii="Book Antiqua" w:eastAsia="仿宋_GB2312" w:hAnsi="Book Antiqua"/>
          <w:sz w:val="24"/>
          <w:szCs w:val="24"/>
          <w:lang w:val="en-US"/>
        </w:rPr>
        <w:t>no competing interests.</w:t>
      </w:r>
    </w:p>
    <w:p w14:paraId="7DF6F974" w14:textId="77777777" w:rsidR="00162B5A" w:rsidRPr="003E6A31" w:rsidRDefault="00162B5A" w:rsidP="00F9562C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06CCD792" w14:textId="77777777" w:rsidR="00E80722" w:rsidRPr="003E6A31" w:rsidRDefault="00E80722" w:rsidP="00F53515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  <w:lang w:val="en-US"/>
        </w:rPr>
        <w:t xml:space="preserve">Data sharing statement: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No additional data are available.</w:t>
      </w:r>
    </w:p>
    <w:p w14:paraId="2761A34E" w14:textId="77777777" w:rsidR="00F9562C" w:rsidRPr="003E6A31" w:rsidRDefault="00F9562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 w:eastAsia="zh-CN"/>
        </w:rPr>
      </w:pPr>
    </w:p>
    <w:p w14:paraId="539E762D" w14:textId="77777777" w:rsidR="00F9562C" w:rsidRPr="003E6A31" w:rsidRDefault="00F9562C" w:rsidP="00F9562C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</w:pPr>
      <w:bookmarkStart w:id="4" w:name="OLE_LINK734"/>
      <w:bookmarkStart w:id="5" w:name="OLE_LINK441"/>
      <w:bookmarkStart w:id="6" w:name="OLE_LINK442"/>
      <w:bookmarkStart w:id="7" w:name="OLE_LINK1032"/>
      <w:bookmarkStart w:id="8" w:name="OLE_LINK1232"/>
      <w:bookmarkStart w:id="9" w:name="OLE_LINK559"/>
      <w:r w:rsidRPr="003E6A31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Open-Access:</w:t>
      </w:r>
      <w:r w:rsidRPr="003E6A31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 </w:t>
      </w:r>
      <w:bookmarkStart w:id="10" w:name="OLE_LINK479"/>
      <w:bookmarkStart w:id="11" w:name="OLE_LINK496"/>
      <w:bookmarkStart w:id="12" w:name="OLE_LINK506"/>
      <w:bookmarkStart w:id="13" w:name="OLE_LINK507"/>
      <w:r w:rsidRPr="003E6A31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3E6A31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3E6A31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</w:t>
      </w:r>
      <w:r w:rsidRPr="003E6A31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3E6A31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3E6A31">
          <w:rPr>
            <w:rStyle w:val="Hyperlink"/>
            <w:rFonts w:ascii="Book Antiqua" w:hAnsi="Book Antiqua" w:cs="Times New Roman"/>
            <w:bCs/>
            <w:color w:val="auto"/>
            <w:sz w:val="24"/>
            <w:szCs w:val="24"/>
            <w:highlight w:val="white"/>
            <w:lang w:val="en-US"/>
          </w:rPr>
          <w:t>http://creativecommons.org/licenses/by-nc/4.0/</w:t>
        </w:r>
      </w:hyperlink>
      <w:bookmarkEnd w:id="4"/>
      <w:bookmarkEnd w:id="10"/>
      <w:bookmarkEnd w:id="11"/>
      <w:bookmarkEnd w:id="12"/>
      <w:bookmarkEnd w:id="13"/>
    </w:p>
    <w:bookmarkEnd w:id="5"/>
    <w:bookmarkEnd w:id="6"/>
    <w:bookmarkEnd w:id="7"/>
    <w:bookmarkEnd w:id="8"/>
    <w:bookmarkEnd w:id="9"/>
    <w:p w14:paraId="01288254" w14:textId="77777777" w:rsidR="00F9562C" w:rsidRPr="003E6A31" w:rsidRDefault="00F9562C" w:rsidP="00F9562C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highlight w:val="white"/>
          <w:lang w:val="en-US" w:eastAsia="zh-CN"/>
        </w:rPr>
      </w:pPr>
    </w:p>
    <w:p w14:paraId="0A1C8C2A" w14:textId="77777777" w:rsidR="00F9562C" w:rsidRPr="003E6A31" w:rsidRDefault="00F9562C" w:rsidP="00F9562C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highlight w:val="white"/>
          <w:lang w:val="en-US" w:eastAsia="zh-CN"/>
        </w:rPr>
      </w:pPr>
      <w:r w:rsidRPr="003E6A31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Manuscript source:</w:t>
      </w:r>
      <w:r w:rsidRPr="003E6A31">
        <w:rPr>
          <w:rFonts w:ascii="Book Antiqua" w:hAnsi="Book Antiqua" w:cs="Times New Roman" w:hint="eastAsia"/>
          <w:b/>
          <w:bCs/>
          <w:color w:val="auto"/>
          <w:sz w:val="24"/>
          <w:highlight w:val="white"/>
          <w:lang w:val="en-US" w:eastAsia="zh-CN"/>
        </w:rPr>
        <w:t xml:space="preserve"> </w:t>
      </w:r>
      <w:r w:rsidRPr="003E6A31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vited manuscript</w:t>
      </w:r>
    </w:p>
    <w:p w14:paraId="0E374C95" w14:textId="77777777" w:rsidR="00F9562C" w:rsidRPr="003E6A31" w:rsidRDefault="00F9562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 w:eastAsia="zh-CN"/>
        </w:rPr>
      </w:pPr>
    </w:p>
    <w:p w14:paraId="47CC3571" w14:textId="4C216D58" w:rsidR="00105369" w:rsidRPr="003E6A31" w:rsidRDefault="00E807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</w:rPr>
        <w:t>Correspondence to:</w:t>
      </w:r>
      <w:r w:rsidR="00970B81" w:rsidRPr="003E6A31">
        <w:rPr>
          <w:rFonts w:ascii="Book Antiqua" w:eastAsia="仿宋_GB2312" w:hAnsi="Book Antiqua" w:hint="eastAsia"/>
          <w:b/>
          <w:bCs/>
          <w:sz w:val="24"/>
          <w:szCs w:val="24"/>
          <w:lang w:eastAsia="zh-CN"/>
        </w:rPr>
        <w:t xml:space="preserve"> </w:t>
      </w:r>
      <w:bookmarkStart w:id="14" w:name="OLE_LINK5"/>
      <w:bookmarkStart w:id="15" w:name="OLE_LINK6"/>
      <w:r w:rsidR="00105369" w:rsidRPr="003E6A31">
        <w:rPr>
          <w:rFonts w:ascii="Book Antiqua" w:eastAsia="仿宋_GB2312" w:hAnsi="Book Antiqua"/>
          <w:b/>
          <w:sz w:val="24"/>
          <w:szCs w:val="24"/>
        </w:rPr>
        <w:t>Juliana Gil Melgaço</w:t>
      </w:r>
      <w:r w:rsidRPr="003E6A31">
        <w:rPr>
          <w:rFonts w:ascii="Book Antiqua" w:eastAsia="仿宋_GB2312" w:hAnsi="Book Antiqua"/>
          <w:b/>
          <w:bCs/>
          <w:sz w:val="24"/>
          <w:szCs w:val="24"/>
        </w:rPr>
        <w:t xml:space="preserve">, PhD, </w:t>
      </w:r>
      <w:r w:rsidR="00105369" w:rsidRPr="003E6A31">
        <w:rPr>
          <w:rFonts w:ascii="Book Antiqua" w:eastAsia="仿宋_GB2312" w:hAnsi="Book Antiqua"/>
          <w:sz w:val="24"/>
          <w:szCs w:val="24"/>
        </w:rPr>
        <w:t>Instituto Oswaldo Cruz, Laboratório de Desenvolvimento Tecnológico em Virologia, Fundação Oswaldo Cruz</w:t>
      </w:r>
      <w:r w:rsidRPr="003E6A31">
        <w:rPr>
          <w:rFonts w:ascii="Book Antiqua" w:eastAsia="仿宋_GB2312" w:hAnsi="Book Antiqua"/>
          <w:bCs/>
          <w:sz w:val="24"/>
          <w:szCs w:val="24"/>
        </w:rPr>
        <w:t>/FIOCRUZ,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105369" w:rsidRPr="003E6A31">
        <w:rPr>
          <w:rFonts w:ascii="Book Antiqua" w:eastAsia="仿宋_GB2312" w:hAnsi="Book Antiqua"/>
          <w:sz w:val="24"/>
          <w:szCs w:val="24"/>
        </w:rPr>
        <w:t>Avenida Brasil, 4365, pavilhão Hélio e Peggy Pereira, Rio de Janeiro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 </w:t>
      </w:r>
      <w:r w:rsidR="00F9562C" w:rsidRPr="003E6A31">
        <w:rPr>
          <w:rFonts w:ascii="Book Antiqua" w:eastAsia="仿宋_GB2312" w:hAnsi="Book Antiqua"/>
          <w:bCs/>
          <w:sz w:val="24"/>
          <w:szCs w:val="24"/>
        </w:rPr>
        <w:t>21040-900</w:t>
      </w:r>
      <w:r w:rsidR="00105369" w:rsidRPr="003E6A31">
        <w:rPr>
          <w:rFonts w:ascii="Book Antiqua" w:eastAsia="仿宋_GB2312" w:hAnsi="Book Antiqua"/>
          <w:sz w:val="24"/>
          <w:szCs w:val="24"/>
        </w:rPr>
        <w:t>, Brazil</w:t>
      </w:r>
      <w:r w:rsidRPr="003E6A31">
        <w:rPr>
          <w:rFonts w:ascii="Book Antiqua" w:eastAsia="仿宋_GB2312" w:hAnsi="Book Antiqua"/>
          <w:bCs/>
          <w:sz w:val="24"/>
          <w:szCs w:val="24"/>
        </w:rPr>
        <w:t>.</w:t>
      </w:r>
      <w:r w:rsidR="00F9562C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hyperlink r:id="rId10" w:history="1">
        <w:r w:rsidRPr="003E6A31">
          <w:rPr>
            <w:rStyle w:val="Hyperlink"/>
            <w:rFonts w:ascii="Book Antiqua" w:eastAsia="仿宋_GB2312" w:hAnsi="Book Antiqua"/>
            <w:bCs/>
            <w:color w:val="auto"/>
            <w:sz w:val="24"/>
            <w:szCs w:val="24"/>
            <w:lang w:val="en-US"/>
          </w:rPr>
          <w:t>juliana.melgaco@gmail.com</w:t>
        </w:r>
      </w:hyperlink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</w:p>
    <w:p w14:paraId="002B03D3" w14:textId="2EE9D8B1" w:rsidR="00105369" w:rsidRPr="003E6A31" w:rsidRDefault="001053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Telephone: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+55-21-</w:t>
      </w:r>
      <w:r w:rsidR="00BD47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25621711</w:t>
      </w:r>
    </w:p>
    <w:p w14:paraId="0D3E6BFB" w14:textId="5C2AD6A4" w:rsidR="00105369" w:rsidRPr="003E6A31" w:rsidRDefault="001053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Fax: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+55-21-25621898</w:t>
      </w:r>
    </w:p>
    <w:bookmarkEnd w:id="14"/>
    <w:bookmarkEnd w:id="15"/>
    <w:p w14:paraId="2EC123C0" w14:textId="77777777" w:rsidR="00105369" w:rsidRPr="003E6A31" w:rsidRDefault="001053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536D5B32" w14:textId="1814E583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Received: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May 23, 2016</w:t>
      </w:r>
    </w:p>
    <w:p w14:paraId="2550789D" w14:textId="5C8BB1C5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Peer-review started: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May 25, 2016</w:t>
      </w:r>
    </w:p>
    <w:p w14:paraId="1B2FE4A5" w14:textId="3810CF65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First decision: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July 20, 2016</w:t>
      </w:r>
    </w:p>
    <w:p w14:paraId="17635DF8" w14:textId="77F11CF2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Revised: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August 3, 2016</w:t>
      </w:r>
    </w:p>
    <w:p w14:paraId="5A18A645" w14:textId="30FA07AB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Accepted:</w:t>
      </w:r>
      <w:r w:rsidR="00F57D6C">
        <w:rPr>
          <w:rFonts w:ascii="Book Antiqua" w:eastAsia="仿宋_GB2312" w:hAnsi="Book Antiqua"/>
          <w:b/>
          <w:sz w:val="24"/>
          <w:szCs w:val="24"/>
          <w:lang w:val="en-US" w:eastAsia="zh-CN"/>
        </w:rPr>
        <w:t xml:space="preserve"> </w:t>
      </w:r>
      <w:bookmarkStart w:id="16" w:name="_GoBack"/>
      <w:bookmarkEnd w:id="16"/>
      <w:r w:rsidR="00F57D6C" w:rsidRPr="00F57D6C">
        <w:rPr>
          <w:rFonts w:ascii="Book Antiqua" w:eastAsia="仿宋_GB2312" w:hAnsi="Book Antiqua"/>
          <w:sz w:val="24"/>
          <w:szCs w:val="24"/>
          <w:lang w:val="en-US" w:eastAsia="zh-CN"/>
        </w:rPr>
        <w:t>September 13, 2016</w:t>
      </w:r>
    </w:p>
    <w:p w14:paraId="7EAF813A" w14:textId="77777777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Article in press:</w:t>
      </w:r>
    </w:p>
    <w:p w14:paraId="2DFD77F2" w14:textId="77777777" w:rsidR="00970B81" w:rsidRPr="003E6A31" w:rsidRDefault="00970B81" w:rsidP="00970B81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pl-PL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pl-PL" w:eastAsia="zh-CN"/>
        </w:rPr>
        <w:lastRenderedPageBreak/>
        <w:t>Published online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pl-PL" w:eastAsia="zh-CN"/>
        </w:rPr>
        <w:t>:</w:t>
      </w:r>
    </w:p>
    <w:p w14:paraId="72793155" w14:textId="77777777" w:rsidR="00F9562C" w:rsidRPr="003E6A31" w:rsidRDefault="00F9562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0656888F" w14:textId="77777777" w:rsidR="00295520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19FB8FC8" w14:textId="35737086" w:rsidR="00BD4768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>Abstract</w:t>
      </w:r>
    </w:p>
    <w:p w14:paraId="1F8E1117" w14:textId="77777777" w:rsidR="00970B81" w:rsidRPr="003E6A31" w:rsidRDefault="0053634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AIM</w:t>
      </w:r>
    </w:p>
    <w:p w14:paraId="1EC371F1" w14:textId="28326F02" w:rsidR="0053634C" w:rsidRPr="003E6A31" w:rsidRDefault="0053634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To study the differences in immune response and </w:t>
      </w:r>
      <w:r w:rsidR="00496850" w:rsidRPr="003E6A31">
        <w:rPr>
          <w:rFonts w:ascii="Book Antiqua" w:eastAsia="仿宋_GB2312" w:hAnsi="Book Antiqua"/>
          <w:bCs/>
          <w:sz w:val="24"/>
          <w:szCs w:val="24"/>
          <w:lang w:val="en-US"/>
        </w:rPr>
        <w:t>cytokine profile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etween acute liver failure and self-limited acute hepatitis.</w:t>
      </w:r>
    </w:p>
    <w:p w14:paraId="4AF6E0B9" w14:textId="77777777" w:rsidR="0053634C" w:rsidRPr="003E6A31" w:rsidRDefault="0053634C" w:rsidP="00F53515">
      <w:pPr>
        <w:tabs>
          <w:tab w:val="left" w:pos="1710"/>
        </w:tabs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79D55E00" w14:textId="77777777" w:rsidR="00970B81" w:rsidRPr="003E6A31" w:rsidRDefault="0053634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METHODS</w:t>
      </w:r>
    </w:p>
    <w:p w14:paraId="3FB3EF6F" w14:textId="09840E01" w:rsidR="00154C91" w:rsidRPr="003E6A31" w:rsidRDefault="00A22166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Forty-</w:t>
      </w:r>
      <w:r w:rsidR="00331A59" w:rsidRPr="003E6A31">
        <w:rPr>
          <w:rFonts w:ascii="Book Antiqua" w:eastAsia="仿宋_GB2312" w:hAnsi="Book Antiqua"/>
          <w:bCs/>
          <w:sz w:val="24"/>
          <w:szCs w:val="24"/>
          <w:lang w:val="en-US"/>
        </w:rPr>
        <w:t>six</w:t>
      </w:r>
      <w:r w:rsidR="00075A1B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BB682D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patients with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self-limited </w:t>
      </w:r>
      <w:r w:rsidR="00075A1B" w:rsidRPr="003E6A31">
        <w:rPr>
          <w:rFonts w:ascii="Book Antiqua" w:eastAsia="仿宋_GB2312" w:hAnsi="Book Antiqua"/>
          <w:bCs/>
          <w:sz w:val="24"/>
          <w:szCs w:val="24"/>
          <w:lang w:val="en-US"/>
        </w:rPr>
        <w:t>acute hepatitis</w:t>
      </w:r>
      <w:r w:rsidR="00C01AAF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(AH)</w:t>
      </w:r>
      <w:r w:rsidR="000F22C9" w:rsidRPr="003E6A31">
        <w:rPr>
          <w:rFonts w:ascii="Book Antiqua" w:eastAsia="仿宋_GB2312" w:hAnsi="Book Antiqua"/>
          <w:bCs/>
          <w:sz w:val="24"/>
          <w:szCs w:val="24"/>
          <w:lang w:val="en-US"/>
        </w:rPr>
        <w:t>,</w:t>
      </w:r>
      <w:r w:rsidR="00075A1B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331A59" w:rsidRPr="003E6A31">
        <w:rPr>
          <w:rFonts w:ascii="Book Antiqua" w:eastAsia="仿宋_GB2312" w:hAnsi="Book Antiqua"/>
          <w:bCs/>
          <w:sz w:val="24"/>
          <w:szCs w:val="24"/>
          <w:lang w:val="en-US"/>
        </w:rPr>
        <w:t>six</w:t>
      </w:r>
      <w:r w:rsidR="00C01AAF" w:rsidRPr="003E6A31">
        <w:rPr>
          <w:rFonts w:ascii="Book Antiqua" w:eastAsia="仿宋_GB2312" w:hAnsi="Book Antiqua"/>
          <w:bCs/>
          <w:sz w:val="24"/>
          <w:szCs w:val="24"/>
          <w:lang w:val="en-US"/>
        </w:rPr>
        <w:t>teen</w:t>
      </w:r>
      <w:r w:rsidR="00C01A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B68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="00C01AAF" w:rsidRPr="003E6A31">
        <w:rPr>
          <w:rFonts w:ascii="Book Antiqua" w:eastAsia="仿宋_GB2312" w:hAnsi="Book Antiqua"/>
          <w:sz w:val="24"/>
          <w:szCs w:val="24"/>
          <w:lang w:val="en-US"/>
        </w:rPr>
        <w:t>acute liver failure (ALF)</w:t>
      </w:r>
      <w:r w:rsidR="000F22C9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twenty-</w:t>
      </w:r>
      <w:r w:rsidR="00C01A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wo healthy subjects were involved in this study. The </w:t>
      </w:r>
      <w:r w:rsidR="00075A1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flammatory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and anti-inflammatory</w:t>
      </w:r>
      <w:r w:rsidR="00075A1B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oducts </w:t>
      </w:r>
      <w:r w:rsidR="00C01AAF" w:rsidRPr="003E6A31">
        <w:rPr>
          <w:rFonts w:ascii="Book Antiqua" w:eastAsia="仿宋_GB2312" w:hAnsi="Book Antiqua"/>
          <w:sz w:val="24"/>
          <w:szCs w:val="24"/>
          <w:lang w:val="en-US"/>
        </w:rPr>
        <w:t>in plasma s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amples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quantified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16103" w:rsidRPr="003E6A31">
        <w:rPr>
          <w:rFonts w:ascii="Book Antiqua" w:eastAsia="仿宋_GB2312" w:hAnsi="Book Antiqua"/>
          <w:sz w:val="24"/>
          <w:szCs w:val="24"/>
          <w:lang w:val="en-US"/>
        </w:rPr>
        <w:t>u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ing commercial 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nzyme-linked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mmunoassays and </w:t>
      </w:r>
      <w:r w:rsidR="00C01A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quantitative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real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time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CR. The cellular immune responses were measured </w:t>
      </w:r>
      <w:r w:rsidR="00135F22" w:rsidRPr="003E6A31">
        <w:rPr>
          <w:rFonts w:ascii="Book Antiqua" w:eastAsia="仿宋_GB2312" w:hAnsi="Book Antiqua"/>
          <w:bCs/>
          <w:sz w:val="24"/>
          <w:szCs w:val="24"/>
          <w:lang w:val="en-US"/>
        </w:rPr>
        <w:t>by</w:t>
      </w:r>
      <w:r w:rsidR="00217B6C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bCs/>
          <w:sz w:val="24"/>
          <w:szCs w:val="24"/>
          <w:lang w:val="en-US"/>
        </w:rPr>
        <w:t>proliferation assay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using flow cytometry</w:t>
      </w:r>
      <w:r w:rsidR="00075A1B" w:rsidRPr="003E6A31">
        <w:rPr>
          <w:rFonts w:ascii="Book Antiqua" w:eastAsia="仿宋_GB2312" w:hAnsi="Book Antiqua"/>
          <w:bCs/>
          <w:sz w:val="24"/>
          <w:szCs w:val="24"/>
          <w:lang w:val="en-US"/>
        </w:rPr>
        <w:t>.</w:t>
      </w:r>
      <w:r w:rsidR="005743A1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The groups were divided in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viral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and non-viral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induced self-limited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AH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and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ALF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. 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Thus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, we worked with five groups: hepatitis A virus (HAV)-induced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self-limited acute hepatitis (HAV-AH), hepatitis A virus (HAV)-induced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acute liver failure (HAV-ALF), non-viral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induced</w:t>
      </w:r>
      <w:r w:rsidR="00A143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self-limited acute hepatitis (</w:t>
      </w:r>
      <w:r w:rsidR="00BD47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Non-viral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AH), non-viral-induced acute liver failure (</w:t>
      </w:r>
      <w:r w:rsidR="00BD47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Non-viral </w:t>
      </w:r>
      <w:r w:rsidR="00C14452" w:rsidRPr="003E6A31">
        <w:rPr>
          <w:rFonts w:ascii="Book Antiqua" w:eastAsia="仿宋_GB2312" w:hAnsi="Book Antiqua"/>
          <w:bCs/>
          <w:sz w:val="24"/>
          <w:szCs w:val="24"/>
          <w:lang w:val="en-US"/>
        </w:rPr>
        <w:t>ALF), and healthy subjects (HC).</w:t>
      </w:r>
      <w:r w:rsidR="005743A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mparisons </w:t>
      </w:r>
      <w:r w:rsidR="001C2D75" w:rsidRPr="003E6A31">
        <w:rPr>
          <w:rFonts w:ascii="Book Antiqua" w:eastAsia="仿宋_GB2312" w:hAnsi="Book Antiqua"/>
          <w:sz w:val="24"/>
          <w:szCs w:val="24"/>
          <w:lang w:val="en-US"/>
        </w:rPr>
        <w:t>among</w:t>
      </w:r>
      <w:r w:rsidR="005170A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patitis A virus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5170A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HAV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non-</w:t>
      </w:r>
      <w:r w:rsidR="005743A1" w:rsidRPr="003E6A31">
        <w:rPr>
          <w:rFonts w:ascii="Book Antiqua" w:eastAsia="仿宋_GB2312" w:hAnsi="Book Antiqua"/>
          <w:sz w:val="24"/>
          <w:szCs w:val="24"/>
          <w:lang w:val="en-US"/>
        </w:rPr>
        <w:t>viral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5743A1" w:rsidRPr="003E6A31">
        <w:rPr>
          <w:rFonts w:ascii="Book Antiqua" w:eastAsia="仿宋_GB2312" w:hAnsi="Book Antiqua"/>
          <w:sz w:val="24"/>
          <w:szCs w:val="24"/>
          <w:lang w:val="en-US"/>
        </w:rPr>
        <w:t>induced AH and ALF were performed.</w:t>
      </w:r>
    </w:p>
    <w:p w14:paraId="74F5511C" w14:textId="77777777" w:rsidR="00E452F4" w:rsidRPr="003E6A31" w:rsidRDefault="00E452F4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/>
        </w:rPr>
      </w:pPr>
    </w:p>
    <w:p w14:paraId="40BF5505" w14:textId="77777777" w:rsidR="00970B81" w:rsidRPr="003E6A31" w:rsidRDefault="00C1445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RESULTS</w:t>
      </w:r>
    </w:p>
    <w:p w14:paraId="5B5E7802" w14:textId="1ED69070" w:rsidR="00154C91" w:rsidRPr="003E6A31" w:rsidRDefault="00F7396C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The levels of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mitochondrial DNA (</w:t>
      </w:r>
      <w:proofErr w:type="spellStart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mtDNA</w:t>
      </w:r>
      <w:proofErr w:type="spellEnd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)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and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cytokines investigated (IL-6, IL-8, IL-10, </w:t>
      </w:r>
      <w:proofErr w:type="spellStart"/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IFNγ</w:t>
      </w:r>
      <w:proofErr w:type="spellEnd"/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, and TNFα) were significantly increased in ALF patients, independently of etiology (</w:t>
      </w:r>
      <w:r w:rsidRPr="003E6A31">
        <w:rPr>
          <w:rFonts w:ascii="Book Antiqua" w:eastAsia="仿宋_GB2312" w:hAnsi="Book Antiqua"/>
          <w:bCs/>
          <w:i/>
          <w:caps/>
          <w:sz w:val="24"/>
          <w:szCs w:val="24"/>
          <w:lang w:val="en-US"/>
        </w:rPr>
        <w:t>p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&lt;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0.05).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C2D75" w:rsidRPr="003E6A31">
        <w:rPr>
          <w:rFonts w:ascii="Book Antiqua" w:eastAsia="仿宋_GB2312" w:hAnsi="Book Antiqua"/>
          <w:sz w:val="24"/>
          <w:szCs w:val="24"/>
          <w:lang w:val="en-US"/>
        </w:rPr>
        <w:t>H</w:t>
      </w:r>
      <w:r w:rsidR="009B38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gh plasma </w:t>
      </w:r>
      <w:proofErr w:type="spellStart"/>
      <w:r w:rsidR="0038771F" w:rsidRPr="003E6A31">
        <w:rPr>
          <w:rFonts w:ascii="Book Antiqua" w:eastAsia="仿宋_GB2312" w:hAnsi="Book Antiqua"/>
          <w:sz w:val="24"/>
          <w:szCs w:val="24"/>
          <w:lang w:val="en-US"/>
        </w:rPr>
        <w:t>mt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DNA</w:t>
      </w:r>
      <w:proofErr w:type="spellEnd"/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and IL-10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were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the best markers associated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ALF 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[</w:t>
      </w:r>
      <w:proofErr w:type="spellStart"/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: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OR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=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320.5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(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95%</w:t>
      </w:r>
      <w:r w:rsidR="00970B81" w:rsidRPr="003E6A31">
        <w:rPr>
          <w:rFonts w:ascii="Book Antiqua" w:eastAsia="仿宋_GB2312" w:hAnsi="Book Antiqua"/>
          <w:bCs/>
          <w:sz w:val="24"/>
          <w:szCs w:val="24"/>
          <w:lang w:val="en-US"/>
        </w:rPr>
        <w:t>CI: 14.42-7123.33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)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,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70B81" w:rsidRPr="003E6A31">
        <w:rPr>
          <w:rFonts w:ascii="Book Antiqua" w:eastAsia="仿宋_GB2312" w:hAnsi="Book Antiqua"/>
          <w:bCs/>
          <w:i/>
          <w:caps/>
          <w:sz w:val="24"/>
          <w:szCs w:val="24"/>
          <w:lang w:val="en-US"/>
        </w:rPr>
        <w:t>p</w:t>
      </w:r>
      <w:r w:rsidR="00970B8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0.0001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IL-10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=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18.8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(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95%</w:t>
      </w:r>
      <w:r w:rsidR="00970B81" w:rsidRPr="003E6A31">
        <w:rPr>
          <w:rFonts w:ascii="Book Antiqua" w:eastAsia="仿宋_GB2312" w:hAnsi="Book Antiqua"/>
          <w:bCs/>
          <w:sz w:val="24"/>
          <w:szCs w:val="24"/>
          <w:lang w:val="en-US"/>
        </w:rPr>
        <w:t>CI: 1.38-257.94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)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, </w:t>
      </w:r>
      <w:r w:rsidR="00970B81" w:rsidRPr="003E6A31">
        <w:rPr>
          <w:rFonts w:ascii="Book Antiqua" w:eastAsia="仿宋_GB2312" w:hAnsi="Book Antiqua"/>
          <w:bCs/>
          <w:i/>
          <w:caps/>
          <w:sz w:val="24"/>
          <w:szCs w:val="24"/>
          <w:lang w:val="en-US"/>
        </w:rPr>
        <w:t>p</w:t>
      </w:r>
      <w:r w:rsidR="00970B8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970B81" w:rsidRPr="003E6A31">
        <w:rPr>
          <w:rFonts w:ascii="Book Antiqua" w:eastAsia="仿宋_GB2312" w:hAnsi="Book Antiqua"/>
          <w:sz w:val="24"/>
          <w:szCs w:val="24"/>
          <w:lang w:val="en-US"/>
        </w:rPr>
        <w:t>0.028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]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810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9B38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eath 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[</w:t>
      </w:r>
      <w:proofErr w:type="spellStart"/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=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12.1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(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95%CI: 2.57-57.07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)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,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970B81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0.002</w:t>
      </w:r>
      <w:r w:rsidR="00456F0E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="009B38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L-10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=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8.01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(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95%CI: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1.26-50.97</w:t>
      </w:r>
      <w:r w:rsidR="00970B81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>)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,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54C91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0.027</w:t>
      </w:r>
      <w:r w:rsidR="00970B81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]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9B38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>In the cellular proliferation assay,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proofErr w:type="spellStart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NK</w:t>
      </w:r>
      <w:r w:rsidR="00986C68" w:rsidRPr="003E6A31">
        <w:rPr>
          <w:rFonts w:ascii="Book Antiqua" w:eastAsia="仿宋_GB2312" w:hAnsi="Book Antiqua"/>
          <w:bCs/>
          <w:sz w:val="24"/>
          <w:szCs w:val="24"/>
          <w:vertAlign w:val="superscript"/>
          <w:lang w:val="en-US"/>
        </w:rPr>
        <w:t>bright</w:t>
      </w:r>
      <w:proofErr w:type="spellEnd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, NKT and regulatory T cells </w:t>
      </w:r>
      <w:r w:rsidR="00B1643D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="00B1643D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B1643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C1793E" w:rsidRPr="003E6A31">
        <w:rPr>
          <w:rFonts w:ascii="Book Antiqua" w:eastAsia="仿宋_GB2312" w:hAnsi="Book Antiqua"/>
          <w:sz w:val="24"/>
          <w:szCs w:val="24"/>
          <w:lang w:val="en-US"/>
        </w:rPr>
        <w:t>predomina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ed </w:t>
      </w:r>
      <w:r w:rsidR="004526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virus-specific stimulation in HAV-induced ALF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with an </w:t>
      </w:r>
      <w:proofErr w:type="spellStart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anergic</w:t>
      </w:r>
      <w:proofErr w:type="spellEnd"/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ehavior in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cellular response to mitotic stimulation.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herefore, in non-viral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induced ALF, </w:t>
      </w:r>
      <w:proofErr w:type="spellStart"/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>anergic</w:t>
      </w:r>
      <w:proofErr w:type="spellEnd"/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ehavior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activated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 cells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not observed after mitotic stimulation, as expected and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 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>described by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="00E452F4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literature</w:t>
      </w:r>
      <w:r w:rsidR="004526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522EBCB2" w14:textId="77777777" w:rsidR="00E452F4" w:rsidRPr="003E6A31" w:rsidRDefault="00E452F4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0137CDB4" w14:textId="77777777" w:rsidR="00C11027" w:rsidRPr="003E6A31" w:rsidRDefault="00C11027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CONCLUSION</w:t>
      </w:r>
    </w:p>
    <w:p w14:paraId="20FA5AC1" w14:textId="54DB2830" w:rsidR="00E104CC" w:rsidRPr="003E6A31" w:rsidRDefault="00B943BF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IL-10 </w:t>
      </w:r>
      <w:r w:rsidR="005170A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ay be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edictors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543853" w:rsidRPr="003E6A31">
        <w:rPr>
          <w:rFonts w:ascii="Book Antiqua" w:eastAsia="仿宋_GB2312" w:hAnsi="Book Antiqua"/>
          <w:sz w:val="24"/>
          <w:szCs w:val="24"/>
          <w:lang w:val="en-US"/>
        </w:rPr>
        <w:t>ALF and death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>.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5170A0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5170A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86C6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cells </w:t>
      </w:r>
      <w:r w:rsidR="00D55BE5" w:rsidRPr="003E6A31">
        <w:rPr>
          <w:rFonts w:ascii="Book Antiqua" w:eastAsia="仿宋_GB2312" w:hAnsi="Book Antiqua"/>
          <w:bCs/>
          <w:sz w:val="24"/>
          <w:szCs w:val="24"/>
          <w:lang w:val="en-US"/>
        </w:rPr>
        <w:t>are involved in immunological disturbance</w:t>
      </w:r>
      <w:r w:rsidR="00705DE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</w:t>
      </w:r>
      <w:r w:rsidR="00D55BE5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HAV-induced </w:t>
      </w:r>
      <w:r w:rsidR="00F7396C" w:rsidRPr="003E6A31">
        <w:rPr>
          <w:rFonts w:ascii="Book Antiqua" w:eastAsia="仿宋_GB2312" w:hAnsi="Book Antiqua"/>
          <w:bCs/>
          <w:sz w:val="24"/>
          <w:szCs w:val="24"/>
          <w:lang w:val="en-US"/>
        </w:rPr>
        <w:t>ALF</w:t>
      </w:r>
      <w:r w:rsidR="00D55BE5" w:rsidRPr="003E6A31">
        <w:rPr>
          <w:rFonts w:ascii="Book Antiqua" w:eastAsia="仿宋_GB2312" w:hAnsi="Book Antiqua"/>
          <w:bCs/>
          <w:sz w:val="24"/>
          <w:szCs w:val="24"/>
          <w:lang w:val="en-US"/>
        </w:rPr>
        <w:t>.</w:t>
      </w:r>
    </w:p>
    <w:p w14:paraId="0899601B" w14:textId="77777777" w:rsidR="00135F22" w:rsidRPr="003E6A31" w:rsidRDefault="00135F2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</w:p>
    <w:p w14:paraId="7F089ADC" w14:textId="32030C41" w:rsidR="00E104CC" w:rsidRPr="003E6A31" w:rsidRDefault="00D847C6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Key</w:t>
      </w:r>
      <w:r w:rsidR="00295520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words: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36EFD" w:rsidRPr="003E6A31">
        <w:rPr>
          <w:rFonts w:ascii="Book Antiqua" w:eastAsia="仿宋_GB2312" w:hAnsi="Book Antiqua"/>
          <w:bCs/>
          <w:caps/>
          <w:sz w:val="24"/>
          <w:szCs w:val="24"/>
          <w:lang w:val="en-US"/>
        </w:rPr>
        <w:t>h</w:t>
      </w:r>
      <w:r w:rsidR="00836EFD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epatitis A virus;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ute liver failure;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ytokines;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m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tochondrial DNA;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ellular immune response</w:t>
      </w:r>
    </w:p>
    <w:p w14:paraId="0829ECD3" w14:textId="77777777" w:rsidR="00105369" w:rsidRPr="003E6A31" w:rsidRDefault="001053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7D6BAEA4" w14:textId="77777777" w:rsidR="00C11027" w:rsidRPr="003E6A31" w:rsidRDefault="00C11027" w:rsidP="00C1102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bookmarkStart w:id="17" w:name="OLE_LINK363"/>
      <w:bookmarkStart w:id="18" w:name="OLE_LINK364"/>
      <w:bookmarkStart w:id="19" w:name="OLE_LINK359"/>
      <w:bookmarkStart w:id="20" w:name="OLE_LINK1037"/>
      <w:bookmarkStart w:id="21" w:name="OLE_LINK1195"/>
      <w:bookmarkStart w:id="22" w:name="OLE_LINK1140"/>
      <w:bookmarkStart w:id="23" w:name="OLE_LINK1062"/>
      <w:bookmarkStart w:id="24" w:name="OLE_LINK500"/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>©</w:t>
      </w: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 xml:space="preserve"> The Author(s) 201</w:t>
      </w:r>
      <w:r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>6</w:t>
      </w:r>
      <w:r w:rsidRPr="003E6A31">
        <w:rPr>
          <w:rFonts w:ascii="Book Antiqua" w:eastAsia="仿宋_GB2312" w:hAnsi="Book Antiqua"/>
          <w:b/>
          <w:sz w:val="24"/>
          <w:szCs w:val="24"/>
          <w:lang w:val="en-US" w:eastAsia="zh-CN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 w:eastAsia="zh-CN"/>
        </w:rPr>
        <w:t xml:space="preserve"> Published by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zh-CN"/>
        </w:rPr>
        <w:t>Baishiden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zh-CN"/>
        </w:rPr>
        <w:t xml:space="preserve"> Publishing Group Inc. All rights reserved.</w:t>
      </w:r>
    </w:p>
    <w:bookmarkEnd w:id="17"/>
    <w:bookmarkEnd w:id="18"/>
    <w:bookmarkEnd w:id="19"/>
    <w:bookmarkEnd w:id="20"/>
    <w:bookmarkEnd w:id="21"/>
    <w:bookmarkEnd w:id="22"/>
    <w:bookmarkEnd w:id="23"/>
    <w:bookmarkEnd w:id="24"/>
    <w:p w14:paraId="5473F3A4" w14:textId="77777777" w:rsidR="00C11027" w:rsidRPr="003E6A31" w:rsidRDefault="00C11027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333E2150" w14:textId="43CCC885" w:rsidR="00D55BE5" w:rsidRPr="003E6A31" w:rsidRDefault="00D55BE5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  <w:lang w:val="en-US"/>
        </w:rPr>
        <w:t>Core tip:</w:t>
      </w:r>
      <w:r w:rsidR="00295520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Acute liver diseases induced by viral infections are considered major causes of liver failure and death in Brazil.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C11027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better understand this pathogenesis, we investigated in a pioneering way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cellular immune response, inflammatory mediators and mitochondrial products in patients with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>HAV-i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nduced acute liver failure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(ALF)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 comparison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patients with non-virus-induced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>ALF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 a cross-sectional study.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>The results</w:t>
      </w:r>
      <w:r w:rsidR="00CC52B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showed that non-invasive samples</w:t>
      </w:r>
      <w:r w:rsidR="00A04196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>could</w:t>
      </w:r>
      <w:r w:rsidR="00A04196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e helpful to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say</w:t>
      </w:r>
      <w:r w:rsidR="00A04196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early prognostic markers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that would</w:t>
      </w:r>
      <w:r w:rsidR="00A04196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dicate the necessity for liver transplantation.</w:t>
      </w:r>
      <w:r w:rsidR="00CC52B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he contribution of </w:t>
      </w:r>
      <w:r w:rsidR="008A58D7" w:rsidRPr="003E6A31">
        <w:rPr>
          <w:rFonts w:ascii="Book Antiqua" w:eastAsia="仿宋_GB2312" w:hAnsi="Book Antiqua"/>
          <w:bCs/>
          <w:i/>
          <w:sz w:val="24"/>
          <w:szCs w:val="24"/>
          <w:lang w:val="en-US"/>
        </w:rPr>
        <w:t>in vitro</w:t>
      </w:r>
      <w:r w:rsidR="00CC52B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mmune response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involved </w:t>
      </w:r>
      <w:r w:rsidR="00CC52B8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in ALF can be </w:t>
      </w:r>
      <w:r w:rsidR="008A58D7" w:rsidRPr="003E6A31">
        <w:rPr>
          <w:rFonts w:ascii="Book Antiqua" w:eastAsia="仿宋_GB2312" w:hAnsi="Book Antiqua"/>
          <w:bCs/>
          <w:sz w:val="24"/>
          <w:szCs w:val="24"/>
          <w:lang w:val="en-US"/>
        </w:rPr>
        <w:t>helpful to show the necessity of mass vaccination against HAV</w:t>
      </w:r>
      <w:r w:rsidR="00CC52B8" w:rsidRPr="003E6A31">
        <w:rPr>
          <w:rFonts w:ascii="Book Antiqua" w:eastAsia="仿宋_GB2312" w:hAnsi="Book Antiqua"/>
          <w:bCs/>
          <w:sz w:val="24"/>
          <w:szCs w:val="24"/>
          <w:lang w:val="en-US"/>
        </w:rPr>
        <w:t>.</w:t>
      </w:r>
    </w:p>
    <w:p w14:paraId="7190C463" w14:textId="77777777" w:rsidR="00105369" w:rsidRPr="003E6A31" w:rsidRDefault="001053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pt-BR"/>
        </w:rPr>
      </w:pPr>
    </w:p>
    <w:p w14:paraId="1C3D9471" w14:textId="38831F3F" w:rsidR="008C38A0" w:rsidRPr="003E6A31" w:rsidRDefault="0072474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zh-CN"/>
        </w:rPr>
      </w:pPr>
      <w:r w:rsidRPr="003E6A31">
        <w:rPr>
          <w:rFonts w:ascii="Book Antiqua" w:eastAsia="仿宋_GB2312" w:hAnsi="Book Antiqua"/>
          <w:sz w:val="24"/>
          <w:szCs w:val="24"/>
          <w:lang w:eastAsia="pt-BR"/>
        </w:rPr>
        <w:t>Gil Melgaço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J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Marianetti Soriani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F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Sucupira Ferreira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PH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Assaf Pinheiro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L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Rangel Vieira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Y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Mendes de Oliveira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J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Lewis-Ximenez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LL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Vianna Araújo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CC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Pacheco-Moreira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LF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Batista Menezes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G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Gonçalves Cruz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O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Lamarca Vitral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C</w:t>
      </w:r>
      <w:r w:rsidRPr="003E6A31">
        <w:rPr>
          <w:rFonts w:ascii="Book Antiqua" w:eastAsia="仿宋_GB2312" w:hAnsi="Book Antiqua"/>
          <w:sz w:val="24"/>
          <w:szCs w:val="24"/>
          <w:lang w:eastAsia="pt-BR"/>
        </w:rPr>
        <w:t>, Alves Pinto</w:t>
      </w:r>
      <w:r w:rsidR="008C38A0" w:rsidRPr="003E6A31">
        <w:rPr>
          <w:rFonts w:ascii="Book Antiqua" w:eastAsia="仿宋_GB2312" w:hAnsi="Book Antiqua"/>
          <w:sz w:val="24"/>
          <w:szCs w:val="24"/>
          <w:lang w:eastAsia="pt-BR"/>
        </w:rPr>
        <w:t xml:space="preserve"> M. </w:t>
      </w:r>
      <w:r w:rsidR="008C38A0" w:rsidRPr="003E6A31">
        <w:rPr>
          <w:rFonts w:ascii="Book Antiqua" w:eastAsia="仿宋_GB2312" w:hAnsi="Book Antiqua"/>
          <w:sz w:val="24"/>
          <w:szCs w:val="24"/>
        </w:rPr>
        <w:t>Changes in cellular proliferation and plasma products ar</w:t>
      </w:r>
      <w:r w:rsidR="00C11027" w:rsidRPr="003E6A31">
        <w:rPr>
          <w:rFonts w:ascii="Book Antiqua" w:eastAsia="仿宋_GB2312" w:hAnsi="Book Antiqua"/>
          <w:sz w:val="24"/>
          <w:szCs w:val="24"/>
        </w:rPr>
        <w:t>e associated with liver failure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 xml:space="preserve">. </w:t>
      </w:r>
      <w:r w:rsidR="00C11027" w:rsidRPr="003E6A31">
        <w:rPr>
          <w:rFonts w:ascii="Book Antiqua" w:eastAsia="仿宋_GB2312" w:hAnsi="Book Antiqua"/>
          <w:i/>
          <w:sz w:val="24"/>
          <w:szCs w:val="24"/>
          <w:lang w:val="en-US"/>
        </w:rPr>
        <w:t>World J</w:t>
      </w:r>
      <w:r w:rsidR="00C11027" w:rsidRPr="003E6A31">
        <w:rPr>
          <w:rFonts w:ascii="Book Antiqua" w:eastAsia="仿宋_GB2312" w:hAnsi="Book Antiqua" w:hint="eastAsia"/>
          <w:i/>
          <w:sz w:val="24"/>
          <w:szCs w:val="24"/>
          <w:lang w:val="en-US" w:eastAsia="zh-CN"/>
        </w:rPr>
        <w:t xml:space="preserve"> </w:t>
      </w:r>
      <w:proofErr w:type="spellStart"/>
      <w:r w:rsidR="00C11027" w:rsidRPr="003E6A31">
        <w:rPr>
          <w:rFonts w:ascii="Book Antiqua" w:eastAsia="仿宋_GB2312" w:hAnsi="Book Antiqua"/>
          <w:i/>
          <w:sz w:val="24"/>
          <w:szCs w:val="24"/>
          <w:lang w:val="en-US"/>
        </w:rPr>
        <w:t>Hepatol</w:t>
      </w:r>
      <w:proofErr w:type="spellEnd"/>
      <w:r w:rsidR="00C11027" w:rsidRPr="003E6A31">
        <w:rPr>
          <w:rFonts w:ascii="Book Antiqua" w:eastAsia="仿宋_GB2312" w:hAnsi="Book Antiqua" w:hint="eastAsia"/>
          <w:i/>
          <w:sz w:val="24"/>
          <w:szCs w:val="24"/>
          <w:lang w:val="en-US" w:eastAsia="zh-CN"/>
        </w:rPr>
        <w:t xml:space="preserve"> </w:t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zh-CN"/>
        </w:rPr>
        <w:t>201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6</w:t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zh-CN"/>
        </w:rPr>
        <w:t>; In press</w:t>
      </w:r>
    </w:p>
    <w:p w14:paraId="50FF7C67" w14:textId="59A0F021" w:rsidR="00724741" w:rsidRPr="003E6A31" w:rsidRDefault="0072474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eastAsia="pt-BR"/>
        </w:rPr>
      </w:pPr>
    </w:p>
    <w:p w14:paraId="43E512A3" w14:textId="77777777" w:rsidR="00295520" w:rsidRPr="003E6A31" w:rsidRDefault="0029552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</w:rPr>
        <w:br w:type="page"/>
      </w:r>
    </w:p>
    <w:p w14:paraId="7807CFDD" w14:textId="77777777" w:rsidR="00D44914" w:rsidRPr="003E6A31" w:rsidRDefault="00D24FA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  <w:lang w:val="en-US"/>
        </w:rPr>
        <w:lastRenderedPageBreak/>
        <w:t>INTRODUCTION</w:t>
      </w:r>
    </w:p>
    <w:p w14:paraId="3D3C52D6" w14:textId="31DC4EEA" w:rsidR="001C1DE4" w:rsidRPr="003E6A31" w:rsidRDefault="001C1DE4" w:rsidP="00C11027">
      <w:pPr>
        <w:tabs>
          <w:tab w:val="left" w:pos="1710"/>
        </w:tabs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Acute live</w:t>
      </w:r>
      <w:r w:rsidR="00C11027" w:rsidRPr="003E6A31">
        <w:rPr>
          <w:rFonts w:ascii="Book Antiqua" w:eastAsia="仿宋_GB2312" w:hAnsi="Book Antiqua"/>
          <w:sz w:val="24"/>
          <w:szCs w:val="24"/>
          <w:lang w:val="en-US"/>
        </w:rPr>
        <w:t>r failure (ALF) is a rare (0.5%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1% of the acute hepatitis cases) </w:t>
      </w:r>
      <w:r w:rsidR="004E58AA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evastating clinical syndrome resulting from an acute insult that occurs when a high percentage of liver cells are rapidly </w:t>
      </w:r>
      <w:r w:rsidR="00F209ED" w:rsidRPr="003E6A31">
        <w:rPr>
          <w:rFonts w:ascii="Book Antiqua" w:eastAsia="仿宋_GB2312" w:hAnsi="Book Antiqua"/>
          <w:sz w:val="24"/>
          <w:szCs w:val="24"/>
          <w:lang w:val="en-US"/>
        </w:rPr>
        <w:t>lost</w:t>
      </w:r>
      <w:r w:rsidR="002D22E1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ver transplantation is the only </w:t>
      </w:r>
      <w:r w:rsidR="000C658E" w:rsidRPr="003E6A31">
        <w:rPr>
          <w:rFonts w:ascii="Book Antiqua" w:eastAsia="仿宋_GB2312" w:hAnsi="Book Antiqua"/>
          <w:sz w:val="24"/>
          <w:szCs w:val="24"/>
          <w:lang w:val="en-US" w:eastAsia="pt-BR"/>
        </w:rPr>
        <w:t>effective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rapy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MZWU8L0F1dGhvcj48WWVhcj4yMDEzPC9ZZWFyPjxSZWNO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MZWU8L0F1dGhvcj48WWVhcj4yMDEzPC9ZZWFyPjxSZWNO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" w:tooltip="Lee, 2013 #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-4</w:t>
        </w:r>
      </w:hyperlink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C04D82" w:rsidRPr="003E6A31">
        <w:rPr>
          <w:rFonts w:ascii="Book Antiqua" w:eastAsia="仿宋_GB2312" w:hAnsi="Book Antiqua"/>
          <w:sz w:val="24"/>
          <w:szCs w:val="24"/>
          <w:lang w:val="en-US" w:eastAsia="pt-BR"/>
        </w:rPr>
        <w:t>. Non</w:t>
      </w:r>
      <w:r w:rsidR="00A22166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E97B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asive 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>methods</w:t>
      </w:r>
      <w:r w:rsidR="00E97B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04D82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have been proposed </w:t>
      </w:r>
      <w:r w:rsidR="00E97B2D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1D1FC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evaluate the</w:t>
      </w:r>
      <w:r w:rsidR="00E97B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9315A" w:rsidRPr="003E6A31">
        <w:rPr>
          <w:rFonts w:ascii="Book Antiqua" w:eastAsia="仿宋_GB2312" w:hAnsi="Book Antiqua"/>
          <w:sz w:val="24"/>
          <w:szCs w:val="24"/>
          <w:lang w:val="en-US"/>
        </w:rPr>
        <w:t>liver damage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03XTwvc3R5bGU+PC9EaXNwbGF5VGV4dD48cmVjb3JkPjxyZWMt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03XTwvc3R5bGU+PC9EaXNwbGF5VGV4dD48cmVjb3JkPjxyZWMt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5" w:tooltip="Marques, 2012 #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5-7</w:t>
        </w:r>
      </w:hyperlink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09315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4E58AA" w:rsidRPr="003E6A31">
        <w:rPr>
          <w:rFonts w:ascii="Book Antiqua" w:eastAsia="仿宋_GB2312" w:hAnsi="Book Antiqua"/>
          <w:sz w:val="24"/>
          <w:szCs w:val="24"/>
          <w:lang w:val="en-US"/>
        </w:rPr>
        <w:t>predict the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E58AA" w:rsidRPr="003E6A31">
        <w:rPr>
          <w:rFonts w:ascii="Book Antiqua" w:eastAsia="仿宋_GB2312" w:hAnsi="Book Antiqua"/>
          <w:sz w:val="24"/>
          <w:szCs w:val="24"/>
          <w:lang w:val="en-US"/>
        </w:rPr>
        <w:t>worst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utcome (death</w:t>
      </w:r>
      <w:r w:rsidR="002D22E1" w:rsidRPr="003E6A31">
        <w:rPr>
          <w:rFonts w:ascii="Book Antiqua" w:eastAsia="仿宋_GB2312" w:hAnsi="Book Antiqua"/>
          <w:sz w:val="24"/>
          <w:szCs w:val="24"/>
          <w:lang w:val="en-US" w:eastAsia="pt-BR"/>
        </w:rPr>
        <w:t>)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NY0dpbGw8L0F1dGhvcj48WWVhcj4yMDE0PC9ZZWFyPjxS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NY0dpbGw8L0F1dGhvcj48WWVhcj4yMDE0PC9ZZWFyPjxS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</w:fldData>
        </w:fldCha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8" w:tooltip="McGill, 2014 #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8-10</w:t>
        </w:r>
      </w:hyperlink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F04709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with little success</w:t>
      </w:r>
      <w:r w:rsidR="00C04D82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="001D1FC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D22E1" w:rsidRPr="003E6A31">
        <w:rPr>
          <w:rFonts w:ascii="Book Antiqua" w:eastAsia="仿宋_GB2312" w:hAnsi="Book Antiqua"/>
          <w:sz w:val="24"/>
          <w:szCs w:val="24"/>
          <w:lang w:val="en-US"/>
        </w:rPr>
        <w:t>Nevertheles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AC61D0" w:rsidRPr="003E6A31">
        <w:rPr>
          <w:rFonts w:ascii="Book Antiqua" w:eastAsia="仿宋_GB2312" w:hAnsi="Book Antiqua"/>
          <w:sz w:val="24"/>
          <w:szCs w:val="24"/>
          <w:lang w:val="en-US"/>
        </w:rPr>
        <w:t>there are few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D1FC2" w:rsidRPr="003E6A31">
        <w:rPr>
          <w:rFonts w:ascii="Book Antiqua" w:eastAsia="仿宋_GB2312" w:hAnsi="Book Antiqua"/>
          <w:sz w:val="24"/>
          <w:szCs w:val="24"/>
          <w:lang w:val="en-US"/>
        </w:rPr>
        <w:t>studie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on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ystemic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>all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E58A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leas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flammatory</w:t>
      </w:r>
      <w:r w:rsidR="00E347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04709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products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that</w:t>
      </w:r>
      <w:r w:rsidR="00F04709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indicat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 failure </w:t>
      </w:r>
      <w:r w:rsidR="00E3473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r regeneratio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before liver transplanta</w:t>
      </w:r>
      <w:r w:rsidR="00ED32F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ion, </w:t>
      </w:r>
      <w:r w:rsidR="00F04709" w:rsidRPr="003E6A31">
        <w:rPr>
          <w:rFonts w:ascii="Book Antiqua" w:eastAsia="仿宋_GB2312" w:hAnsi="Book Antiqua"/>
          <w:sz w:val="24"/>
          <w:szCs w:val="24"/>
          <w:lang w:val="en-US" w:eastAsia="pt-BR"/>
        </w:rPr>
        <w:t>such</w:t>
      </w:r>
      <w:r w:rsidR="00363E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1643D" w:rsidRPr="003E6A31">
        <w:rPr>
          <w:rFonts w:ascii="Book Antiqua" w:eastAsia="仿宋_GB2312" w:hAnsi="Book Antiqua"/>
          <w:sz w:val="24"/>
          <w:szCs w:val="24"/>
          <w:lang w:val="en-US" w:eastAsia="pt-BR"/>
        </w:rPr>
        <w:t>cytokine</w:t>
      </w:r>
      <w:r w:rsidR="00F04709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profile or</w:t>
      </w:r>
      <w:r w:rsidR="00B1643D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mitochondrial DNA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MbG92ZXQ8L0F1dGhvcj48WWVhcj4yMDEyPC9ZZWFyPjxS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MbG92ZXQ8L0F1dGhvcj48WWVhcj4yMDEyPC9ZZWFyPjxS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1" w:tooltip="Llovet, 2012 #1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1-15</w:t>
        </w:r>
      </w:hyperlink>
      <w:r w:rsidR="00D24FA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="0038771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31D12" w:rsidRPr="003E6A31">
        <w:rPr>
          <w:rFonts w:ascii="Book Antiqua" w:eastAsia="仿宋_GB2312" w:hAnsi="Book Antiqua"/>
          <w:sz w:val="24"/>
          <w:szCs w:val="24"/>
          <w:lang w:val="en-US"/>
        </w:rPr>
        <w:t>Additional early prognostic markers are urgently requested to evaluate the necessity of liver transplantation therapy.</w:t>
      </w:r>
    </w:p>
    <w:p w14:paraId="4E42AEFD" w14:textId="23A890F2" w:rsidR="009F3AFC" w:rsidRPr="003E6A31" w:rsidRDefault="00ED32FE" w:rsidP="00C11027">
      <w:pPr>
        <w:tabs>
          <w:tab w:val="left" w:pos="1710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causes of ALF involve a variety of toxic, viral, metabolic, and vascular </w:t>
      </w:r>
      <w:r w:rsidR="00E1230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juries</w:t>
      </w:r>
      <w:r w:rsidR="00E12307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12307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he etiology of ALF varies with geography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/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&lt;EndNote&gt;&lt;Cite&gt;&lt;Author&gt;Wang&lt;/Author&gt;&lt;Year&gt;2013&lt;/Year&gt;&lt;RecNum&gt;16&lt;/RecNum&gt;&lt;IDText&gt;Advances in the management of acute liver failure&lt;/IDText&gt;&lt;DisplayText&gt;&lt;style face="superscript"&gt;[16]&lt;/style&gt;&lt;/DisplayText&gt;&lt;record&gt;&lt;rec-number&gt;16&lt;/rec-number&gt;&lt;foreign-keys&gt;&lt;key app="EN" db-id="9vpee0waesp9efesa0d50atdsep50e5s2pdx" timestamp="1470053309"&gt;16&lt;/key&gt;&lt;/foreign-keys&gt;&lt;ref-type name="Journal Article"&gt;17&lt;/ref-type&gt;&lt;contributors&gt;&lt;authors&gt;&lt;author&gt;Wang, D. W.&lt;/author&gt;&lt;author&gt;Yin, Y. M.&lt;/author&gt;&lt;author&gt;Yao, Y. M.&lt;/author&gt;&lt;/authors&gt;&lt;/contributors&gt;&lt;titles&gt;&lt;title&gt;Advances in the management of acute liver failure&lt;/title&gt;&lt;secondary-title&gt;World J Gastroenterol&lt;/secondary-title&gt;&lt;/titles&gt;&lt;periodical&gt;&lt;full-title&gt;World J Gastroenterol&lt;/full-title&gt;&lt;/periodical&gt;&lt;pages&gt;7069-77&lt;/pages&gt;&lt;volume&gt;19&lt;/volume&gt;&lt;number&gt;41&lt;/number&gt;&lt;dates&gt;&lt;year&gt;2013&lt;/year&gt;&lt;pub-dates&gt;&lt;date&gt;Nov&lt;/date&gt;&lt;/pub-dates&gt;&lt;/dates&gt;&lt;isbn&gt;1007-9327&lt;/isbn&gt;&lt;accession-num&gt;24222950&lt;/accession-num&gt;&lt;urls&gt;&lt;related-urls&gt;&lt;url&gt;http://www.ncbi.nlm.nih.gov/pubmed/24222950&lt;/url&gt;&lt;/related-urls&gt;&lt;/urls&gt;&lt;custom2&gt;PMC3819542&lt;/custom2&gt;&lt;electronic-resource-num&gt;10.3748/wjg.v19.i41.7069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6" w:tooltip="Wang, 2013 #1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6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836EFD" w:rsidRPr="003E6A31">
        <w:rPr>
          <w:rFonts w:ascii="Book Antiqua" w:eastAsia="仿宋_GB2312" w:hAnsi="Book Antiqua"/>
          <w:sz w:val="24"/>
          <w:szCs w:val="24"/>
          <w:lang w:val="en-US" w:eastAsia="pt-BR"/>
        </w:rPr>
        <w:t>,</w:t>
      </w:r>
      <w:r w:rsidR="00E1230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217B6C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and the </w:t>
      </w:r>
      <w:r w:rsidR="00E12307" w:rsidRPr="003E6A31">
        <w:rPr>
          <w:rFonts w:ascii="Book Antiqua" w:eastAsia="仿宋_GB2312" w:hAnsi="Book Antiqua"/>
          <w:sz w:val="24"/>
          <w:szCs w:val="24"/>
          <w:lang w:val="en-US" w:eastAsia="pt-BR"/>
        </w:rPr>
        <w:t>h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epatitis A virus (HAV) </w:t>
      </w:r>
      <w:r w:rsidR="00F40423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s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the major cause of acute hepatitis in Brazil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WaXRyYWw8L0F1dGhvcj48WWVhcj4yMDA4PC9ZZWFyPjxS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WaXRyYWw8L0F1dGhvcj48WWVhcj4yMDA4PC9ZZWFyPjxS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7" w:tooltip="Vitral, 2008 #1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7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,</w:t>
      </w:r>
      <w:hyperlink w:anchor="_ENREF_18" w:tooltip="Vitral, 2014 #1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8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F4042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ue to absence of </w:t>
      </w:r>
      <w:r w:rsidR="00AD123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 </w:t>
      </w:r>
      <w:r w:rsidR="00F40423" w:rsidRPr="003E6A31">
        <w:rPr>
          <w:rFonts w:ascii="Book Antiqua" w:eastAsia="仿宋_GB2312" w:hAnsi="Book Antiqua"/>
          <w:sz w:val="24"/>
          <w:szCs w:val="24"/>
          <w:lang w:val="en-US"/>
        </w:rPr>
        <w:t>e</w:t>
      </w:r>
      <w:r w:rsidR="0074485B" w:rsidRPr="003E6A31">
        <w:rPr>
          <w:rFonts w:ascii="Book Antiqua" w:eastAsia="仿宋_GB2312" w:hAnsi="Book Antiqua"/>
          <w:sz w:val="24"/>
          <w:szCs w:val="24"/>
          <w:lang w:val="en-US"/>
        </w:rPr>
        <w:t>ffective hepatitis A vaccination program</w:t>
      </w:r>
      <w:r w:rsidR="00F40423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7448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cent studies have shown high </w:t>
      </w:r>
      <w:r w:rsidR="00AD123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unt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natural killer </w:t>
      </w:r>
      <w:r w:rsidR="00C308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NK)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C65D8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uring self-limited hepatitis A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/>
      </w:r>
      <w:r w:rsidR="001E2F21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&lt;EndNote&gt;&lt;Cite&gt;&lt;Author&gt;Cho&lt;/Author&gt;&lt;Year&gt;2013&lt;/Year&gt;&lt;RecNum&gt;19&lt;/RecNum&gt;&lt;IDText&gt;Phenotypic characteristics of natural killer cells in acute hepatitis&lt;/IDText&gt;&lt;DisplayText&gt;&lt;style face="superscript"&gt;[19]&lt;/style&gt;&lt;/DisplayText&gt;&lt;record&gt;&lt;rec-number&gt;19&lt;/rec-number&gt;&lt;foreign-keys&gt;&lt;key app="EN" db-id="9vpee0waesp9efesa0d50atdsep50e5s2pdx" timestamp="1470053310"&gt;19&lt;/key&gt;&lt;/foreign-keys&gt;&lt;ref-type name="Journal Article"&gt;17&lt;/ref-type&gt;&lt;contributors&gt;&lt;authors&gt;&lt;author&gt;Cho, H.&lt;/author&gt;&lt;/authors&gt;&lt;/contributors&gt;&lt;auth-address&gt;Department of Pharmacy, College of Pharmacy, Duksung Women&amp;apos;s University, Seoul 132-714, Republic of Korea. hyosun1102@gmail.com&lt;/auth-address&gt;&lt;titles&gt;&lt;title&gt;Phenotypic characteristics of natural killer cells in acute hepatitis&lt;/title&gt;&lt;secondary-title&gt;J Microbiol&lt;/secondary-title&gt;&lt;/titles&gt;&lt;periodical&gt;&lt;full-title&gt;J Microbiol&lt;/full-title&gt;&lt;/periodical&gt;&lt;pages&gt;247-51&lt;/pages&gt;&lt;volume&gt;51&lt;/volume&gt;&lt;number&gt;2&lt;/number&gt;&lt;dates&gt;&lt;year&gt;2013&lt;/year&gt;&lt;pub-dates&gt;&lt;date&gt;Apr&lt;/date&gt;&lt;/pub-dates&gt;&lt;/dates&gt;&lt;isbn&gt;1976-3794&lt;/isbn&gt;&lt;accession-num&gt;23625228&lt;/accession-num&gt;&lt;urls&gt;&lt;related-urls&gt;&lt;url&gt;http://www.ncbi.nlm.nih.gov/pubmed/23625228&lt;/url&gt;&lt;/related-urls&gt;&lt;/urls&gt;&lt;electronic-resource-num&gt;10.1007/s12275-013-2522-1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9" w:tooltip="Cho, 2013 #1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9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unctionally, NK cells are important components of</w:t>
      </w:r>
      <w:r w:rsidR="00782D5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 immunolog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mediating pro-inflammatory functions,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c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 </w:t>
      </w:r>
      <w:r w:rsidR="00271657" w:rsidRPr="003E6A31">
        <w:rPr>
          <w:rFonts w:ascii="Book Antiqua" w:eastAsia="仿宋_GB2312" w:hAnsi="Book Antiqua"/>
          <w:sz w:val="24"/>
          <w:szCs w:val="24"/>
          <w:lang w:val="en-US" w:eastAsia="pt-BR"/>
        </w:rPr>
        <w:t>interferon-gamma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271657" w:rsidRPr="003E6A31">
        <w:rPr>
          <w:rFonts w:ascii="Book Antiqua" w:eastAsia="仿宋_GB2312" w:hAnsi="Book Antiqua"/>
          <w:sz w:val="24"/>
          <w:szCs w:val="24"/>
          <w:lang w:val="en-US" w:eastAsia="pt-BR"/>
        </w:rPr>
        <w:t>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ecretion by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154C91" w:rsidRPr="003E6A31">
        <w:rPr>
          <w:rFonts w:ascii="Book Antiqua" w:eastAsia="仿宋_GB2312" w:hAnsi="Book Antiqua"/>
          <w:sz w:val="24"/>
          <w:szCs w:val="24"/>
          <w:lang w:val="en-US"/>
        </w:rPr>
        <w:t>CD3</w:t>
      </w:r>
      <w:r w:rsidR="00154C91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as well as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ysis of target cells by </w:t>
      </w:r>
      <w:r w:rsidR="00217B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subset of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0776E6" w:rsidRPr="003E6A31">
        <w:rPr>
          <w:rFonts w:ascii="Book Antiqua" w:eastAsia="仿宋_GB2312" w:hAnsi="Book Antiqua"/>
          <w:sz w:val="24"/>
          <w:szCs w:val="24"/>
          <w:lang w:val="en-US"/>
        </w:rPr>
        <w:t>CD3</w:t>
      </w:r>
      <w:r w:rsidR="000776E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0776E6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0776E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low </w:t>
      </w:r>
      <w:r w:rsidR="000776E6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0776E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 cells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Db29wZXI8L0F1dGhvcj48WWVhcj4yMDAxPC9ZZWFyPjxS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Db29wZXI8L0F1dGhvcj48WWVhcj4yMDAxPC9ZZWFyPjxS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7" w:tooltip="Foureau, 2015 #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7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,</w:t>
      </w:r>
      <w:hyperlink w:anchor="_ENREF_19" w:tooltip="Cho, 2013 #1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9-2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</w:p>
    <w:p w14:paraId="6F3FF22E" w14:textId="2BCDB043" w:rsidR="00B1643D" w:rsidRPr="003E6A31" w:rsidRDefault="00ED32FE" w:rsidP="00C11027">
      <w:pPr>
        <w:tabs>
          <w:tab w:val="left" w:pos="1710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Perrell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250EEE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and colleagues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(2008) showed that regulatory T cells (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 w:eastAsia="pt-BR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CD25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 w:eastAsia="pt-BR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) are impo</w:t>
      </w:r>
      <w:r w:rsidR="008343EA" w:rsidRPr="003E6A31">
        <w:rPr>
          <w:rFonts w:ascii="Book Antiqua" w:eastAsia="仿宋_GB2312" w:hAnsi="Book Antiqua"/>
          <w:sz w:val="24"/>
          <w:szCs w:val="24"/>
          <w:lang w:val="en-US" w:eastAsia="pt-BR"/>
        </w:rPr>
        <w:t>rtant factor</w:t>
      </w:r>
      <w:r w:rsidR="00A90603" w:rsidRPr="003E6A31">
        <w:rPr>
          <w:rFonts w:ascii="Book Antiqua" w:eastAsia="仿宋_GB2312" w:hAnsi="Book Antiqua"/>
          <w:sz w:val="24"/>
          <w:szCs w:val="24"/>
          <w:lang w:val="en-US" w:eastAsia="pt-BR"/>
        </w:rPr>
        <w:t>s</w:t>
      </w:r>
      <w:r w:rsidR="008343EA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 w:eastAsia="pt-BR"/>
        </w:rPr>
        <w:t>in</w:t>
      </w:r>
      <w:r w:rsidR="008343EA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acute hepatitis A resolution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QZXJyZWxsYTwvQXV0aG9yPjxZZWFyPjIwMDg8L1llYXI+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QZXJyZWxsYTwvQXV0aG9yPjxZZWFyPjIwMDg8L1llYXI+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23" w:tooltip="Perrella, 2008 #2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23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. Trujillo-Ochoa </w:t>
      </w:r>
      <w:r w:rsidR="00E11DC1" w:rsidRPr="003E6A31">
        <w:rPr>
          <w:rFonts w:ascii="Book Antiqua" w:eastAsia="仿宋_GB2312" w:hAnsi="Book Antiqua"/>
          <w:i/>
          <w:sz w:val="24"/>
          <w:szCs w:val="24"/>
          <w:lang w:val="en-US" w:eastAsia="pt-BR"/>
        </w:rPr>
        <w:t>et al</w:t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/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&lt;EndNote&gt;&lt;Cite&gt;&lt;Author&gt;Trujillo-Ochoa&lt;/Author&gt;&lt;Year&gt;2015&lt;/Year&gt;&lt;RecNum&gt;14&lt;/RecNum&gt;&lt;IDText&gt;T-helper 17-related cytokines and IgE antibodies during hepatitis A virus infection in children&lt;/IDText&gt;&lt;DisplayText&gt;&lt;style face="superscript"&gt;[14]&lt;/style&gt;&lt;/DisplayText&gt;&lt;record&gt;&lt;rec-number&gt;14&lt;/rec-number&gt;&lt;foreign-keys&gt;&lt;key app="EN" db-id="9vpee0waesp9efesa0d50atdsep50e5s2pdx" timestamp="1470053309"&gt;14&lt;/key&gt;&lt;/foreign-keys&gt;&lt;ref-type name="Journal Article"&gt;17&lt;/ref-type&gt;&lt;contributors&gt;&lt;authors&gt;&lt;author&gt;Trujillo-Ochoa, J. L.&lt;/author&gt;&lt;author&gt;Corral-Jara, K. F.&lt;/author&gt;&lt;author&gt;Escobedo-Meléndez, G.&lt;/author&gt;&lt;author&gt;Realpe, M.&lt;/author&gt;&lt;author&gt;Panduro, A.&lt;/author&gt;&lt;author&gt;Roman, S.&lt;/author&gt;&lt;author&gt;Fierro, N. A.&lt;/author&gt;&lt;/authors&gt;&lt;/contributors&gt;&lt;titles&gt;&lt;title&gt;T-helper 17-related cytokines and IgE antibodies during hepatitis A virus infection in children&lt;/title&gt;&lt;secondary-title&gt;Mem Inst Oswaldo Cruz&lt;/secondary-title&gt;&lt;/titles&gt;&lt;periodical&gt;&lt;full-title&gt;Mem Inst Oswaldo Cruz&lt;/full-title&gt;&lt;/periodical&gt;&lt;pages&gt;263-6&lt;/pages&gt;&lt;volume&gt;110&lt;/volume&gt;&lt;number&gt;2&lt;/number&gt;&lt;dates&gt;&lt;year&gt;2015&lt;/year&gt;&lt;pub-dates&gt;&lt;date&gt;Apr&lt;/date&gt;&lt;/pub-dates&gt;&lt;/dates&gt;&lt;isbn&gt;1678-8060&lt;/isbn&gt;&lt;accession-num&gt;25946253&lt;/accession-num&gt;&lt;urls&gt;&lt;related-urls&gt;&lt;url&gt;http://www.ncbi.nlm.nih.gov/pubmed/25946253&lt;/url&gt;&lt;/related-urls&gt;&lt;/urls&gt;&lt;custom2&gt;PMC4489460&lt;/custom2&gt;&lt;electronic-resource-num&gt;10.1590/0074-02760140309&lt;/electronic-resource-num&gt;&lt;language&gt;eng&lt;/language&gt;&lt;/record&gt;&lt;/Cite&gt;&lt;/EndNote&gt;</w:instrText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C11027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4" w:tooltip="Trujillo-Ochoa, 2015 #14" w:history="1">
        <w:r w:rsidR="00C11027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4</w:t>
        </w:r>
      </w:hyperlink>
      <w:r w:rsidR="00C11027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C11027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showed that ser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um</w:t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IL-17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is</w:t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elevated in children with acute hepatitis A infection</w:t>
      </w:r>
      <w:r w:rsidR="00250EEE" w:rsidRPr="003E6A31">
        <w:rPr>
          <w:rFonts w:ascii="Book Antiqua" w:eastAsia="仿宋_GB2312" w:hAnsi="Book Antiqua"/>
          <w:sz w:val="24"/>
          <w:szCs w:val="24"/>
          <w:lang w:val="en-US" w:eastAsia="pt-BR"/>
        </w:rPr>
        <w:t>;</w:t>
      </w:r>
      <w:r w:rsidR="00B6629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h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wever, </w:t>
      </w:r>
      <w:r w:rsidR="005B3419" w:rsidRPr="003E6A31">
        <w:rPr>
          <w:rFonts w:ascii="Book Antiqua" w:eastAsia="仿宋_GB2312" w:hAnsi="Book Antiqua"/>
          <w:sz w:val="24"/>
          <w:szCs w:val="24"/>
          <w:lang w:val="en-US" w:eastAsia="pt-BR"/>
        </w:rPr>
        <w:t>the involvement of</w:t>
      </w:r>
      <w:r w:rsidR="00B6629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regulatory T cells</w:t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and helper T cells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B6629F" w:rsidRPr="003E6A31">
        <w:rPr>
          <w:rFonts w:ascii="Book Antiqua" w:eastAsia="仿宋_GB2312" w:hAnsi="Book Antiqua"/>
          <w:sz w:val="24"/>
          <w:szCs w:val="24"/>
          <w:lang w:val="en-US" w:eastAsia="pt-BR"/>
        </w:rPr>
        <w:t>in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E11DC1" w:rsidRPr="003E6A31">
        <w:rPr>
          <w:rFonts w:ascii="Book Antiqua" w:eastAsia="仿宋_GB2312" w:hAnsi="Book Antiqua"/>
          <w:sz w:val="24"/>
          <w:szCs w:val="24"/>
          <w:lang w:val="en-US" w:eastAsia="pt-BR"/>
        </w:rPr>
        <w:t>acute liver failure</w:t>
      </w:r>
      <w:r w:rsidR="00D67848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caused by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hepatitis</w:t>
      </w:r>
      <w:r w:rsidR="008343EA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A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5B3419" w:rsidRPr="003E6A31">
        <w:rPr>
          <w:rFonts w:ascii="Book Antiqua" w:eastAsia="仿宋_GB2312" w:hAnsi="Book Antiqua"/>
          <w:sz w:val="24"/>
          <w:szCs w:val="24"/>
          <w:lang w:val="en-US" w:eastAsia="pt-BR"/>
        </w:rPr>
        <w:t>is unknown</w:t>
      </w:r>
      <w:r w:rsidR="008343EA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="00AC61D0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</w:p>
    <w:p w14:paraId="7EEA9DBD" w14:textId="25D7ED18" w:rsidR="0002100B" w:rsidRPr="003E6A31" w:rsidRDefault="008D235A" w:rsidP="00C11027">
      <w:pPr>
        <w:tabs>
          <w:tab w:val="left" w:pos="1710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1C1DE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goal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our study </w:t>
      </w:r>
      <w:r w:rsidR="001C1DE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s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1C1DE4" w:rsidRPr="003E6A31">
        <w:rPr>
          <w:rFonts w:ascii="Book Antiqua" w:eastAsia="仿宋_GB2312" w:hAnsi="Book Antiqua"/>
          <w:sz w:val="24"/>
          <w:szCs w:val="24"/>
          <w:lang w:val="en-US"/>
        </w:rPr>
        <w:t>evaluate</w:t>
      </w:r>
      <w:r w:rsidR="0002100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lasma levels of inflammatory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D67848" w:rsidRPr="003E6A31">
        <w:rPr>
          <w:rFonts w:ascii="Book Antiqua" w:eastAsia="仿宋_GB2312" w:hAnsi="Book Antiqua"/>
          <w:sz w:val="24"/>
          <w:szCs w:val="24"/>
          <w:lang w:val="en-US" w:eastAsia="pt-BR"/>
        </w:rPr>
        <w:t>anti</w:t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>-</w:t>
      </w:r>
      <w:r w:rsidR="00D67848" w:rsidRPr="003E6A31">
        <w:rPr>
          <w:rFonts w:ascii="Book Antiqua" w:eastAsia="仿宋_GB2312" w:hAnsi="Book Antiqua"/>
          <w:sz w:val="24"/>
          <w:szCs w:val="24"/>
          <w:lang w:val="en-US" w:eastAsia="pt-BR"/>
        </w:rPr>
        <w:t>inflammatory</w:t>
      </w:r>
      <w:r w:rsidR="0002100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s and </w:t>
      </w:r>
      <w:proofErr w:type="spellStart"/>
      <w:r w:rsidR="0002100B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E009F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2572E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n a pilot study with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92572E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case series of liver injury patients </w:t>
      </w:r>
      <w:r w:rsidR="00E009F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ir </w:t>
      </w:r>
      <w:r w:rsidR="00D67848" w:rsidRPr="003E6A31">
        <w:rPr>
          <w:rFonts w:ascii="Book Antiqua" w:eastAsia="仿宋_GB2312" w:hAnsi="Book Antiqua"/>
          <w:sz w:val="24"/>
          <w:szCs w:val="24"/>
          <w:lang w:val="en-US" w:eastAsia="pt-BR"/>
        </w:rPr>
        <w:t>associat</w:t>
      </w:r>
      <w:r w:rsidR="0092572E" w:rsidRPr="003E6A31">
        <w:rPr>
          <w:rFonts w:ascii="Book Antiqua" w:eastAsia="仿宋_GB2312" w:hAnsi="Book Antiqua"/>
          <w:sz w:val="24"/>
          <w:szCs w:val="24"/>
          <w:lang w:val="en-US" w:eastAsia="pt-BR"/>
        </w:rPr>
        <w:t>ion</w:t>
      </w:r>
      <w:r w:rsidR="0002100B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D67848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with </w:t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>ALF</w:t>
      </w:r>
      <w:r w:rsidR="00471168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47116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occurrence</w:t>
      </w:r>
      <w:r w:rsidR="001F09CC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of </w:t>
      </w:r>
      <w:r w:rsidR="00471168" w:rsidRPr="003E6A31">
        <w:rPr>
          <w:rFonts w:ascii="Book Antiqua" w:eastAsia="仿宋_GB2312" w:hAnsi="Book Antiqua"/>
          <w:sz w:val="24"/>
          <w:szCs w:val="24"/>
          <w:lang w:val="en-US"/>
        </w:rPr>
        <w:t>death</w:t>
      </w:r>
      <w:r w:rsidR="0002100B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>We quantified t</w:t>
      </w:r>
      <w:r w:rsidR="00E009F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mechanism of 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>viral</w:t>
      </w:r>
      <w:r w:rsidR="001B7951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(HAV)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>non-viral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>liver dysfu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>n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>ction by phenotypic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>ally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haracterizing 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>cytotoxic, helper, and regulatory T cells</w:t>
      </w:r>
      <w:r w:rsidR="00BE3F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alyzed the </w:t>
      </w:r>
      <w:r w:rsidR="00225BA7" w:rsidRPr="003E6A31">
        <w:rPr>
          <w:rFonts w:ascii="Book Antiqua" w:eastAsia="仿宋_GB2312" w:hAnsi="Book Antiqua"/>
          <w:sz w:val="24"/>
          <w:szCs w:val="24"/>
          <w:lang w:val="en-US"/>
        </w:rPr>
        <w:t>cytokine secretion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>in a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eripheral blood mononuclear cell (PBMC) </w:t>
      </w:r>
      <w:r w:rsidR="00C975FE" w:rsidRPr="003E6A31">
        <w:rPr>
          <w:rFonts w:ascii="Book Antiqua" w:eastAsia="仿宋_GB2312" w:hAnsi="Book Antiqua"/>
          <w:sz w:val="24"/>
          <w:szCs w:val="24"/>
          <w:lang w:val="en-US"/>
        </w:rPr>
        <w:t>clonal proliferation</w:t>
      </w:r>
      <w:r w:rsidR="00A9060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say</w:t>
      </w:r>
      <w:r w:rsidR="00BE3FA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09B257BF" w14:textId="77777777" w:rsidR="00B1643D" w:rsidRPr="003E6A31" w:rsidRDefault="00B1643D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19DCFD27" w14:textId="77777777" w:rsidR="004A4ACE" w:rsidRPr="003E6A31" w:rsidRDefault="00D24FA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MATERIALS AND METHODS</w:t>
      </w:r>
    </w:p>
    <w:p w14:paraId="7B497247" w14:textId="7373EC41" w:rsidR="00772956" w:rsidRPr="003E6A31" w:rsidRDefault="00772956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Patients and Samples </w:t>
      </w:r>
    </w:p>
    <w:p w14:paraId="0845C798" w14:textId="572A956A" w:rsidR="001F09CC" w:rsidRPr="003E6A31" w:rsidRDefault="00C50649" w:rsidP="00C1102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Eighty-four subjects agreed in participate in this study in Rio de Janeiro, Brazil, from 2009 to 2012</w:t>
      </w:r>
      <w:r w:rsidR="00B07944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4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>6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5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>4.76</w:t>
      </w:r>
      <w:r w:rsidR="00D13E90" w:rsidRPr="003E6A31">
        <w:rPr>
          <w:rFonts w:ascii="Book Antiqua" w:eastAsia="仿宋_GB2312" w:hAnsi="Book Antiqua"/>
          <w:sz w:val="24"/>
          <w:szCs w:val="24"/>
          <w:lang w:val="en-US"/>
        </w:rPr>
        <w:t>%)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consecutive outpatients with self-limited acute hepatitis</w:t>
      </w:r>
      <w:r w:rsidR="00D13E9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AH)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0794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were 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ferred to the Viral Hepatitis Clinic of Oswaldo Cruz Institute </w:t>
      </w:r>
      <w:r w:rsidR="00B07944" w:rsidRPr="003E6A31">
        <w:rPr>
          <w:rFonts w:ascii="Book Antiqua" w:eastAsia="宋体" w:hAnsi="Book Antiqua" w:cs="宋体"/>
          <w:sz w:val="24"/>
          <w:szCs w:val="24"/>
          <w:lang w:val="en-US"/>
        </w:rPr>
        <w:t>–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>Fiocruz</w:t>
      </w:r>
      <w:proofErr w:type="spellEnd"/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1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>6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>9.05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%) inpatients </w:t>
      </w:r>
      <w:r w:rsidR="00D13E9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dmitted to the </w:t>
      </w:r>
      <w:proofErr w:type="spellStart"/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>Bonsucesso</w:t>
      </w:r>
      <w:proofErr w:type="spellEnd"/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ederal Hospital, a referral hospital for patients with </w:t>
      </w:r>
      <w:r w:rsidR="00D13E90" w:rsidRPr="003E6A31">
        <w:rPr>
          <w:rFonts w:ascii="Book Antiqua" w:eastAsia="仿宋_GB2312" w:hAnsi="Book Antiqua"/>
          <w:sz w:val="24"/>
          <w:szCs w:val="24"/>
          <w:lang w:val="en-US"/>
        </w:rPr>
        <w:t>acute liver failure</w:t>
      </w:r>
      <w:r w:rsidR="003D408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quiring transplantation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22 (26.19%) 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083475" w:rsidRPr="003E6A31">
        <w:rPr>
          <w:rFonts w:ascii="Book Antiqua" w:eastAsia="仿宋_GB2312" w:hAnsi="Book Antiqua"/>
          <w:sz w:val="24"/>
          <w:szCs w:val="24"/>
          <w:lang w:val="en-US"/>
        </w:rPr>
        <w:t>healthy donors</w:t>
      </w:r>
      <w:r w:rsidR="00772956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D903C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</w:p>
    <w:p w14:paraId="7806D234" w14:textId="45639130" w:rsidR="00C62293" w:rsidRPr="003E6A31" w:rsidRDefault="00C62293" w:rsidP="00C1102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All samples were assayed for hepatitis A</w:t>
      </w:r>
      <w:r w:rsidR="002264D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HAV), hepatitis B (HBV), hepatitis C (HCV), and hepatitis E (HEV) </w:t>
      </w:r>
      <w:r w:rsidR="0030660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rological marker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using commercially ava</w:t>
      </w:r>
      <w:r w:rsidR="0030660E" w:rsidRPr="003E6A31">
        <w:rPr>
          <w:rFonts w:ascii="Book Antiqua" w:eastAsia="仿宋_GB2312" w:hAnsi="Book Antiqua"/>
          <w:sz w:val="24"/>
          <w:szCs w:val="24"/>
          <w:lang w:val="en-US"/>
        </w:rPr>
        <w:t>il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ble enzyme-linked immunoassays (ELISA</w:t>
      </w:r>
      <w:r w:rsidR="00591949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: anti-HAV IgM (Abbott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Viki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HBsA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Biomerieux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, France), Murex anti-HCV version 4.0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Diasorin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South Africa), </w:t>
      </w:r>
      <w:r w:rsidR="0030660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bioELIS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V IgM version 3.0</w:t>
      </w:r>
      <w:r w:rsidRPr="003E6A31" w:rsidDel="00E37862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Bioki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, Spain)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Blood samples were also assayed using rapid tests for 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yphilis 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DPP</w:t>
      </w:r>
      <w:r w:rsidR="00FC381A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®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Bio-</w:t>
      </w:r>
      <w:proofErr w:type="spellStart"/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manguinhos</w:t>
      </w:r>
      <w:proofErr w:type="spellEnd"/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Brazil), 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>HIV-1/2 (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DPP</w:t>
      </w:r>
      <w:r w:rsidR="00FC381A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®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1053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Bio-</w:t>
      </w:r>
      <w:proofErr w:type="spellStart"/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manguinhos</w:t>
      </w:r>
      <w:proofErr w:type="spellEnd"/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Brazil), 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>engue (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SD BIOLINE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andard Diagnostics, 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South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Korea),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>eptospir</w:t>
      </w:r>
      <w:r w:rsidR="00CF53CE" w:rsidRPr="003E6A31">
        <w:rPr>
          <w:rFonts w:ascii="Book Antiqua" w:eastAsia="仿宋_GB2312" w:hAnsi="Book Antiqua"/>
          <w:sz w:val="24"/>
          <w:szCs w:val="24"/>
          <w:lang w:val="en-US"/>
        </w:rPr>
        <w:t>osis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SD BIOLINE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andard Diagnostics, 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South </w:t>
      </w:r>
      <w:r w:rsidR="00FC381A" w:rsidRPr="003E6A31">
        <w:rPr>
          <w:rFonts w:ascii="Book Antiqua" w:eastAsia="仿宋_GB2312" w:hAnsi="Book Antiqua"/>
          <w:sz w:val="24"/>
          <w:szCs w:val="24"/>
          <w:lang w:val="en-US"/>
        </w:rPr>
        <w:t>Korea)</w:t>
      </w:r>
      <w:r w:rsidR="00FF06C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O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r current infections and autoimmune diseases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analyzed 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hemiluminescent 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>ELISA</w:t>
      </w:r>
      <w:r w:rsidR="001053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</w:t>
      </w:r>
      <w:r w:rsidR="00A85EF1" w:rsidRPr="003E6A31">
        <w:rPr>
          <w:rFonts w:ascii="Book Antiqua" w:eastAsia="仿宋_GB2312" w:hAnsi="Book Antiqua"/>
          <w:sz w:val="24"/>
          <w:szCs w:val="24"/>
          <w:lang w:val="en-US"/>
        </w:rPr>
        <w:t>Epstein-Barr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A85E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ytomegalovirus and 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>a</w:t>
      </w:r>
      <w:r w:rsidR="00A85EF1" w:rsidRPr="003E6A31">
        <w:rPr>
          <w:rFonts w:ascii="Book Antiqua" w:eastAsia="仿宋_GB2312" w:hAnsi="Book Antiqua"/>
          <w:sz w:val="24"/>
          <w:szCs w:val="24"/>
          <w:lang w:val="en-US"/>
        </w:rPr>
        <w:t>ntinuclear antibodies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ANA)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The respective r</w:t>
      </w:r>
      <w:r w:rsidR="00AC638C" w:rsidRPr="003E6A31">
        <w:rPr>
          <w:rFonts w:ascii="Book Antiqua" w:eastAsia="仿宋_GB2312" w:hAnsi="Book Antiqua"/>
          <w:sz w:val="24"/>
          <w:szCs w:val="24"/>
          <w:lang w:val="en-US"/>
        </w:rPr>
        <w:t>eference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evel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of ≥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20</w:t>
      </w:r>
      <w:r w:rsidR="001F09CC" w:rsidRPr="003E6A31">
        <w:rPr>
          <w:rFonts w:ascii="Book Antiqua" w:eastAsia="仿宋_GB2312" w:hAnsi="Book Antiqua"/>
          <w:noProof/>
          <w:sz w:val="24"/>
          <w:szCs w:val="24"/>
          <w:lang w:val="en-US"/>
        </w:rPr>
        <w:drawing>
          <wp:inline distT="0" distB="0" distL="0" distR="0" wp14:anchorId="50DE25A3" wp14:editId="7556BD98">
            <wp:extent cx="28575" cy="9525"/>
            <wp:effectExtent l="0" t="0" r="0" b="0"/>
            <wp:docPr id="1" name="Imagem 1" descr="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 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" cy="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>U/mL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, ≥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30 UA/mL,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≥</w:t>
      </w:r>
      <w:r w:rsidR="002B6BF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C14C6" w:rsidRPr="003E6A31">
        <w:rPr>
          <w:rFonts w:ascii="Book Antiqua" w:eastAsia="仿宋_GB2312" w:hAnsi="Book Antiqua"/>
          <w:sz w:val="24"/>
          <w:szCs w:val="24"/>
          <w:lang w:val="en-US"/>
        </w:rPr>
        <w:t>1.5 UI/mL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</w:t>
      </w:r>
      <w:r w:rsidR="0040249A" w:rsidRPr="003E6A31">
        <w:rPr>
          <w:rFonts w:ascii="Book Antiqua" w:eastAsia="仿宋_GB2312" w:hAnsi="Book Antiqua"/>
          <w:sz w:val="24"/>
          <w:szCs w:val="24"/>
          <w:lang w:val="en-US"/>
        </w:rPr>
        <w:t>ere</w:t>
      </w:r>
      <w:r w:rsidR="00B423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nsidered positive</w:t>
      </w:r>
      <w:r w:rsidR="00A85EF1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A85EF1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rpes virus type 1 (HSV-1) and herpes virus type 2 (HSV-2) were </w:t>
      </w:r>
      <w:r w:rsidR="001F09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estigated using a </w:t>
      </w:r>
      <w:proofErr w:type="spellStart"/>
      <w:r w:rsidR="001F09CC" w:rsidRPr="003E6A31">
        <w:rPr>
          <w:rFonts w:ascii="Book Antiqua" w:eastAsia="仿宋_GB2312" w:hAnsi="Book Antiqua"/>
          <w:sz w:val="24"/>
          <w:szCs w:val="24"/>
          <w:lang w:val="en-US"/>
        </w:rPr>
        <w:t>TaqMan</w:t>
      </w:r>
      <w:proofErr w:type="spellEnd"/>
      <w:r w:rsidR="001F09CC" w:rsidRPr="003E6A31">
        <w:rPr>
          <w:rFonts w:ascii="Book Antiqua" w:eastAsia="仿宋_GB2312" w:hAnsi="Book Antiqua"/>
          <w:sz w:val="24"/>
          <w:szCs w:val="24"/>
          <w:lang w:val="en-US"/>
        </w:rPr>
        <w:t>-based multiple</w:t>
      </w:r>
      <w:r w:rsidR="00C11027" w:rsidRPr="003E6A31">
        <w:rPr>
          <w:rFonts w:ascii="Book Antiqua" w:eastAsia="仿宋_GB2312" w:hAnsi="Book Antiqua"/>
          <w:sz w:val="24"/>
          <w:szCs w:val="24"/>
          <w:lang w:val="en-US"/>
        </w:rPr>
        <w:t>x assay as previously described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Weidmann&lt;/Author&gt;&lt;Year&gt;2008&lt;/Year&gt;&lt;RecNum&gt;24&lt;/RecNum&gt;&lt;IDText&gt;Challenges in designing a Taqman-based multiplex assay for the simultaneous detection of Herpes simplex virus types 1 and 2 and Varicella-zoster virus&lt;/IDText&gt;&lt;DisplayText&gt;&lt;style face="superscript"&gt;[24]&lt;/style&gt;&lt;/DisplayText&gt;&lt;record&gt;&lt;rec-number&gt;24&lt;/rec-number&gt;&lt;foreign-keys&gt;&lt;key app="EN" db-id="9vpee0waesp9efesa0d50atdsep50e5s2pdx" timestamp="1470053312"&gt;24&lt;/key&gt;&lt;/foreign-keys&gt;&lt;ref-type name="Journal Article"&gt;17&lt;/ref-type&gt;&lt;contributors&gt;&lt;authors&gt;&lt;author&gt;Weidmann, M.&lt;/author&gt;&lt;author&gt;Armbruster, K.&lt;/author&gt;&lt;author&gt;Hufert, F. T.&lt;/author&gt;&lt;/authors&gt;&lt;/contributors&gt;&lt;titles&gt;&lt;title&gt;Challenges in designing a Taqman-based multiplex assay for the simultaneous detection of Herpes simplex virus types 1 and 2 and Varicella-zoster virus&lt;/title&gt;&lt;secondary-title&gt;J Clin Virol&lt;/secondary-title&gt;&lt;/titles&gt;&lt;periodical&gt;&lt;full-title&gt;J Clin Virol&lt;/full-title&gt;&lt;/periodical&gt;&lt;pages&gt;326-34&lt;/pages&gt;&lt;volume&gt;42&lt;/volume&gt;&lt;number&gt;4&lt;/number&gt;&lt;keywords&gt;&lt;keyword&gt;Carbocyanines&lt;/keyword&gt;&lt;keyword&gt;Herpesvirus 1, Human&lt;/keyword&gt;&lt;keyword&gt;Herpesvirus 2, Human&lt;/keyword&gt;&lt;keyword&gt;Herpesvirus 3, Human&lt;/keyword&gt;&lt;keyword&gt;Humans&lt;/keyword&gt;&lt;keyword&gt;Polymerase Chain Reaction&lt;/keyword&gt;&lt;keyword&gt;Sensitivity and Specificity&lt;/keyword&gt;&lt;keyword&gt;Xanthenes&lt;/keyword&gt;&lt;/keywords&gt;&lt;dates&gt;&lt;year&gt;2008&lt;/year&gt;&lt;pub-dates&gt;&lt;date&gt;Aug&lt;/date&gt;&lt;/pub-dates&gt;&lt;/dates&gt;&lt;isbn&gt;1386-6532&lt;/isbn&gt;&lt;accession-num&gt;18439871&lt;/accession-num&gt;&lt;urls&gt;&lt;related-urls&gt;&lt;url&gt;http://www.ncbi.nlm.nih.gov/pubmed/18439871&lt;/url&gt;&lt;/related-urls&gt;&lt;/urls&gt;&lt;electronic-resource-num&gt;10.1016/j.jcv.2008.03.005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4" w:tooltip="Weidmann, 2008 #2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4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1F09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etabolic disorders were </w:t>
      </w:r>
      <w:r w:rsidR="00F73F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so 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estigated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whether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routine exams (biochemical, hematological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DE149D" w:rsidRPr="003E6A31">
        <w:rPr>
          <w:rFonts w:ascii="Book Antiqua" w:eastAsia="仿宋_GB2312" w:hAnsi="Book Antiqua"/>
          <w:i/>
          <w:sz w:val="24"/>
          <w:szCs w:val="24"/>
          <w:lang w:val="en-US"/>
        </w:rPr>
        <w:t>etc</w:t>
      </w:r>
      <w:r w:rsidR="00DE149D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presented </w:t>
      </w:r>
      <w:r w:rsidR="00E32B60" w:rsidRPr="003E6A31">
        <w:rPr>
          <w:rFonts w:ascii="Book Antiqua" w:eastAsia="仿宋_GB2312" w:hAnsi="Book Antiqua"/>
          <w:sz w:val="24"/>
          <w:szCs w:val="24"/>
          <w:lang w:val="en-US"/>
        </w:rPr>
        <w:t>a</w:t>
      </w:r>
      <w:r w:rsidR="00A31D12" w:rsidRPr="003E6A31">
        <w:rPr>
          <w:rFonts w:ascii="Book Antiqua" w:eastAsia="仿宋_GB2312" w:hAnsi="Book Antiqua"/>
          <w:sz w:val="24"/>
          <w:szCs w:val="24"/>
          <w:lang w:val="en-US"/>
        </w:rPr>
        <w:t>lter</w:t>
      </w:r>
      <w:r w:rsidR="00E32B60" w:rsidRPr="003E6A31">
        <w:rPr>
          <w:rFonts w:ascii="Book Antiqua" w:eastAsia="仿宋_GB2312" w:hAnsi="Book Antiqua"/>
          <w:sz w:val="24"/>
          <w:szCs w:val="24"/>
          <w:lang w:val="en-US"/>
        </w:rPr>
        <w:t>ations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whether</w:t>
      </w:r>
      <w:r w:rsidR="00AB57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patient had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a</w:t>
      </w:r>
      <w:r w:rsidR="00AB57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>family history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f metabolic disorders</w:t>
      </w:r>
      <w:r w:rsidR="009337E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38BB19BD" w14:textId="7EA272BC" w:rsidR="0035684E" w:rsidRPr="003E6A31" w:rsidRDefault="00B3171A" w:rsidP="00C11027">
      <w:pPr>
        <w:tabs>
          <w:tab w:val="left" w:pos="7938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Acute hepatitis</w:t>
      </w:r>
      <w:r w:rsidR="0037481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13E9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ases were </w:t>
      </w:r>
      <w:r w:rsidR="001B17D9" w:rsidRPr="003E6A31">
        <w:rPr>
          <w:rFonts w:ascii="Book Antiqua" w:eastAsia="仿宋_GB2312" w:hAnsi="Book Antiqua"/>
          <w:sz w:val="24"/>
          <w:szCs w:val="24"/>
          <w:lang w:val="en-US"/>
        </w:rPr>
        <w:t>defin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y 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>aminotransferase</w:t>
      </w:r>
      <w:r w:rsidR="000335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evels of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t least 10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× the upper </w:t>
      </w:r>
      <w:r w:rsidR="000335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rmal 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mit and </w:t>
      </w:r>
      <w:r w:rsidR="000335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nset of jaundice in </w:t>
      </w:r>
      <w:r w:rsidR="000335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t>previously healthy individual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Motta-Castro&lt;/Author&gt;&lt;Year&gt;2003&lt;/Year&gt;&lt;RecNum&gt;25&lt;/RecNum&gt;&lt;IDText&gt;Seroprevalence of Hepatitis B virus infection among an Afro-descendant community in Brazil&lt;/IDText&gt;&lt;DisplayText&gt;&lt;style face="superscript"&gt;[25]&lt;/style&gt;&lt;/DisplayText&gt;&lt;record&gt;&lt;rec-number&gt;25&lt;/rec-number&gt;&lt;foreign-keys&gt;&lt;key app="EN" db-id="9vpee0waesp9efesa0d50atdsep50e5s2pdx" timestamp="1470053313"&gt;25&lt;/key&gt;&lt;/foreign-keys&gt;&lt;ref-type name="Journal Article"&gt;17&lt;/ref-type&gt;&lt;contributors&gt;&lt;authors&gt;&lt;author&gt;Motta-Castro, A. R.&lt;/author&gt;&lt;author&gt;Yoshida, C. F.&lt;/author&gt;&lt;author&gt;Lemos, E. R.&lt;/author&gt;&lt;author&gt;Oliveira, J. M.&lt;/author&gt;&lt;author&gt;Cunha, R. V.&lt;/author&gt;&lt;author&gt;Lewis-Ximenez, L. L.&lt;/author&gt;&lt;author&gt;Cabello, P. H.&lt;/author&gt;&lt;author&gt;Lima, K. M.&lt;/author&gt;&lt;author&gt;Martins, R. M.&lt;/author&gt;&lt;/authors&gt;&lt;/contributors&gt;&lt;titles&gt;&lt;title&gt;Seroprevalence of Hepatitis B virus infection among an Afro-descendant community in Brazil&lt;/title&gt;&lt;secondary-title&gt;Mem Inst Oswaldo Cruz&lt;/secondary-title&gt;&lt;/titles&gt;&lt;periodical&gt;&lt;full-title&gt;Mem Inst Oswaldo Cruz&lt;/full-title&gt;&lt;/periodical&gt;&lt;pages&gt;13-7&lt;/pages&gt;&lt;volume&gt;98&lt;/volume&gt;&lt;number&gt;1&lt;/number&gt;&lt;keywords&gt;&lt;keyword&gt;Adolescent&lt;/keyword&gt;&lt;keyword&gt;Adult&lt;/keyword&gt;&lt;keyword&gt;Africa&lt;/keyword&gt;&lt;keyword&gt;Aged&lt;/keyword&gt;&lt;keyword&gt;Brazil&lt;/keyword&gt;&lt;keyword&gt;Child&lt;/keyword&gt;&lt;keyword&gt;Child, Preschool&lt;/keyword&gt;&lt;keyword&gt;Epidemiologic Methods&lt;/keyword&gt;&lt;keyword&gt;Female&lt;/keyword&gt;&lt;keyword&gt;Hepatitis B&lt;/keyword&gt;&lt;keyword&gt;Hepatitis B Antibodies&lt;/keyword&gt;&lt;keyword&gt;Hepatitis B Surface Antigens&lt;/keyword&gt;&lt;keyword&gt;Hepatitis B virus&lt;/keyword&gt;&lt;keyword&gt;Humans&lt;/keyword&gt;&lt;keyword&gt;Infant&lt;/keyword&gt;&lt;keyword&gt;Male&lt;/keyword&gt;&lt;keyword&gt;Middle Aged&lt;/keyword&gt;&lt;/keywords&gt;&lt;dates&gt;&lt;year&gt;2003&lt;/year&gt;&lt;pub-dates&gt;&lt;date&gt;Jan&lt;/date&gt;&lt;/pub-dates&gt;&lt;/dates&gt;&lt;isbn&gt;0074-0276&lt;/isbn&gt;&lt;accession-num&gt;12700856&lt;/accession-num&gt;&lt;urls&gt;&lt;related-urls&gt;&lt;url&gt;http://www.ncbi.nlm.nih.gov/pubmed/12700856&lt;/url&gt;&lt;/related-urls&gt;&lt;/urls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5" w:tooltip="Motta-Castro, 2003 #2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5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1F09CC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BD504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t>The cases were further categorized according to INR and hepatic encephalopathy grade (HE). Cases with INR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1.5 and no HE were classified as self-limited acute hepatitis and those with INR ≥ 1.5 and an HE score above </w:t>
      </w:r>
      <w:r w:rsidR="00C11027" w:rsidRPr="003E6A31">
        <w:rPr>
          <w:rFonts w:ascii="Book Antiqua" w:eastAsia="仿宋_GB2312" w:hAnsi="Book Antiqua"/>
          <w:sz w:val="24"/>
          <w:szCs w:val="24"/>
          <w:lang w:val="en-US"/>
        </w:rPr>
        <w:t>II as acute liver failure (ALF)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1E2F21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Sugawara&lt;/Author&gt;&lt;Year&gt;2012&lt;/Year&gt;&lt;RecNum&gt;4&lt;/RecNum&gt;&lt;IDText&gt;Acute liver failure in Japan: definition, classification, and prediction of the outcome&lt;/IDText&gt;&lt;DisplayText&gt;&lt;style face="superscript"&gt;[4]&lt;/style&gt;&lt;/DisplayText&gt;&lt;record&gt;&lt;rec-number&gt;4&lt;/rec-number&gt;&lt;foreign-keys&gt;&lt;key app="EN" db-id="9vpee0waesp9efesa0d50atdsep50e5s2pdx" timestamp="1470053306"&gt;4&lt;/key&gt;&lt;/foreign-keys&gt;&lt;ref-type name="Journal Article"&gt;17&lt;/ref-type&gt;&lt;contributors&gt;&lt;authors&gt;&lt;author&gt;Sugawara, K.&lt;/author&gt;&lt;author&gt;Nakayama, N.&lt;/author&gt;&lt;author&gt;Mochida, S.&lt;/author&gt;&lt;/authors&gt;&lt;/contributors&gt;&lt;auth-address&gt;Department of Gastroenterology and Hepatology, Faculty of Medicine, Saitama Medical University, 38 Morohongo, Moroyama-cho, Iruma-gun, Saitama, 350-0495, Japan.&lt;/auth-address&gt;&lt;titles&gt;&lt;title&gt;Acute liver failure in Japan: definition, classification, and prediction of the outcome&lt;/title&gt;&lt;secondary-title&gt;J Gastroenterol&lt;/secondary-title&gt;&lt;/titles&gt;&lt;periodical&gt;&lt;full-title&gt;J Gastroenterol&lt;/full-title&gt;&lt;/periodical&gt;&lt;pages&gt;849-61&lt;/pages&gt;&lt;volume&gt;47&lt;/volume&gt;&lt;number&gt;8&lt;/number&gt;&lt;keywords&gt;&lt;keyword&gt;Europe&lt;/keyword&gt;&lt;keyword&gt;Humans&lt;/keyword&gt;&lt;keyword&gt;Japan&lt;/keyword&gt;&lt;keyword&gt;Liver Failure, Acute&lt;/keyword&gt;&lt;keyword&gt;Liver Transplantation&lt;/keyword&gt;&lt;keyword&gt;Treatment Outcome&lt;/keyword&gt;&lt;keyword&gt;United States&lt;/keyword&gt;&lt;/keywords&gt;&lt;dates&gt;&lt;year&gt;2012&lt;/year&gt;&lt;pub-dates&gt;&lt;date&gt;Aug&lt;/date&gt;&lt;/pub-dates&gt;&lt;/dates&gt;&lt;isbn&gt;1435-5922&lt;/isbn&gt;&lt;accession-num&gt;22825549&lt;/accession-num&gt;&lt;urls&gt;&lt;related-urls&gt;&lt;url&gt;http://www.ncbi.nlm.nih.gov/pubmed/22825549&lt;/url&gt;&lt;/related-urls&gt;&lt;/urls&gt;&lt;custom2&gt;PMC3423565&lt;/custom2&gt;&lt;electronic-resource-num&gt;10.1007/s00535-012-0624-x&lt;/electronic-resource-num&gt;&lt;language&gt;eng&lt;/language&gt;&lt;/record&gt;&lt;/Cite&gt;&lt;/EndNote&gt;</w:instrTex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35684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4" w:tooltip="Sugawara, 2012 #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</w:t>
        </w:r>
      </w:hyperlink>
      <w:r w:rsidR="0035684E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35684E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C1102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7CD74372" w14:textId="7E1143BF" w:rsidR="0035684E" w:rsidRPr="003E6A31" w:rsidRDefault="0035684E" w:rsidP="00C11027">
      <w:pPr>
        <w:tabs>
          <w:tab w:val="left" w:pos="7938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The tim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ing of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ampl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llection was based on the onset of jaundice and liver enzyme levels for self-limited acute hepatitis patients.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 patients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tim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f sample collectio</w:t>
      </w:r>
      <w:r w:rsidR="00F368BD" w:rsidRPr="003E6A31">
        <w:rPr>
          <w:rFonts w:ascii="Book Antiqua" w:eastAsia="仿宋_GB2312" w:hAnsi="Book Antiqua"/>
          <w:sz w:val="24"/>
          <w:szCs w:val="24"/>
          <w:lang w:val="en-US"/>
        </w:rPr>
        <w:t>n was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F368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ased on ALF diagnosi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ospital admission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althy subjects, the sample collection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ased on the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lack o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fection found in their routine exams. </w:t>
      </w:r>
    </w:p>
    <w:p w14:paraId="694359CF" w14:textId="5E12E8BB" w:rsidR="00246398" w:rsidRPr="003E6A31" w:rsidRDefault="00246398" w:rsidP="00C11027">
      <w:pPr>
        <w:tabs>
          <w:tab w:val="left" w:pos="7938"/>
        </w:tabs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he study population was divided in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ive groups according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tiology and clinical condition: group 1: virus-induced self-limited hepatitis,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hich all cases were caused by hepatitis A virus (HAV-AH); group 2: non-viral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duced self-limited hepatitis, which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clud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drug and indeterminate causes (Non-viral AH); group 3: virus-induced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, 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hich all cases were caused by hepatitis A virus (HAV-ALF); group 4: non-viral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duced ALF, which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clud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rug and indeterminate causes (Non-viral ALF); and group 5: healthy subjects, as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ntrol group (HC).</w:t>
      </w:r>
    </w:p>
    <w:p w14:paraId="57D93B88" w14:textId="7760FF81" w:rsidR="00E104CC" w:rsidRPr="003E6A31" w:rsidRDefault="00B53DFF" w:rsidP="00C1102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es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PBMC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, blood s</w:t>
      </w:r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mples were collected in the anticoagulant </w:t>
      </w:r>
      <w:r w:rsidR="006C76FB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>itrate-</w:t>
      </w:r>
      <w:r w:rsidR="006C76FB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xtrose solution-A (ACD-A) (Greiner Bio-one, </w:t>
      </w:r>
      <w:proofErr w:type="spellStart"/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>Kremsmünster</w:t>
      </w:r>
      <w:proofErr w:type="spellEnd"/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>, Austria) and stored at -70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B0"/>
      </w:r>
      <w:r w:rsidR="002E5C26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E010F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plasma)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r in </w:t>
      </w:r>
      <w:r w:rsidR="00E010F2" w:rsidRPr="003E6A31">
        <w:rPr>
          <w:rFonts w:ascii="Book Antiqua" w:eastAsia="仿宋_GB2312" w:hAnsi="Book Antiqua"/>
          <w:sz w:val="24"/>
          <w:szCs w:val="24"/>
          <w:lang w:val="en-US"/>
        </w:rPr>
        <w:t>liquid nitrogen (peripheral blood mononuclear cells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E010F2" w:rsidRPr="003E6A31">
        <w:rPr>
          <w:rFonts w:ascii="Book Antiqua" w:eastAsia="仿宋_GB2312" w:hAnsi="Book Antiqua"/>
          <w:sz w:val="24"/>
          <w:szCs w:val="24"/>
          <w:lang w:val="en-US"/>
        </w:rPr>
        <w:t>PBMC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E010F2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F4799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until assay. Plasma and PBMC samples used were thawed only once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or the different assays</w:t>
      </w:r>
      <w:r w:rsidR="00F4799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43CDA85F" w14:textId="631EE7C6" w:rsidR="00C362A7" w:rsidRPr="003E6A31" w:rsidRDefault="00C362A7" w:rsidP="00C1102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study </w:t>
      </w:r>
      <w:proofErr w:type="gramStart"/>
      <w:r w:rsidRPr="003E6A31">
        <w:rPr>
          <w:rFonts w:ascii="Book Antiqua" w:eastAsia="仿宋_GB2312" w:hAnsi="Book Antiqua"/>
          <w:sz w:val="24"/>
          <w:szCs w:val="24"/>
          <w:lang w:val="en-US"/>
        </w:rPr>
        <w:t>protocol was approved by the National Commission on Ethics in Research (CONEP), and by the institutional review</w:t>
      </w:r>
      <w:proofErr w:type="gram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oard of the Oswaldo Cruz Foundation, FIOCRUZ (222/03). </w:t>
      </w:r>
      <w:r w:rsidR="00AF3F66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gned informed consent was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btained from all participants. </w:t>
      </w:r>
      <w:r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The study was</w:t>
      </w:r>
      <w:r w:rsidR="00C11027" w:rsidRPr="003E6A31">
        <w:rPr>
          <w:rFonts w:ascii="Book Antiqua" w:eastAsia="仿宋_GB2312" w:hAnsi="Book Antiqua" w:hint="eastAsia"/>
          <w:sz w:val="24"/>
          <w:szCs w:val="24"/>
          <w:shd w:val="clear" w:color="auto" w:fill="FFFFFF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performed in compliance with </w:t>
      </w:r>
      <w:r w:rsidR="00AF3F66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relevant laws and institutional guidelines and in accord with the ethical standards of the Declaration of Helsinki.</w:t>
      </w:r>
    </w:p>
    <w:p w14:paraId="43C127CB" w14:textId="77777777" w:rsidR="00A13A25" w:rsidRPr="003E6A31" w:rsidRDefault="00A13A25" w:rsidP="00C1102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shd w:val="clear" w:color="auto" w:fill="FFFFFF"/>
          <w:lang w:val="en-US" w:eastAsia="zh-CN"/>
        </w:rPr>
      </w:pPr>
    </w:p>
    <w:p w14:paraId="49ABF1C3" w14:textId="40E0116D" w:rsidR="00BD4768" w:rsidRPr="003E6A31" w:rsidRDefault="00075FD3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Quantitative detection of</w:t>
      </w:r>
      <w:r w:rsidR="0090362A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</w:t>
      </w:r>
      <w:r w:rsidR="006C6C65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ytokines</w:t>
      </w:r>
      <w:r w:rsidR="004A4AC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nd mitochondrial</w:t>
      </w:r>
      <w:r w:rsidR="007266E2" w:rsidRPr="003E6A31">
        <w:rPr>
          <w:rFonts w:ascii="Book Antiqua" w:eastAsia="仿宋_GB2312" w:hAnsi="Book Antiqua"/>
          <w:i/>
          <w:sz w:val="24"/>
          <w:szCs w:val="24"/>
          <w:lang w:val="en-US"/>
        </w:rPr>
        <w:t>-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derived DNA (</w:t>
      </w:r>
      <w:proofErr w:type="spellStart"/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mtDNA</w:t>
      </w:r>
      <w:proofErr w:type="spellEnd"/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) </w:t>
      </w:r>
      <w:r w:rsidR="00250EE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in 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LF, AH and healthy control subjects</w:t>
      </w:r>
    </w:p>
    <w:p w14:paraId="64669CE8" w14:textId="4F8286BB" w:rsidR="00790F80" w:rsidRPr="003E6A31" w:rsidRDefault="00703D4E" w:rsidP="00C1102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ess the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inflammatory</w:t>
      </w:r>
      <w:r w:rsidR="00307501" w:rsidRPr="003E6A31">
        <w:rPr>
          <w:rFonts w:ascii="Book Antiqua" w:eastAsia="仿宋_GB2312" w:hAnsi="Book Antiqua"/>
          <w:sz w:val="24"/>
          <w:szCs w:val="24"/>
          <w:lang w:val="en-US" w:eastAsia="pt-BR"/>
        </w:rPr>
        <w:t>/anti-inflammatory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>status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13862" w:rsidRPr="003E6A31">
        <w:rPr>
          <w:rFonts w:ascii="Book Antiqua" w:eastAsia="仿宋_GB2312" w:hAnsi="Book Antiqua"/>
          <w:sz w:val="24"/>
          <w:szCs w:val="24"/>
          <w:lang w:val="en-US"/>
        </w:rPr>
        <w:t>plasma levels of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the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s</w:t>
      </w:r>
      <w:r w:rsidR="00B1063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5604C" w:rsidRPr="003E6A31">
        <w:rPr>
          <w:rFonts w:ascii="Book Antiqua" w:eastAsia="仿宋_GB2312" w:hAnsi="Book Antiqua"/>
          <w:sz w:val="24"/>
          <w:szCs w:val="24"/>
          <w:lang w:val="en-US"/>
        </w:rPr>
        <w:t>IL-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6, </w:t>
      </w:r>
      <w:r w:rsidR="0025604C" w:rsidRPr="003E6A31">
        <w:rPr>
          <w:rFonts w:ascii="Book Antiqua" w:eastAsia="仿宋_GB2312" w:hAnsi="Book Antiqua"/>
          <w:sz w:val="24"/>
          <w:szCs w:val="24"/>
          <w:lang w:val="en-US"/>
        </w:rPr>
        <w:t>IL-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8, </w:t>
      </w:r>
      <w:r w:rsidR="0025604C" w:rsidRPr="003E6A31">
        <w:rPr>
          <w:rFonts w:ascii="Book Antiqua" w:eastAsia="仿宋_GB2312" w:hAnsi="Book Antiqua"/>
          <w:sz w:val="24"/>
          <w:szCs w:val="24"/>
          <w:lang w:val="en-US"/>
        </w:rPr>
        <w:t>IL-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10, interferon-gamma (</w:t>
      </w:r>
      <w:proofErr w:type="spellStart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) and tumor necrosis factor alpha (TNFα) were quantified</w:t>
      </w:r>
      <w:r w:rsidR="0021386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using</w:t>
      </w:r>
      <w:r w:rsidR="00CC66A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commercially ava</w:t>
      </w:r>
      <w:r w:rsidR="00DF7B33" w:rsidRPr="003E6A31">
        <w:rPr>
          <w:rFonts w:ascii="Book Antiqua" w:eastAsia="仿宋_GB2312" w:hAnsi="Book Antiqua"/>
          <w:sz w:val="24"/>
          <w:szCs w:val="24"/>
          <w:lang w:val="en-US"/>
        </w:rPr>
        <w:t>il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able Standard ELISA Development kits (</w:t>
      </w:r>
      <w:proofErr w:type="spellStart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Peprotech</w:t>
      </w:r>
      <w:proofErr w:type="spellEnd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ess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patocellular damage,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F43B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tal 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NA was purified from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samples 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u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ing the </w:t>
      </w:r>
      <w:proofErr w:type="spellStart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QIAamp</w:t>
      </w:r>
      <w:proofErr w:type="spellEnd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NA 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Blood Mini Kit (</w:t>
      </w:r>
      <w:proofErr w:type="spellStart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Qiagen</w:t>
      </w:r>
      <w:proofErr w:type="spellEnd"/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) according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 the manufacturer’s instruction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A8L1llYXI+PFJl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A8L1llYXI+PFJl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6" w:tooltip="Zhang, 2010 #2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6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75FD3" w:rsidRPr="003E6A31">
        <w:rPr>
          <w:rFonts w:ascii="Book Antiqua" w:eastAsia="仿宋_GB2312" w:hAnsi="Book Antiqua"/>
          <w:sz w:val="24"/>
          <w:szCs w:val="24"/>
          <w:lang w:val="en-US"/>
        </w:rPr>
        <w:t>The m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tochondrial </w:t>
      </w:r>
      <w:r w:rsidR="009C46B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NA 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m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>tDNA</w:t>
      </w:r>
      <w:proofErr w:type="spellEnd"/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4A4AC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 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quantified by </w:t>
      </w:r>
      <w:r w:rsidR="00B32012" w:rsidRPr="003E6A31">
        <w:rPr>
          <w:rFonts w:ascii="Book Antiqua" w:eastAsia="仿宋_GB2312" w:hAnsi="Book Antiqua"/>
          <w:sz w:val="24"/>
          <w:szCs w:val="24"/>
          <w:lang w:val="en-US"/>
        </w:rPr>
        <w:t>r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eal</w:t>
      </w:r>
      <w:r w:rsidR="00B32012" w:rsidRPr="003E6A31">
        <w:rPr>
          <w:rFonts w:ascii="Book Antiqua" w:eastAsia="仿宋_GB2312" w:hAnsi="Book Antiqua"/>
          <w:sz w:val="24"/>
          <w:szCs w:val="24"/>
          <w:lang w:val="en-US"/>
        </w:rPr>
        <w:t>-t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me PCR as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eviously 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report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ed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A8L1llYXI+PFJl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A8L1llYXI+PFJl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6" w:tooltip="Zhang, 2010 #2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6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using 3 pairs of primers specific for human cytochrome B (sense 5' atgaccccaatacgcaaaat-3' and antisense 5'cgaagtttcatcatgcggag3'), human cytochrome C oxidase subunit III (sense</w:t>
      </w:r>
      <w:r w:rsidR="00160EE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5'atgacccaccaatcacatgc3' and antisense 5'atcacatggctaggccggag3'), and human NADH dehydrogenase (sense 5’atacccatggccaacctcct3' and antisense 5'gggcctttgcgtagttgtat3'). T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he t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otal</w:t>
      </w:r>
      <w:r w:rsidR="00075FD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alue corresponds to the sum of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the individual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alue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s from each test</w:t>
      </w:r>
      <w:r w:rsidR="00790F80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A7593" w:rsidRPr="003E6A31">
        <w:rPr>
          <w:rFonts w:ascii="Book Antiqua" w:eastAsia="仿宋_GB2312" w:hAnsi="Book Antiqua"/>
          <w:sz w:val="24"/>
          <w:szCs w:val="24"/>
          <w:lang w:val="en-US"/>
        </w:rPr>
        <w:t>Colorimetric commercial kits were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AA7593" w:rsidRPr="003E6A31">
        <w:rPr>
          <w:rFonts w:ascii="Book Antiqua" w:eastAsia="仿宋_GB2312" w:hAnsi="Book Antiqua"/>
          <w:sz w:val="24"/>
          <w:szCs w:val="24"/>
          <w:lang w:val="en-US"/>
        </w:rPr>
        <w:t>used to a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ss</w:t>
      </w:r>
      <w:r w:rsidR="00AA7593" w:rsidRPr="003E6A31">
        <w:rPr>
          <w:rFonts w:ascii="Book Antiqua" w:eastAsia="仿宋_GB2312" w:hAnsi="Book Antiqua"/>
          <w:sz w:val="24"/>
          <w:szCs w:val="24"/>
          <w:lang w:val="en-US"/>
        </w:rPr>
        <w:t>ess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levels of</w:t>
      </w:r>
      <w:r w:rsidR="00AA759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</w:t>
      </w:r>
      <w:r w:rsidR="003D0FAB" w:rsidRPr="003E6A31">
        <w:rPr>
          <w:rFonts w:ascii="Book Antiqua" w:eastAsia="仿宋_GB2312" w:hAnsi="Book Antiqua"/>
          <w:sz w:val="24"/>
          <w:szCs w:val="24"/>
          <w:lang w:val="en-US"/>
        </w:rPr>
        <w:t>iver enzymes and total bilirubin</w:t>
      </w:r>
      <w:r w:rsidR="00AA759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 </w:t>
      </w:r>
    </w:p>
    <w:p w14:paraId="4F9E4CAB" w14:textId="77777777" w:rsidR="00213862" w:rsidRPr="003E6A31" w:rsidRDefault="0021386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06F0148A" w14:textId="66BBF661" w:rsidR="00631D87" w:rsidRPr="003E6A31" w:rsidRDefault="007564E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Quantitative </w:t>
      </w:r>
      <w:r w:rsidR="00FF3813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e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valuation of </w:t>
      </w:r>
      <w:r w:rsidR="001F3C56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lonal proliferation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response</w:t>
      </w:r>
      <w:r w:rsidR="004E531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and</w:t>
      </w:r>
      <w:r w:rsidR="00631D8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4E531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ell phenotype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s</w:t>
      </w:r>
      <w:r w:rsidR="004E531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631D8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of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proliferated 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PBMC</w:t>
      </w:r>
      <w:r w:rsidR="001F3C56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s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from ALF</w:t>
      </w:r>
      <w:r w:rsidR="00631D8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and</w:t>
      </w:r>
      <w:r w:rsidR="00F43BE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AH </w:t>
      </w:r>
      <w:r w:rsidR="00631D8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patie</w:t>
      </w:r>
      <w:r w:rsidR="00A731CF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n</w:t>
      </w:r>
      <w:r w:rsidR="00631D8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ts</w:t>
      </w:r>
    </w:p>
    <w:p w14:paraId="4FC5D757" w14:textId="77777777" w:rsidR="00D44914" w:rsidRPr="003E6A31" w:rsidRDefault="0009745F" w:rsidP="00C1102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wenty-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nin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1643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BMC sample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62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 were evaluate</w:t>
      </w:r>
      <w:r w:rsidR="00780097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the </w:t>
      </w:r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oliferative 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>cellular immun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sponse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16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70BA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amples from patients with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lf-limited acute hepatitis (8 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diagnosed with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>HAV-induced hepatitis</w:t>
      </w:r>
      <w:r w:rsidR="00676B6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8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on-viral hepatitis) and 1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70BA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amples from patients with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(8 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diagnosed with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>HAV-induced hepatitis</w:t>
      </w:r>
      <w:r w:rsidR="00676B6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5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="005C418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on-viral hepatitis).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Ten</w:t>
      </w:r>
      <w:r w:rsidR="00154F1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F5613" w:rsidRPr="003E6A31">
        <w:rPr>
          <w:rFonts w:ascii="Book Antiqua" w:eastAsia="仿宋_GB2312" w:hAnsi="Book Antiqua"/>
          <w:sz w:val="24"/>
          <w:szCs w:val="24"/>
          <w:lang w:val="en-US"/>
        </w:rPr>
        <w:t>of</w:t>
      </w:r>
      <w:r w:rsidR="00154F1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wenty-two health</w:t>
      </w:r>
      <w:r w:rsidR="00AF5613" w:rsidRPr="003E6A31">
        <w:rPr>
          <w:rFonts w:ascii="Book Antiqua" w:eastAsia="仿宋_GB2312" w:hAnsi="Book Antiqua"/>
          <w:sz w:val="24"/>
          <w:szCs w:val="24"/>
          <w:lang w:val="en-US"/>
        </w:rPr>
        <w:t>y</w:t>
      </w:r>
      <w:r w:rsidR="00154F1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bject samples were included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the </w:t>
      </w:r>
      <w:r w:rsidR="00154F1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ular response assay. </w:t>
      </w:r>
    </w:p>
    <w:p w14:paraId="3DE77FF1" w14:textId="4F39E7DC" w:rsidR="00D44914" w:rsidRPr="003E6A31" w:rsidRDefault="00670BA8" w:rsidP="00C1102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2264D6" w:rsidRPr="003E6A31">
        <w:rPr>
          <w:rFonts w:ascii="Book Antiqua" w:eastAsia="仿宋_GB2312" w:hAnsi="Book Antiqua"/>
          <w:sz w:val="24"/>
          <w:szCs w:val="24"/>
          <w:lang w:val="en-US"/>
        </w:rPr>
        <w:t>PBMC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6665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each patient were separated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n a </w:t>
      </w:r>
      <w:proofErr w:type="spellStart"/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Ficoll</w:t>
      </w:r>
      <w:proofErr w:type="spellEnd"/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ensity gradient 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>by centrifugation (30 min at 40</w:t>
      </w:r>
      <w:r w:rsidR="00AC3E1D" w:rsidRPr="003E6A31">
        <w:rPr>
          <w:rFonts w:ascii="Book Antiqua" w:eastAsia="仿宋_GB2312" w:hAnsi="Book Antiqua"/>
          <w:sz w:val="24"/>
          <w:szCs w:val="24"/>
          <w:lang w:val="en-US"/>
        </w:rPr>
        <w:t>0 g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t 18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°C). The concentration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viable cells 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>was determined by trypan blue exclusion</w:t>
      </w:r>
      <w:r w:rsidR="0076713A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>Samples with less than 80% of viable cells at this stage were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>excluded.</w:t>
      </w:r>
      <w:r w:rsidR="000974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AF561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>proliferation assay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PBMC</w:t>
      </w:r>
      <w:r w:rsidR="00AF5613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suspended in RPMI</w:t>
      </w:r>
      <w:r w:rsidR="00C05FD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1640 (Sigma Aldrich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) medi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um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t a concentration of 5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="006C6C65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6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/m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mixed with an equal v</w:t>
      </w:r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lume 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AC3E1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 </w:t>
      </w:r>
      <w:proofErr w:type="spellStart"/>
      <w:r w:rsidR="00AC3E1D" w:rsidRPr="003E6A31">
        <w:rPr>
          <w:rFonts w:ascii="Book Antiqua" w:eastAsia="仿宋_GB2312" w:hAnsi="Book Antiqua"/>
          <w:sz w:val="24"/>
          <w:szCs w:val="24"/>
          <w:lang w:val="en-US"/>
        </w:rPr>
        <w:t>m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mol</w:t>
      </w:r>
      <w:proofErr w:type="spellEnd"/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/L</w:t>
      </w:r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arboxyfluorescein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uccinimidyl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564EE" w:rsidRPr="003E6A31">
        <w:rPr>
          <w:rFonts w:ascii="Book Antiqua" w:eastAsia="仿宋_GB2312" w:hAnsi="Book Antiqua"/>
          <w:sz w:val="24"/>
          <w:szCs w:val="24"/>
          <w:lang w:val="en-US"/>
        </w:rPr>
        <w:t>e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ster</w:t>
      </w:r>
      <w:r w:rsidR="001F3C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orking solution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CFSE</w:t>
      </w:r>
      <w:r w:rsidR="00680571" w:rsidRPr="003E6A31">
        <w:rPr>
          <w:rFonts w:ascii="Book Antiqua" w:eastAsia="仿宋_GB2312" w:hAnsi="Book Antiqua"/>
          <w:sz w:val="24"/>
          <w:szCs w:val="24"/>
          <w:lang w:val="en-US"/>
        </w:rPr>
        <w:t>-FITC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(Molecular Probes, Invitrogen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was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E63BC0" w:rsidRPr="003E6A31">
        <w:rPr>
          <w:rFonts w:ascii="Book Antiqua" w:eastAsia="仿宋_GB2312" w:hAnsi="Book Antiqua"/>
          <w:sz w:val="24"/>
          <w:szCs w:val="24"/>
          <w:lang w:val="en-US"/>
        </w:rPr>
        <w:t>ilu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ted 1/1000 for all analys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e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s.</w:t>
      </w:r>
      <w:r w:rsidR="00A22F2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lls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were not labeled with CFS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used as a negative control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th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flow cytometry analysis.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mitogen inducer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0A5FBE" w:rsidRPr="003E6A31">
        <w:rPr>
          <w:rFonts w:ascii="Book Antiqua" w:eastAsia="仿宋_GB2312" w:hAnsi="Book Antiqua"/>
          <w:sz w:val="24"/>
          <w:szCs w:val="24"/>
          <w:lang w:val="en-US"/>
        </w:rPr>
        <w:t>p</w:t>
      </w:r>
      <w:r w:rsidR="002264D6" w:rsidRPr="003E6A31">
        <w:rPr>
          <w:rFonts w:ascii="Book Antiqua" w:eastAsia="仿宋_GB2312" w:hAnsi="Book Antiqua"/>
          <w:sz w:val="24"/>
          <w:szCs w:val="24"/>
          <w:lang w:val="en-US"/>
        </w:rPr>
        <w:t>hytohemagglutinin</w:t>
      </w:r>
      <w:proofErr w:type="spellEnd"/>
      <w:r w:rsidR="002264D6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PHA</w:t>
      </w:r>
      <w:r w:rsidR="00461B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lipopolysaccharide-LP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Sigma Aldrich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ere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used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at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inal concentration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s of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1</w:t>
      </w:r>
      <w:r w:rsidR="00AC3E1D" w:rsidRPr="003E6A31">
        <w:rPr>
          <w:rFonts w:ascii="Book Antiqua" w:eastAsia="仿宋_GB2312" w:hAnsi="Book Antiqua"/>
          <w:sz w:val="24"/>
          <w:szCs w:val="24"/>
          <w:lang w:val="en-US"/>
        </w:rPr>
        <w:t>0 µ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g/m</w:t>
      </w:r>
      <w:r w:rsidR="00B21DB5"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461B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AC3E1D" w:rsidRPr="003E6A31">
        <w:rPr>
          <w:rFonts w:ascii="Book Antiqua" w:eastAsia="仿宋_GB2312" w:hAnsi="Book Antiqua"/>
          <w:sz w:val="24"/>
          <w:szCs w:val="24"/>
          <w:lang w:val="en-US"/>
        </w:rPr>
        <w:t>1 ng</w:t>
      </w:r>
      <w:r w:rsidR="00461B6D" w:rsidRPr="003E6A31">
        <w:rPr>
          <w:rFonts w:ascii="Book Antiqua" w:eastAsia="仿宋_GB2312" w:hAnsi="Book Antiqua"/>
          <w:sz w:val="24"/>
          <w:szCs w:val="24"/>
          <w:lang w:val="en-US"/>
        </w:rPr>
        <w:t>/mL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respectively,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</w:t>
      </w:r>
      <w:r w:rsidR="00A731CF" w:rsidRPr="003E6A31">
        <w:rPr>
          <w:rFonts w:ascii="Book Antiqua" w:eastAsia="仿宋_GB2312" w:hAnsi="Book Antiqua"/>
          <w:sz w:val="24"/>
          <w:szCs w:val="24"/>
          <w:lang w:val="en-US"/>
        </w:rPr>
        <w:t>non-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viral 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proliferation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584B1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F-203 strain of HAV was propagated in 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>FRhK-4 cell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Gaspar&lt;/Author&gt;&lt;Year&gt;1992&lt;/Year&gt;&lt;RecNum&gt;27&lt;/RecNum&gt;&lt;IDText&gt;Primary isolation of a Brazilian strain of hepatitis A virus (HAF-203) and growth in a primate cell line (FRhK-4)&lt;/IDText&gt;&lt;DisplayText&gt;&lt;style face="superscript"&gt;[27]&lt;/style&gt;&lt;/DisplayText&gt;&lt;record&gt;&lt;rec-number&gt;27&lt;/rec-number&gt;&lt;foreign-keys&gt;&lt;key app="EN" db-id="9vpee0waesp9efesa0d50atdsep50e5s2pdx" timestamp="1470053314"&gt;27&lt;/key&gt;&lt;/foreign-keys&gt;&lt;ref-type name="Journal Article"&gt;17&lt;/ref-type&gt;&lt;contributors&gt;&lt;authors&gt;&lt;author&gt;Gaspar, A. M.&lt;/author&gt;&lt;author&gt;Vitral, C. L.&lt;/author&gt;&lt;author&gt;Yoshida, C. F.&lt;/author&gt;&lt;author&gt;Schatzmayr, H. G.&lt;/author&gt;&lt;/authors&gt;&lt;/contributors&gt;&lt;titles&gt;&lt;title&gt;Primary isolation of a Brazilian strain of hepatitis A virus (HAF-203) and growth in a primate cell line (FRhK-4)&lt;/title&gt;&lt;secondary-title&gt;Braz J Med Biol Res&lt;/secondary-title&gt;&lt;/titles&gt;&lt;periodical&gt;&lt;full-title&gt;Braz J Med Biol Res&lt;/full-title&gt;&lt;/periodical&gt;&lt;pages&gt;697-705&lt;/pages&gt;&lt;volume&gt;25&lt;/volume&gt;&lt;number&gt;7&lt;/number&gt;&lt;keywords&gt;&lt;keyword&gt;Animals&lt;/keyword&gt;&lt;keyword&gt;Antigens, Viral&lt;/keyword&gt;&lt;keyword&gt;Brazil&lt;/keyword&gt;&lt;keyword&gt;Cell Line&lt;/keyword&gt;&lt;keyword&gt;Cells, Cultured&lt;/keyword&gt;&lt;keyword&gt;DNA, Complementary&lt;/keyword&gt;&lt;keyword&gt;DNA, Viral&lt;/keyword&gt;&lt;keyword&gt;Fluorescent Antibody Technique&lt;/keyword&gt;&lt;keyword&gt;Hepatitis A&lt;/keyword&gt;&lt;keyword&gt;Hepatitis A Virus, Human&lt;/keyword&gt;&lt;keyword&gt;Humans&lt;/keyword&gt;&lt;keyword&gt;Immunoblotting&lt;/keyword&gt;&lt;keyword&gt;Immunoenzyme Techniques&lt;/keyword&gt;&lt;keyword&gt;Macaca mulatta&lt;/keyword&gt;&lt;keyword&gt;Nucleic Acid Hybridization&lt;/keyword&gt;&lt;keyword&gt;Serial Passage&lt;/keyword&gt;&lt;keyword&gt;Virus Cultivation&lt;/keyword&gt;&lt;/keywords&gt;&lt;dates&gt;&lt;year&gt;1992&lt;/year&gt;&lt;/dates&gt;&lt;isbn&gt;0100-879X&lt;/isbn&gt;&lt;accession-num&gt;1342600&lt;/accession-num&gt;&lt;urls&gt;&lt;related-urls&gt;&lt;url&gt;http://www.ncbi.nlm.nih.gov/pubmed/1342600&lt;/url&gt;&lt;/related-urls&gt;&lt;/urls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7" w:tooltip="Gaspar, 1992 #2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7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584B1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</w:t>
      </w:r>
      <w:r w:rsidR="00584B1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B403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sed for viral-antigen-specific </w:t>
      </w:r>
      <w:r w:rsidR="00480CF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HAV Ag) </w:t>
      </w:r>
      <w:r w:rsidR="00FB403B" w:rsidRPr="003E6A31">
        <w:rPr>
          <w:rFonts w:ascii="Book Antiqua" w:eastAsia="仿宋_GB2312" w:hAnsi="Book Antiqua"/>
          <w:sz w:val="24"/>
          <w:szCs w:val="24"/>
          <w:lang w:val="en-US"/>
        </w:rPr>
        <w:t>proliferation</w:t>
      </w:r>
      <w:r w:rsidR="00480CF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B403B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584B1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viral titer of 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="008A249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6 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>HAV-RNA/m</w:t>
      </w:r>
      <w:r w:rsidR="00B21DB5" w:rsidRPr="003E6A31">
        <w:rPr>
          <w:rFonts w:ascii="Book Antiqua" w:eastAsia="仿宋_GB2312" w:hAnsi="Book Antiqua"/>
          <w:sz w:val="24"/>
          <w:szCs w:val="24"/>
          <w:lang w:val="en-US"/>
        </w:rPr>
        <w:t>L</w:t>
      </w:r>
      <w:r w:rsidR="00FB403B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  <w:r w:rsidR="00FB403B" w:rsidRPr="003E6A31" w:rsidDel="008A249B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Duplicate p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oliferation cultures were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performed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ith 5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="006C6C65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5</w:t>
      </w:r>
      <w:r w:rsidR="0010634C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/well in 96-well flat bottom culture plates.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The p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lates were incubated at 37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3849BD" w:rsidRPr="003E6A31">
        <w:rPr>
          <w:rFonts w:ascii="Book Antiqua" w:eastAsia="仿宋_GB2312" w:hAnsi="Book Antiqua"/>
          <w:sz w:val="24"/>
          <w:szCs w:val="24"/>
          <w:lang w:val="en-US"/>
        </w:rPr>
        <w:t>°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in a 5% CO</w:t>
      </w:r>
      <w:r w:rsidR="007A35B9" w:rsidRPr="003E6A31">
        <w:rPr>
          <w:rFonts w:ascii="Book Antiqua" w:eastAsia="仿宋_GB2312" w:hAnsi="Book Antiqua"/>
          <w:sz w:val="24"/>
          <w:szCs w:val="24"/>
          <w:vertAlign w:val="subscript"/>
          <w:lang w:val="en-US"/>
        </w:rPr>
        <w:t>2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cubator </w:t>
      </w:r>
      <w:r w:rsidR="002851E1" w:rsidRPr="003E6A31">
        <w:rPr>
          <w:rFonts w:ascii="Book Antiqua" w:eastAsia="仿宋_GB2312" w:hAnsi="Book Antiqua"/>
          <w:sz w:val="24"/>
          <w:szCs w:val="24"/>
          <w:lang w:val="en-US"/>
        </w:rPr>
        <w:t>for 72</w:t>
      </w:r>
      <w:r w:rsidR="003738F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 with PHA</w:t>
      </w:r>
      <w:r w:rsidR="00A22F27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461B6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24 h with LPS</w:t>
      </w:r>
      <w:r w:rsidR="00A22F2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96 h with HAV Ag</w:t>
      </w:r>
      <w:r w:rsidR="00EF52C9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EF52C9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461B6D" w:rsidRPr="003E6A31">
        <w:rPr>
          <w:rFonts w:ascii="Book Antiqua" w:eastAsia="仿宋_GB2312" w:hAnsi="Book Antiqua"/>
          <w:sz w:val="24"/>
          <w:szCs w:val="24"/>
          <w:lang w:val="en-US"/>
        </w:rPr>
        <w:t>After incubation</w:t>
      </w:r>
      <w:r w:rsidR="00A22F27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cells were harvested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th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low cytometry assay. </w:t>
      </w:r>
    </w:p>
    <w:p w14:paraId="09DC8D1A" w14:textId="743949E0" w:rsidR="00842858" w:rsidRPr="003E6A31" w:rsidRDefault="0076713A" w:rsidP="00C1102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b/>
          <w:strike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es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cell 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>phenotype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oliferative 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>response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5A4FE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11027" w:rsidRPr="003E6A31">
        <w:rPr>
          <w:rFonts w:ascii="Book Antiqua" w:eastAsia="仿宋_GB2312" w:hAnsi="Book Antiqua"/>
          <w:sz w:val="24"/>
          <w:szCs w:val="24"/>
          <w:lang w:val="en-US"/>
        </w:rPr>
        <w:t>20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000</w:t>
      </w:r>
      <w:r w:rsidR="002610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 cell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610CC" w:rsidRPr="003E6A31">
        <w:rPr>
          <w:rFonts w:ascii="Book Antiqua" w:eastAsia="仿宋_GB2312" w:hAnsi="Book Antiqua"/>
          <w:sz w:val="24"/>
          <w:szCs w:val="24"/>
          <w:lang w:val="en-US"/>
        </w:rPr>
        <w:t>were collected from each sample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sing a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yan flow cytometer (BD Biosciences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) and analyzed us</w:t>
      </w:r>
      <w:r w:rsidR="001725B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g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1725B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f-line software Summit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version </w:t>
      </w:r>
      <w:r w:rsidR="007A35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6.0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Dako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>y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tomation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, USA)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6420C9" w:rsidRPr="003E6A31">
        <w:rPr>
          <w:rFonts w:ascii="Book Antiqua" w:eastAsia="仿宋_GB2312" w:hAnsi="Book Antiqua"/>
          <w:sz w:val="24"/>
          <w:szCs w:val="24"/>
          <w:lang w:val="en-US"/>
        </w:rPr>
        <w:t>F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>igure</w:t>
      </w:r>
      <w:r w:rsidR="003849BD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1</w:t>
      </w:r>
      <w:r w:rsidR="001C36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2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>PBMC</w:t>
      </w:r>
      <w:r w:rsidR="00AF5613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abeled and quantified </w:t>
      </w:r>
      <w:r w:rsidR="0082143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αCD8-PerCP (clone DK25), αCD25-PE (clone ACT1), αCD56-PE (clone CM55B), αCD16-FITC (clone DJ130c) (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from </w:t>
      </w:r>
      <w:proofErr w:type="spellStart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Dako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C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>y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tomation</w:t>
      </w:r>
      <w:proofErr w:type="spellEnd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αCD3-APC (clone OKT3), αCD29-FITC (clone MEM101a), αCD44-PECy7 (clone IM7), αFoxP3-FITC (clone PCH101) and isotypes </w:t>
      </w:r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proofErr w:type="spellStart"/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eBiosciences</w:t>
      </w:r>
      <w:proofErr w:type="spellEnd"/>
      <w:r w:rsidR="008A249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>San Diego, C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A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6C6C6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intracellular staining for FoxP3 expression was performed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a </w:t>
      </w:r>
      <w:proofErr w:type="spellStart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Cytofix</w:t>
      </w:r>
      <w:proofErr w:type="spellEnd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/</w:t>
      </w:r>
      <w:proofErr w:type="spellStart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Cytoperm</w:t>
      </w:r>
      <w:proofErr w:type="spellEnd"/>
      <w:r w:rsidR="00E104CC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®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kit (BD Biosciences, </w:t>
      </w:r>
      <w:r w:rsidR="00C11027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tal mononuclear cells were electronically gated in R1 </w:t>
      </w:r>
      <w:r w:rsidR="005E1AC1" w:rsidRPr="003E6A31">
        <w:rPr>
          <w:rFonts w:ascii="Book Antiqua" w:eastAsia="仿宋_GB2312" w:hAnsi="Book Antiqua"/>
          <w:i/>
          <w:sz w:val="24"/>
          <w:szCs w:val="24"/>
          <w:lang w:val="en-US"/>
        </w:rPr>
        <w:t>plus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2 using </w:t>
      </w:r>
      <w:r w:rsidR="004614C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ward (FSC) and side (SSC) 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operties; cellular debris and granular cells were excluded (Figure </w:t>
      </w:r>
      <w:r w:rsidR="00B16A64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260291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and </w:t>
      </w:r>
      <w:r w:rsidR="00260291"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>The proliferating cells (R1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>+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>R2) were defined based on their</w:t>
      </w:r>
      <w:r w:rsidR="004614C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SC and SSC 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>propertie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Carollo&lt;/Author&gt;&lt;Year&gt;2012&lt;/Year&gt;&lt;RecNum&gt;28&lt;/RecNum&gt;&lt;IDText&gt;Antigen-specific responses assessment for the evaluation of Bordetella pertussis T cell immunity in humans&lt;/IDText&gt;&lt;DisplayText&gt;&lt;style face="superscript"&gt;[28]&lt;/style&gt;&lt;/DisplayText&gt;&lt;record&gt;&lt;rec-number&gt;28&lt;/rec-number&gt;&lt;foreign-keys&gt;&lt;key app="EN" db-id="9vpee0waesp9efesa0d50atdsep50e5s2pdx" timestamp="1470053314"&gt;28&lt;/key&gt;&lt;/foreign-keys&gt;&lt;ref-type name="Journal Article"&gt;17&lt;/ref-type&gt;&lt;contributors&gt;&lt;authors&gt;&lt;author&gt;Carollo, M.&lt;/author&gt;&lt;author&gt;Palazzo, R.&lt;/author&gt;&lt;author&gt;Bianco, M.&lt;/author&gt;&lt;author&gt;Smits, K.&lt;/author&gt;&lt;author&gt;Mascart, F.&lt;/author&gt;&lt;author&gt;Ausiello, C. M.&lt;/author&gt;&lt;/authors&gt;&lt;/contributors&gt;&lt;titles&gt;&lt;title&gt;Antigen-specific responses assessment for the evaluation of Bordetella pertussis T cell immunity in humans&lt;/title&gt;&lt;secondary-title&gt;Vaccine&lt;/secondary-title&gt;&lt;/titles&gt;&lt;periodical&gt;&lt;full-title&gt;Vaccine&lt;/full-title&gt;&lt;/periodical&gt;&lt;pages&gt;1667-74&lt;/pages&gt;&lt;volume&gt;30&lt;/volume&gt;&lt;number&gt;9&lt;/number&gt;&lt;keywords&gt;&lt;keyword&gt;Adult&lt;/keyword&gt;&lt;keyword&gt;Antigens, Bacterial&lt;/keyword&gt;&lt;keyword&gt;Bordetella pertussis&lt;/keyword&gt;&lt;keyword&gt;Cell Culture Techniques&lt;/keyword&gt;&lt;keyword&gt;Cell Proliferation&lt;/keyword&gt;&lt;keyword&gt;Cells, Cultured&lt;/keyword&gt;&lt;keyword&gt;Cryopreservation&lt;/keyword&gt;&lt;keyword&gt;Flow Cytometry&lt;/keyword&gt;&lt;keyword&gt;Humans&lt;/keyword&gt;&lt;keyword&gt;Interferon-gamma&lt;/keyword&gt;&lt;keyword&gt;Leukocytes, Mononuclear&lt;/keyword&gt;&lt;keyword&gt;Lymphocyte Activation&lt;/keyword&gt;&lt;keyword&gt;Pertussis Toxin&lt;/keyword&gt;&lt;keyword&gt;T-Lymphocytes&lt;/keyword&gt;&lt;keyword&gt;Thymidine&lt;/keyword&gt;&lt;keyword&gt;Tumor Necrosis Factor-alpha&lt;/keyword&gt;&lt;/keywords&gt;&lt;dates&gt;&lt;year&gt;2012&lt;/year&gt;&lt;pub-dates&gt;&lt;date&gt;Feb&lt;/date&gt;&lt;/pub-dates&gt;&lt;/dates&gt;&lt;isbn&gt;1873-2518&lt;/isbn&gt;&lt;accession-num&gt;22230582&lt;/accession-num&gt;&lt;urls&gt;&lt;related-urls&gt;&lt;url&gt;http://www.ncbi.nlm.nih.gov/pubmed/22230582&lt;/url&gt;&lt;/related-urls&gt;&lt;/urls&gt;&lt;electronic-resource-num&gt;10.1016/j.vaccine.2011.12.104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8" w:tooltip="Carollo, 2012 #2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8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5E1A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97EF4" w:rsidRPr="003E6A31">
        <w:rPr>
          <w:rFonts w:ascii="Book Antiqua" w:eastAsia="仿宋_GB2312" w:hAnsi="Book Antiqua"/>
          <w:sz w:val="24"/>
          <w:szCs w:val="24"/>
          <w:lang w:val="en-US"/>
        </w:rPr>
        <w:t>The proliferation index (PI) was determined by the software program</w:t>
      </w:r>
      <w:r w:rsidR="0088064C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="00E97E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8064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is index is </w:t>
      </w:r>
      <w:r w:rsidR="00E97E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measure of the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equency </w:t>
      </w:r>
      <w:r w:rsidR="00E97EF4" w:rsidRPr="003E6A31">
        <w:rPr>
          <w:rFonts w:ascii="Book Antiqua" w:eastAsia="仿宋_GB2312" w:hAnsi="Book Antiqua"/>
          <w:sz w:val="24"/>
          <w:szCs w:val="24"/>
          <w:lang w:val="en-US"/>
        </w:rPr>
        <w:t>of cells that have gone through more than three divisions</w:t>
      </w:r>
      <w:r w:rsidR="007135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positive proliferation, </w:t>
      </w:r>
      <w:proofErr w:type="spellStart"/>
      <w:r w:rsidR="007135CC" w:rsidRPr="003E6A31">
        <w:rPr>
          <w:rFonts w:ascii="Book Antiqua" w:eastAsia="仿宋_GB2312" w:hAnsi="Book Antiqua"/>
          <w:sz w:val="24"/>
          <w:szCs w:val="24"/>
          <w:lang w:val="en-US"/>
        </w:rPr>
        <w:t>CFSE</w:t>
      </w:r>
      <w:r w:rsidR="00584B1F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low</w:t>
      </w:r>
      <w:proofErr w:type="spellEnd"/>
      <w:r w:rsidR="00584B1F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26029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Figure 1</w:t>
      </w:r>
      <w:r w:rsidR="00260291"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and </w:t>
      </w:r>
      <w:r w:rsidR="00260291" w:rsidRPr="003E6A31">
        <w:rPr>
          <w:rFonts w:ascii="Book Antiqua" w:eastAsia="仿宋_GB2312" w:hAnsi="Book Antiqua"/>
          <w:caps/>
          <w:sz w:val="24"/>
          <w:szCs w:val="24"/>
          <w:lang w:val="en-US"/>
        </w:rPr>
        <w:t>d</w:t>
      </w:r>
      <w:r w:rsidR="00260291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DYXJvbGxvPC9BdXRob3I+PFllYXI+MjAxMjwvWWVhcj48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DYXJvbGxvPC9BdXRob3I+PFllYXI+MjAxMjwvWWVhcj48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8" w:tooltip="Carollo, 2012 #2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8-30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7266E2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E97E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The final PI was determined by calculating the ratio of the average PI for mitog</w:t>
      </w:r>
      <w:r w:rsidR="002610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n- or antigen-stimulated cells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divided by th</w:t>
      </w:r>
      <w:r w:rsidR="001C36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 average PI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1C3628" w:rsidRPr="003E6A31">
        <w:rPr>
          <w:rFonts w:ascii="Book Antiqua" w:eastAsia="仿宋_GB2312" w:hAnsi="Book Antiqua"/>
          <w:sz w:val="24"/>
          <w:szCs w:val="24"/>
          <w:lang w:val="en-US"/>
        </w:rPr>
        <w:t>unstimulated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(Figure </w:t>
      </w:r>
      <w:r w:rsidR="001C3628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). The highly expressed surface markers on the T</w:t>
      </w:r>
      <w:r w:rsidR="00446A7B" w:rsidRPr="003E6A31">
        <w:rPr>
          <w:rFonts w:ascii="Book Antiqua" w:eastAsia="仿宋_GB2312" w:hAnsi="Book Antiqua"/>
          <w:sz w:val="24"/>
          <w:szCs w:val="24"/>
          <w:lang w:val="en-US"/>
        </w:rPr>
        <w:t>, NK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NK</w:t>
      </w:r>
      <w:r w:rsidR="008C2D98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 subsets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were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tivated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y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antigenic stimulation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R</w:t>
      </w:r>
      <w:r w:rsidR="004614CA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4614CA" w:rsidRPr="003E6A31">
        <w:rPr>
          <w:rFonts w:ascii="Book Antiqua" w:eastAsia="仿宋_GB2312" w:hAnsi="Book Antiqua"/>
          <w:sz w:val="24"/>
          <w:szCs w:val="24"/>
          <w:lang w:val="en-US"/>
        </w:rPr>
        <w:t>+</w:t>
      </w:r>
      <w:r w:rsidR="00C11027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4614CA" w:rsidRPr="003E6A31">
        <w:rPr>
          <w:rFonts w:ascii="Book Antiqua" w:eastAsia="仿宋_GB2312" w:hAnsi="Book Antiqua"/>
          <w:sz w:val="24"/>
          <w:szCs w:val="24"/>
          <w:lang w:val="en-US"/>
        </w:rPr>
        <w:t>R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>2)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considered </w:t>
      </w:r>
      <w:r w:rsidR="00A67A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the </w:t>
      </w:r>
      <w:r w:rsidR="004F6D68" w:rsidRPr="003E6A31">
        <w:rPr>
          <w:rFonts w:ascii="Book Antiqua" w:eastAsia="仿宋_GB2312" w:hAnsi="Book Antiqua"/>
          <w:sz w:val="24"/>
          <w:szCs w:val="24"/>
          <w:lang w:val="en-US"/>
        </w:rPr>
        <w:t>off-line software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alysis (</w:t>
      </w:r>
      <w:r w:rsidR="00B16A64" w:rsidRPr="003E6A31">
        <w:rPr>
          <w:rFonts w:ascii="Book Antiqua" w:eastAsia="仿宋_GB2312" w:hAnsi="Book Antiqua"/>
          <w:sz w:val="24"/>
          <w:szCs w:val="24"/>
          <w:lang w:val="en-US"/>
        </w:rPr>
        <w:t>see</w:t>
      </w:r>
      <w:r w:rsidR="0088064C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B16A6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16A64" w:rsidRPr="003E6A31">
        <w:rPr>
          <w:rFonts w:ascii="Book Antiqua" w:eastAsia="仿宋_GB2312" w:hAnsi="Book Antiqua"/>
          <w:i/>
          <w:sz w:val="24"/>
          <w:szCs w:val="24"/>
          <w:lang w:val="en-US"/>
        </w:rPr>
        <w:t>e.g.</w:t>
      </w:r>
      <w:r w:rsidR="0088064C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B16A6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Figure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3126C8" w:rsidRPr="003E6A31">
        <w:rPr>
          <w:rFonts w:ascii="Book Antiqua" w:eastAsia="仿宋_GB2312" w:hAnsi="Book Antiqua"/>
          <w:sz w:val="24"/>
          <w:szCs w:val="24"/>
          <w:lang w:val="en-US"/>
        </w:rPr>
        <w:t>1</w:t>
      </w:r>
      <w:r w:rsidR="003126C8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and </w:t>
      </w:r>
      <w:r w:rsidR="003126C8"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6D2814" w:rsidRPr="003E6A31">
        <w:rPr>
          <w:rFonts w:ascii="Book Antiqua" w:eastAsia="仿宋_GB2312" w:hAnsi="Book Antiqua" w:hint="eastAsia"/>
          <w:caps/>
          <w:sz w:val="24"/>
          <w:szCs w:val="24"/>
          <w:lang w:val="en-US" w:eastAsia="zh-CN"/>
        </w:rPr>
        <w:t>,</w:t>
      </w:r>
      <w:r w:rsidR="003126C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igure </w:t>
      </w:r>
      <w:r w:rsidR="001C3628" w:rsidRPr="003E6A31">
        <w:rPr>
          <w:rFonts w:ascii="Book Antiqua" w:eastAsia="仿宋_GB2312" w:hAnsi="Book Antiqua"/>
          <w:sz w:val="24"/>
          <w:szCs w:val="24"/>
          <w:lang w:val="en-US"/>
        </w:rPr>
        <w:t>2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  <w:r w:rsidR="00DD62D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The cell culture supernatant</w:t>
      </w:r>
      <w:r w:rsidR="004D41B4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assayed to</w:t>
      </w:r>
      <w:r w:rsidR="004D41B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quantify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L-6, IL-8, IL-10, </w:t>
      </w:r>
      <w:proofErr w:type="gramStart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interferon-gamma (</w:t>
      </w:r>
      <w:proofErr w:type="spellStart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) and tumor necrosis factor alpha (TNFα) using commercially available Standard ELISA Development kits</w:t>
      </w:r>
      <w:proofErr w:type="gramEnd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proofErr w:type="spellStart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Peprotech</w:t>
      </w:r>
      <w:proofErr w:type="spellEnd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D2814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FD31E9" w:rsidRPr="003E6A31">
        <w:rPr>
          <w:rFonts w:ascii="Book Antiqua" w:eastAsia="仿宋_GB2312" w:hAnsi="Book Antiqua"/>
          <w:sz w:val="24"/>
          <w:szCs w:val="24"/>
          <w:lang w:val="en-US"/>
        </w:rPr>
        <w:t>Human cytokine IL-17/17A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 quantified with the commercially available Mini ELISA Development kit (</w:t>
      </w:r>
      <w:proofErr w:type="spellStart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Peprotech</w:t>
      </w:r>
      <w:proofErr w:type="spellEnd"/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D2814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E14610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</w:p>
    <w:p w14:paraId="6D1DE58D" w14:textId="77777777" w:rsidR="00E104CC" w:rsidRPr="003E6A31" w:rsidRDefault="00E104CC" w:rsidP="00F53515">
      <w:pPr>
        <w:autoSpaceDE w:val="0"/>
        <w:autoSpaceDN w:val="0"/>
        <w:adjustRightInd w:val="0"/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i/>
          <w:sz w:val="24"/>
          <w:szCs w:val="24"/>
          <w:lang w:val="en-US"/>
        </w:rPr>
      </w:pPr>
    </w:p>
    <w:p w14:paraId="2EFC3A86" w14:textId="77777777" w:rsidR="004A4ACE" w:rsidRPr="003E6A31" w:rsidRDefault="004A4AC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Statistical analysis</w:t>
      </w:r>
    </w:p>
    <w:p w14:paraId="1D5DFA87" w14:textId="3FD113AF" w:rsidR="00E104CC" w:rsidRPr="003E6A31" w:rsidRDefault="00A67A00" w:rsidP="006D2814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he d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ata are expressed as the mean ± standard deviation</w:t>
      </w:r>
      <w:r w:rsidR="007154E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t a </w:t>
      </w:r>
      <w:r w:rsidR="007154EB" w:rsidRPr="003E6A31">
        <w:rPr>
          <w:rFonts w:ascii="Book Antiqua" w:eastAsia="仿宋_GB2312" w:hAnsi="Book Antiqua"/>
          <w:sz w:val="24"/>
          <w:szCs w:val="24"/>
          <w:lang w:val="en-US"/>
        </w:rPr>
        <w:t>95% confidence interval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The distribution of the data in the groups was </w:t>
      </w:r>
      <w:r w:rsidR="003A7E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itially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valuated by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Kolmogorov-Smirnov test. The correlation</w:t>
      </w:r>
      <w:r w:rsidR="00644AC2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evaluated </w:t>
      </w:r>
      <w:r w:rsidR="003A7E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sing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the Spearman rank correlation test (R project for Statistical Computing (</w:t>
      </w:r>
      <w:hyperlink r:id="rId12" w:history="1">
        <w:r w:rsidR="00E104CC" w:rsidRPr="003E6A31">
          <w:rPr>
            <w:rFonts w:ascii="Book Antiqua" w:eastAsia="仿宋_GB2312" w:hAnsi="Book Antiqua"/>
            <w:sz w:val="24"/>
            <w:szCs w:val="24"/>
            <w:lang w:val="en-US"/>
          </w:rPr>
          <w:t>http://www.r-project.org/</w:t>
        </w:r>
      </w:hyperlink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d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fferences between self-limited acute hepatitis, acute liver failure, and healthy subjects were evaluated by intergroup comparisons using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Kruskal</w:t>
      </w:r>
      <w:proofErr w:type="spellEnd"/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llis test. If a significant difference was found, a pair of variables in the three groups was assessed with the Mann-Whitney </w:t>
      </w:r>
      <w:r w:rsidR="00E104CC" w:rsidRPr="003E6A31">
        <w:rPr>
          <w:rFonts w:ascii="Book Antiqua" w:eastAsia="仿宋_GB2312" w:hAnsi="Book Antiqua"/>
          <w:i/>
          <w:sz w:val="24"/>
          <w:szCs w:val="24"/>
          <w:lang w:val="en-US"/>
        </w:rPr>
        <w:t>U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-test. </w:t>
      </w:r>
      <w:r w:rsidR="00644AC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644AC2" w:rsidRPr="003E6A31">
        <w:rPr>
          <w:rFonts w:ascii="Book Antiqua" w:eastAsia="仿宋_GB2312" w:hAnsi="Book Antiqua"/>
          <w:sz w:val="24"/>
          <w:szCs w:val="24"/>
          <w:lang w:val="en-US"/>
        </w:rPr>
        <w:t>plasma samples, r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ceiver operating characteristic (ROC) </w:t>
      </w:r>
      <w:r w:rsidR="001D4B6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urve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alysis was used to compare the predictive strength of markers with chance. The area under the curve (AUC) was used as a measure of the ability of the test to distinguish between the two groups. The software </w:t>
      </w:r>
      <w:proofErr w:type="spellStart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GraphPad</w:t>
      </w:r>
      <w:proofErr w:type="spellEnd"/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ism 5 for Windows, version 5.01 (San Diego, C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A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D2814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1D4B6A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 used to perform statistical ROC curve analysis.</w:t>
      </w:r>
      <w:r w:rsidR="00E104CC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Multivaria</w:t>
      </w:r>
      <w:r w:rsidR="00E9313F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 logistic regression was applied to selec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independent predictors</w:t>
      </w:r>
      <w:r w:rsidR="00644AC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plasma samples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C66D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ocia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acute liver failure based on cut-off</w:t>
      </w:r>
      <w:r w:rsidR="00E62A8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4240D" w:rsidRPr="003E6A31">
        <w:rPr>
          <w:rFonts w:ascii="Book Antiqua" w:eastAsia="仿宋_GB2312" w:hAnsi="Book Antiqua"/>
          <w:sz w:val="24"/>
          <w:szCs w:val="24"/>
          <w:lang w:val="en-US"/>
        </w:rPr>
        <w:t>points (90% specificity</w:t>
      </w:r>
      <w:r w:rsidR="00BF0F2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A901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the highest </w:t>
      </w:r>
      <w:r w:rsidR="00BF0F23" w:rsidRPr="003E6A31">
        <w:rPr>
          <w:rFonts w:ascii="Book Antiqua" w:eastAsia="仿宋_GB2312" w:hAnsi="Book Antiqua"/>
          <w:sz w:val="24"/>
          <w:szCs w:val="24"/>
          <w:lang w:val="en-US"/>
        </w:rPr>
        <w:t>likelihood ratio</w:t>
      </w:r>
      <w:r w:rsidR="00A901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alue</w:t>
      </w:r>
      <w:r w:rsidR="00E62A84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btained from ROC curve analysis. </w:t>
      </w:r>
      <w:r w:rsidR="00BA1A0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the initial logistic model, all variables </w:t>
      </w:r>
      <w:r w:rsidR="00E51A6D" w:rsidRPr="003E6A31">
        <w:rPr>
          <w:rFonts w:ascii="Book Antiqua" w:eastAsia="仿宋_GB2312" w:hAnsi="Book Antiqua"/>
          <w:sz w:val="24"/>
          <w:szCs w:val="24"/>
          <w:lang w:val="en-US"/>
        </w:rPr>
        <w:t>were tested for predictive strength</w:t>
      </w:r>
      <w:r w:rsidR="00BA1A0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v</w:t>
      </w:r>
      <w:r w:rsidR="00BA1A0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riables showing statistically significan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ifferences </w:t>
      </w:r>
      <w:r w:rsidR="00BA1A0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kept in the final model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l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gistic regression analyses were performed using SPSS software version 17.0 for Windows (SPSS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>Inc.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Chicago, 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IL, </w:t>
      </w:r>
      <w:r w:rsidR="006D2814" w:rsidRPr="003E6A31">
        <w:rPr>
          <w:rFonts w:ascii="Book Antiqua" w:eastAsia="仿宋_GB2312" w:hAnsi="Book Antiqua"/>
          <w:sz w:val="24"/>
          <w:szCs w:val="24"/>
        </w:rPr>
        <w:t>United States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). The significance for all statistical analyses was defined as</w:t>
      </w:r>
      <w:r w:rsidR="00E104CC" w:rsidRPr="003E6A31">
        <w:rPr>
          <w:rFonts w:ascii="Book Antiqua" w:eastAsia="仿宋_GB2312" w:hAnsi="Book Antiqua"/>
          <w:caps/>
          <w:sz w:val="24"/>
          <w:szCs w:val="24"/>
          <w:lang w:val="en-US"/>
        </w:rPr>
        <w:t xml:space="preserve"> </w:t>
      </w:r>
      <w:r w:rsidR="00116DF2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A7183C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E104CC" w:rsidRPr="003E6A31">
        <w:rPr>
          <w:rFonts w:ascii="Book Antiqua" w:eastAsia="仿宋_GB2312" w:hAnsi="Book Antiqua"/>
          <w:sz w:val="24"/>
          <w:szCs w:val="24"/>
          <w:lang w:val="en-US"/>
        </w:rPr>
        <w:t>0.05.</w:t>
      </w:r>
    </w:p>
    <w:p w14:paraId="3960CA56" w14:textId="77777777" w:rsidR="00B6334B" w:rsidRPr="003E6A31" w:rsidRDefault="00B6334B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7B3115F9" w14:textId="187D5E2A" w:rsidR="00BE7246" w:rsidRPr="003E6A31" w:rsidRDefault="00D24FAE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RESULTS </w:t>
      </w:r>
    </w:p>
    <w:p w14:paraId="153533B2" w14:textId="1C923EBC" w:rsidR="00BE7246" w:rsidRPr="003E6A31" w:rsidRDefault="00BD29EA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haracterization of the AH and ALF patients</w:t>
      </w:r>
    </w:p>
    <w:p w14:paraId="2863CC59" w14:textId="113276B9" w:rsidR="00331A59" w:rsidRPr="003E6A31" w:rsidRDefault="00BD29EA" w:rsidP="006D2814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Non-viral ALF cases were caused by α-methyldopa (1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rifampicin (1), and cryptogenic disease (3). </w:t>
      </w:r>
      <w:bookmarkStart w:id="25" w:name="OLE_LINK2"/>
      <w:r w:rsidR="00B53DFF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</w:t>
      </w:r>
      <w:r w:rsidR="00A84C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lf-limited acute hepatitis </w:t>
      </w:r>
      <w:r w:rsidR="00B53DFF" w:rsidRPr="003E6A31">
        <w:rPr>
          <w:rFonts w:ascii="Book Antiqua" w:eastAsia="仿宋_GB2312" w:hAnsi="Book Antiqua"/>
          <w:sz w:val="24"/>
          <w:szCs w:val="24"/>
          <w:lang w:val="en-US"/>
        </w:rPr>
        <w:t>cases (AH) were caused by</w:t>
      </w:r>
      <w:r w:rsidR="00A84C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53DF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SAIDs (2) and cryptogenic </w:t>
      </w:r>
      <w:r w:rsidR="0003352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isease </w:t>
      </w:r>
      <w:r w:rsidR="00B53DFF" w:rsidRPr="003E6A31">
        <w:rPr>
          <w:rFonts w:ascii="Book Antiqua" w:eastAsia="仿宋_GB2312" w:hAnsi="Book Antiqua"/>
          <w:sz w:val="24"/>
          <w:szCs w:val="24"/>
          <w:lang w:val="en-US"/>
        </w:rPr>
        <w:t>(6).</w:t>
      </w:r>
      <w:r w:rsidR="00C025B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E7246" w:rsidRPr="003E6A31">
        <w:rPr>
          <w:rFonts w:ascii="Book Antiqua" w:eastAsia="仿宋_GB2312" w:hAnsi="Book Antiqua"/>
          <w:sz w:val="24"/>
          <w:szCs w:val="24"/>
          <w:lang w:val="en-US"/>
        </w:rPr>
        <w:t>Hepatitis A virus infection was the viral etiology found in self-limited acute hepatiti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38) and </w:t>
      </w:r>
      <w:r w:rsidR="00BE7246" w:rsidRPr="003E6A31">
        <w:rPr>
          <w:rFonts w:ascii="Book Antiqua" w:eastAsia="仿宋_GB2312" w:hAnsi="Book Antiqua"/>
          <w:sz w:val="24"/>
          <w:szCs w:val="24"/>
          <w:lang w:val="en-US"/>
        </w:rPr>
        <w:t>acute liver failur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11). The mean ± standard deviation of viral load for the hepatitis A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virus was 1.4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6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± 8.6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5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-RNA/mL in plasma samples from ALF patients and 3.6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3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± 1.8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×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0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3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-RNA/mL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sample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acute hepatitis self-limited patients (AH). </w:t>
      </w:r>
    </w:p>
    <w:p w14:paraId="6CB6FC49" w14:textId="70B51A05" w:rsidR="00BD29EA" w:rsidRPr="003E6A31" w:rsidRDefault="00F368BD" w:rsidP="006D2814">
      <w:pPr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time 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>o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lood collection in self-lim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ted acute hepatitis was 1-4 </w:t>
      </w:r>
      <w:proofErr w:type="spellStart"/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wk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>in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-AH group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2-6 </w:t>
      </w:r>
      <w:proofErr w:type="spellStart"/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wk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>in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on-viral AH group. In </w:t>
      </w:r>
      <w:r w:rsidR="00E450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 group it was 1-3 </w:t>
      </w:r>
      <w:proofErr w:type="spellStart"/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wk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or HAV-ALF and Non-viral ALF. Three patients with acute HAV infection, INR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.5 and no coma grade (HE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) had their samples collected before the evolution to liver failure. They progressed to death before transplant, according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medical records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, 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 they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wer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clude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 group.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>able 1 shows more information about the study population</w:t>
      </w:r>
      <w:r w:rsidR="005F59B7" w:rsidRPr="003E6A31">
        <w:rPr>
          <w:rFonts w:ascii="Book Antiqua" w:eastAsia="仿宋_GB2312" w:hAnsi="Book Antiqua"/>
          <w:sz w:val="24"/>
          <w:szCs w:val="24"/>
          <w:lang w:val="en-US"/>
        </w:rPr>
        <w:t>, including age, gender, coma grade, coagulopathy,</w:t>
      </w:r>
      <w:r w:rsidR="0069599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 enzymes, total bilirubin,</w:t>
      </w:r>
      <w:r w:rsidR="005F59B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outcome</w:t>
      </w:r>
      <w:r w:rsidR="00BD29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42F9748E" w14:textId="77777777" w:rsidR="00BD29EA" w:rsidRPr="003E6A31" w:rsidRDefault="00BD29EA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76F9451F" w14:textId="494898A5" w:rsidR="000E4CF4" w:rsidRPr="003E6A31" w:rsidRDefault="003712F3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Elevated plasma cytokine</w:t>
      </w:r>
      <w:r w:rsidR="000B38DE" w:rsidRPr="003E6A31">
        <w:rPr>
          <w:rFonts w:ascii="Book Antiqua" w:eastAsia="仿宋_GB2312" w:hAnsi="Book Antiqua"/>
          <w:i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69599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nd </w:t>
      </w:r>
      <w:proofErr w:type="spellStart"/>
      <w:r w:rsidR="0069599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mtDNA</w:t>
      </w:r>
      <w:proofErr w:type="spellEnd"/>
      <w:r w:rsidR="0069599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re seen in acute hepatitis and ALF 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patients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ompared to healthy controls</w:t>
      </w:r>
    </w:p>
    <w:p w14:paraId="6AEE4E24" w14:textId="0F495A16" w:rsidR="004A1735" w:rsidRPr="003E6A31" w:rsidRDefault="001D39A0" w:rsidP="006D2814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intensity of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flammatory statu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s not 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ociated with </w:t>
      </w:r>
      <w:r w:rsidR="007951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tiology </w:t>
      </w:r>
      <w:r w:rsidR="004F4F08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4F4F08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280AEE" w:rsidRPr="003E6A31">
        <w:rPr>
          <w:rFonts w:ascii="Book Antiqua" w:eastAsia="仿宋_GB2312" w:hAnsi="Book Antiqua"/>
          <w:sz w:val="24"/>
          <w:szCs w:val="24"/>
          <w:lang w:val="en-US"/>
        </w:rPr>
        <w:t>&g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280A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5).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4F4F08" w:rsidRPr="003E6A31">
        <w:rPr>
          <w:rFonts w:ascii="Book Antiqua" w:eastAsia="仿宋_GB2312" w:hAnsi="Book Antiqua"/>
          <w:sz w:val="24"/>
          <w:szCs w:val="24"/>
          <w:lang w:val="en-US"/>
        </w:rPr>
        <w:t>able 2 compar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s the systemic inflammatory parameters </w:t>
      </w:r>
      <w:r w:rsidR="007951B9" w:rsidRPr="003E6A31">
        <w:rPr>
          <w:rFonts w:ascii="Book Antiqua" w:eastAsia="仿宋_GB2312" w:hAnsi="Book Antiqua"/>
          <w:sz w:val="24"/>
          <w:szCs w:val="24"/>
          <w:lang w:val="en-US"/>
        </w:rPr>
        <w:t>between clinical conditions</w:t>
      </w:r>
      <w:r w:rsidR="004F4F0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cytokines IL-6, IL-8, IL-10, and </w:t>
      </w:r>
      <w:proofErr w:type="spellStart"/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significantly raised in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 patients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mpared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 the healthy subjects. TNFα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so elevated in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>compared to the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althy subject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9836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Table 2).</w:t>
      </w:r>
      <w:r w:rsidR="007951B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>Similarly,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tal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ignificantly higher in both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AH and ALF groups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than in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healthy controls.</w:t>
      </w:r>
      <w:r w:rsidR="00420F69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showed a significant elevation in IL-6, IL-10,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and TNFα as well as high levels of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>compared to th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H patients (Table 2).</w:t>
      </w:r>
    </w:p>
    <w:p w14:paraId="53389B6F" w14:textId="77777777" w:rsidR="00420F69" w:rsidRPr="003E6A31" w:rsidRDefault="00420F69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bookmarkEnd w:id="25"/>
    <w:p w14:paraId="3DAFE1F1" w14:textId="12AEDE87" w:rsidR="004A1735" w:rsidRPr="003E6A31" w:rsidRDefault="00D5770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shd w:val="clear" w:color="auto" w:fill="FFFFFF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E</w:t>
      </w:r>
      <w:r w:rsidR="001D39A0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levated </w:t>
      </w:r>
      <w:r w:rsidR="00A1459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plasma </w:t>
      </w:r>
      <w:r w:rsidR="008D1C3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ytokines</w:t>
      </w:r>
      <w:r w:rsidR="001D39A0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4A1735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nd </w:t>
      </w:r>
      <w:proofErr w:type="spellStart"/>
      <w:r w:rsidR="00FF3813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mt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DNA</w:t>
      </w:r>
      <w:proofErr w:type="spellEnd"/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re</w:t>
      </w:r>
      <w:r w:rsidR="008D1C3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positive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ly</w:t>
      </w:r>
      <w:r w:rsidR="008D1C3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correlat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ed</w:t>
      </w:r>
      <w:r w:rsidR="004A1735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with </w:t>
      </w:r>
      <w:r w:rsidR="00250EE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he </w:t>
      </w:r>
      <w:r w:rsidR="008D1C3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degree of liver damage, as represented by 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he </w:t>
      </w:r>
      <w:r w:rsidR="008D1C3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presence of HE or coagulopathy</w:t>
      </w:r>
      <w:r w:rsidR="004A1735" w:rsidRPr="003E6A31">
        <w:rPr>
          <w:rFonts w:ascii="Book Antiqua" w:eastAsia="仿宋_GB2312" w:hAnsi="Book Antiqua"/>
          <w:b/>
          <w:i/>
          <w:sz w:val="24"/>
          <w:szCs w:val="24"/>
          <w:shd w:val="clear" w:color="auto" w:fill="FFFFFF"/>
          <w:lang w:val="en-US"/>
        </w:rPr>
        <w:t xml:space="preserve"> </w:t>
      </w:r>
    </w:p>
    <w:p w14:paraId="1F7BB49E" w14:textId="0F31EECA" w:rsidR="00F35CA2" w:rsidRPr="003E6A31" w:rsidRDefault="00F35CA2" w:rsidP="006D2814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hen we evaluated the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rrelations betwee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R and HE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3777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ytokine</w:t>
      </w:r>
      <w:r w:rsidR="003712F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proofErr w:type="spellStart"/>
      <w:r w:rsidR="003712F3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3777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evels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>, t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he HE grade showed significant positive correlation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E0A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IL-6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0.0001), IL-10 (</w:t>
      </w:r>
      <w:r w:rsidR="00FF3813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>0.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0001), TNF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1"/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0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0001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L-8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0.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0034) (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pplementary 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f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igure 1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e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and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g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).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777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leva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R</w:t>
      </w:r>
      <w:r w:rsidR="003777F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alue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howed significant positive correlation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E0A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L-6 (</w:t>
      </w:r>
      <w:r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0.0001), IL-10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0.0002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NFα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0.0004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IFN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86414B" w:rsidRPr="003E6A31">
        <w:rPr>
          <w:rFonts w:ascii="Book Antiqua" w:eastAsia="仿宋_GB2312" w:hAnsi="Book Antiqua"/>
          <w:sz w:val="24"/>
          <w:szCs w:val="24"/>
          <w:lang w:val="en-US"/>
        </w:rPr>
        <w:t>0.0057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pplementary 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f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igure 1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FF381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d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f</w:t>
      </w:r>
      <w:r w:rsidR="008E43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253AFA" w:rsidRPr="003E6A31">
        <w:rPr>
          <w:rFonts w:ascii="Book Antiqua" w:eastAsia="仿宋_GB2312" w:hAnsi="Book Antiqua"/>
          <w:caps/>
          <w:sz w:val="24"/>
          <w:szCs w:val="24"/>
          <w:lang w:val="en-US"/>
        </w:rPr>
        <w:t>h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A positive correlation was observed between </w:t>
      </w:r>
      <w:proofErr w:type="spellStart"/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C161F1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0.0002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;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pplementary 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f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igure 1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>as well as</w:t>
      </w:r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R (</w:t>
      </w:r>
      <w:r w:rsidR="005D5BB0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>0.0043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;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pplementary 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f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igure 1</w:t>
      </w:r>
      <w:r w:rsidR="000A6379" w:rsidRPr="003E6A31">
        <w:rPr>
          <w:rFonts w:ascii="Book Antiqua" w:eastAsia="仿宋_GB2312" w:hAnsi="Book Antiqua"/>
          <w:caps/>
          <w:sz w:val="24"/>
          <w:szCs w:val="24"/>
          <w:lang w:val="en-US"/>
        </w:rPr>
        <w:t>j</w:t>
      </w:r>
      <w:r w:rsidR="005D5BB0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37924110" w14:textId="77777777" w:rsidR="00930249" w:rsidRPr="003E6A31" w:rsidRDefault="0093024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4C495672" w14:textId="09FD068E" w:rsidR="00BE7246" w:rsidRPr="003E6A31" w:rsidRDefault="008D1C3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Elevated cytokine</w:t>
      </w:r>
      <w:r w:rsidR="000B38DE" w:rsidRPr="003E6A31">
        <w:rPr>
          <w:rFonts w:ascii="Book Antiqua" w:eastAsia="仿宋_GB2312" w:hAnsi="Book Antiqua"/>
          <w:i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and </w:t>
      </w:r>
      <w:proofErr w:type="spellStart"/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mtDNA</w:t>
      </w:r>
      <w:proofErr w:type="spellEnd"/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0B38D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re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correlated with outcome in ALF </w:t>
      </w:r>
    </w:p>
    <w:p w14:paraId="1AAB31F1" w14:textId="230BD394" w:rsidR="00F74D92" w:rsidRPr="003E6A31" w:rsidRDefault="00A14598" w:rsidP="006D2814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811477" w:rsidRPr="003E6A31">
        <w:rPr>
          <w:rFonts w:ascii="Book Antiqua" w:eastAsia="仿宋_GB2312" w:hAnsi="Book Antiqua"/>
          <w:sz w:val="24"/>
          <w:szCs w:val="24"/>
          <w:lang w:val="en-US"/>
        </w:rPr>
        <w:t>o determin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hethe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concentrations o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811477" w:rsidRPr="003E6A31">
        <w:rPr>
          <w:rFonts w:ascii="Book Antiqua" w:eastAsia="仿宋_GB2312" w:hAnsi="Book Antiqua"/>
          <w:sz w:val="24"/>
          <w:szCs w:val="24"/>
          <w:lang w:val="en-US"/>
        </w:rPr>
        <w:t>inflammatory</w:t>
      </w:r>
      <w:r w:rsidR="0083525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 </w:t>
      </w:r>
      <w:r w:rsidR="00172060" w:rsidRPr="003E6A31">
        <w:rPr>
          <w:rFonts w:ascii="Book Antiqua" w:eastAsia="仿宋_GB2312" w:hAnsi="Book Antiqua"/>
          <w:sz w:val="24"/>
          <w:szCs w:val="24"/>
          <w:lang w:val="en-US"/>
        </w:rPr>
        <w:t>anti-inflammatory</w:t>
      </w:r>
      <w:r w:rsidR="0081147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s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ul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e </w:t>
      </w:r>
      <w:r w:rsidR="007E566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sed as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ndicators</w:t>
      </w:r>
      <w:r w:rsidR="0081147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81147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 dysfunction,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 use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ROC curve analysis</w:t>
      </w:r>
      <w:r w:rsidR="000B38DE" w:rsidRPr="003E6A31">
        <w:rPr>
          <w:rFonts w:ascii="Book Antiqua" w:eastAsia="仿宋_GB2312" w:hAnsi="Book Antiqua"/>
          <w:sz w:val="24"/>
          <w:szCs w:val="24"/>
          <w:lang w:val="en-US"/>
        </w:rPr>
        <w:t>, which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howed that 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>IL-6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0.0001)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>, IL-10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0.0001)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TNFα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001), and 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>IFN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0104)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d the 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ighes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iagnostic 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curacy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for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</w:t>
      </w:r>
      <w:r w:rsidR="007613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hen we evaluated </w:t>
      </w:r>
      <w:r w:rsidR="005D4D9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hepatocyte damage, </w:t>
      </w:r>
      <w:r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the </w:t>
      </w:r>
      <w:r w:rsidR="005D4D9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ROC curve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howed that </w:t>
      </w:r>
      <w:proofErr w:type="spellStart"/>
      <w:r w:rsidR="005D4D9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mtDNA</w:t>
      </w:r>
      <w:proofErr w:type="spellEnd"/>
      <w:r w:rsidR="005D4D9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 </w:t>
      </w:r>
      <w:r w:rsidR="00F74D92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shd w:val="clear" w:color="auto" w:fill="FFFFFF"/>
          <w:lang w:val="en-US" w:eastAsia="zh-CN"/>
        </w:rPr>
        <w:t xml:space="preserve"> </w:t>
      </w:r>
      <w:r w:rsidR="00F74D92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0.0046</w:t>
      </w:r>
      <w:r w:rsidR="005D4D94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>)</w:t>
      </w:r>
      <w:r w:rsidR="00FF3813" w:rsidRPr="003E6A31">
        <w:rPr>
          <w:rFonts w:ascii="Book Antiqua" w:eastAsia="仿宋_GB2312" w:hAnsi="Book Antiqua"/>
          <w:sz w:val="24"/>
          <w:szCs w:val="24"/>
          <w:shd w:val="clear" w:color="auto" w:fill="FFFFFF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d the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ighes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iagnostic 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curacy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for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</w:t>
      </w:r>
      <w:r w:rsidR="003712F3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5D4D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</w:p>
    <w:p w14:paraId="34A7A898" w14:textId="6588FE7F" w:rsidR="00275F7E" w:rsidRPr="003E6A31" w:rsidRDefault="00697CD3" w:rsidP="006D2814">
      <w:pPr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mong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ytokines, </w:t>
      </w:r>
      <w:r w:rsidR="00893DFD" w:rsidRPr="003E6A31">
        <w:rPr>
          <w:rFonts w:ascii="Book Antiqua" w:eastAsia="仿宋_GB2312" w:hAnsi="Book Antiqua"/>
          <w:sz w:val="24"/>
          <w:szCs w:val="24"/>
          <w:lang w:val="en-US"/>
        </w:rPr>
        <w:t>elevated</w:t>
      </w:r>
      <w:r w:rsidR="00094BB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L-10 </w:t>
      </w:r>
      <w:r w:rsidR="0076131E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11D95" w:rsidRPr="003E6A31">
        <w:rPr>
          <w:rFonts w:ascii="Book Antiqua" w:eastAsia="仿宋_GB2312" w:hAnsi="Book Antiqua"/>
          <w:sz w:val="24"/>
          <w:szCs w:val="24"/>
          <w:lang w:val="en-US"/>
        </w:rPr>
        <w:t>the best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72060" w:rsidRPr="003E6A31">
        <w:rPr>
          <w:rFonts w:ascii="Book Antiqua" w:eastAsia="仿宋_GB2312" w:hAnsi="Book Antiqua"/>
          <w:sz w:val="24"/>
          <w:szCs w:val="24"/>
          <w:lang w:val="en-US"/>
        </w:rPr>
        <w:t>indicator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145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F74D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A75EB" w:rsidRPr="003E6A31">
        <w:rPr>
          <w:rFonts w:ascii="Book Antiqua" w:eastAsia="仿宋_GB2312" w:hAnsi="Book Antiqua"/>
          <w:sz w:val="24"/>
          <w:szCs w:val="24"/>
          <w:lang w:val="en-US"/>
        </w:rPr>
        <w:t>=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2A75EB" w:rsidRPr="003E6A31">
        <w:rPr>
          <w:rFonts w:ascii="Book Antiqua" w:eastAsia="仿宋_GB2312" w:hAnsi="Book Antiqua"/>
          <w:sz w:val="24"/>
          <w:szCs w:val="24"/>
          <w:lang w:val="en-US"/>
        </w:rPr>
        <w:t>0.</w:t>
      </w:r>
      <w:r w:rsidR="00A96EB6" w:rsidRPr="003E6A31">
        <w:rPr>
          <w:rFonts w:ascii="Book Antiqua" w:eastAsia="仿宋_GB2312" w:hAnsi="Book Antiqua"/>
          <w:sz w:val="24"/>
          <w:szCs w:val="24"/>
          <w:lang w:val="en-US"/>
        </w:rPr>
        <w:t>0</w:t>
      </w:r>
      <w:r w:rsidR="002A75EB" w:rsidRPr="003E6A31">
        <w:rPr>
          <w:rFonts w:ascii="Book Antiqua" w:eastAsia="仿宋_GB2312" w:hAnsi="Book Antiqua"/>
          <w:sz w:val="24"/>
          <w:szCs w:val="24"/>
          <w:lang w:val="en-US"/>
        </w:rPr>
        <w:t>28</w:t>
      </w:r>
      <w:r w:rsidR="003B4436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Although t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IL-6, IL-8,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TNFα levels ha</w:t>
      </w:r>
      <w:r w:rsidR="00893DFD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 positive correlation with hepatic encephalopathy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association with ALF was not significant (Table</w:t>
      </w:r>
      <w:r w:rsidR="00094BB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893DFD" w:rsidRPr="003E6A31">
        <w:rPr>
          <w:rFonts w:ascii="Book Antiqua" w:eastAsia="仿宋_GB2312" w:hAnsi="Book Antiqua"/>
          <w:sz w:val="24"/>
          <w:szCs w:val="24"/>
          <w:lang w:val="en-US"/>
        </w:rPr>
        <w:t>Elevated</w:t>
      </w:r>
      <w:r w:rsidR="00EE180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EE1807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EE180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6D2814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001) </w:t>
      </w:r>
      <w:r w:rsidR="00893DFD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="0017206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sociated with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E1807" w:rsidRPr="003E6A31">
        <w:rPr>
          <w:rFonts w:ascii="Book Antiqua" w:eastAsia="仿宋_GB2312" w:hAnsi="Book Antiqua"/>
          <w:sz w:val="24"/>
          <w:szCs w:val="24"/>
          <w:lang w:val="en-US"/>
        </w:rPr>
        <w:t>ALF</w:t>
      </w:r>
      <w:r w:rsidR="0017206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agnos</w:t>
      </w:r>
      <w:r w:rsidR="00893DFD" w:rsidRPr="003E6A31">
        <w:rPr>
          <w:rFonts w:ascii="Book Antiqua" w:eastAsia="仿宋_GB2312" w:hAnsi="Book Antiqua"/>
          <w:sz w:val="24"/>
          <w:szCs w:val="24"/>
          <w:lang w:val="en-US"/>
        </w:rPr>
        <w:t>is</w:t>
      </w:r>
      <w:r w:rsidR="00275F7E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341C1DF4" w14:textId="2C26BF63" w:rsidR="00420F69" w:rsidRPr="003E6A31" w:rsidRDefault="00582261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Subsequently</w:t>
      </w:r>
      <w:r w:rsidR="00C521C6" w:rsidRPr="003E6A31">
        <w:rPr>
          <w:rFonts w:ascii="Book Antiqua" w:eastAsia="仿宋_GB2312" w:hAnsi="Book Antiqua"/>
          <w:sz w:val="24"/>
          <w:szCs w:val="24"/>
          <w:lang w:val="en-US"/>
        </w:rPr>
        <w:t>, th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dicator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were asso</w:t>
      </w:r>
      <w:r w:rsidR="00922C55" w:rsidRPr="003E6A31">
        <w:rPr>
          <w:rFonts w:ascii="Book Antiqua" w:eastAsia="仿宋_GB2312" w:hAnsi="Book Antiqua"/>
          <w:sz w:val="24"/>
          <w:szCs w:val="24"/>
          <w:lang w:val="en-US"/>
        </w:rPr>
        <w:t>ciated with death</w:t>
      </w:r>
      <w:r w:rsidR="00C521C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investigated</w:t>
      </w:r>
      <w:r w:rsidR="0074525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</w:t>
      </w:r>
      <w:r w:rsidR="003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4525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62 acute liver disease </w:t>
      </w:r>
      <w:r w:rsidR="00084D82" w:rsidRPr="003E6A31">
        <w:rPr>
          <w:rFonts w:ascii="Book Antiqua" w:eastAsia="仿宋_GB2312" w:hAnsi="Book Antiqua"/>
          <w:sz w:val="24"/>
          <w:szCs w:val="24"/>
          <w:lang w:val="en-US"/>
        </w:rPr>
        <w:t>patients</w:t>
      </w:r>
      <w:r w:rsidR="00643A68" w:rsidRPr="003E6A31">
        <w:rPr>
          <w:rFonts w:ascii="Book Antiqua" w:eastAsia="仿宋_GB2312" w:hAnsi="Book Antiqua"/>
          <w:sz w:val="24"/>
          <w:szCs w:val="24"/>
          <w:lang w:val="en-US"/>
        </w:rPr>
        <w:t>: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C0A5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52 survived (AH and ALF patients) an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10 died</w:t>
      </w:r>
      <w:r w:rsidR="001C0A5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ALF patients).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F</w:t>
      </w:r>
      <w:r w:rsidR="0034667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gure </w:t>
      </w:r>
      <w:r w:rsidR="007557EE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how</w:t>
      </w:r>
      <w:r w:rsidR="00643A68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a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4F3DD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4F3DD8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4F3DD8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4F3DD8" w:rsidRPr="003E6A31">
        <w:rPr>
          <w:rFonts w:ascii="Book Antiqua" w:eastAsia="仿宋_GB2312" w:hAnsi="Book Antiqua"/>
          <w:sz w:val="24"/>
          <w:szCs w:val="24"/>
          <w:lang w:val="en-US"/>
        </w:rPr>
        <w:t>0.01)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all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estigate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ytokine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 significantly elevated 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non-surviv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="00B833C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833CB" w:rsidRPr="003E6A31">
        <w:rPr>
          <w:rFonts w:ascii="Book Antiqua" w:eastAsia="仿宋_GB2312" w:hAnsi="Book Antiqua"/>
          <w:caps/>
          <w:sz w:val="24"/>
          <w:szCs w:val="24"/>
          <w:lang w:val="en-US"/>
        </w:rPr>
        <w:t>(</w:t>
      </w:r>
      <w:r w:rsidR="00B833CB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r w:rsidR="006D2814" w:rsidRPr="003E6A31">
        <w:rPr>
          <w:rFonts w:ascii="Book Antiqua" w:eastAsia="仿宋_GB2312" w:hAnsi="Book Antiqua" w:hint="eastAsia"/>
          <w:i/>
          <w:caps/>
          <w:sz w:val="24"/>
          <w:szCs w:val="24"/>
          <w:lang w:val="en-US" w:eastAsia="zh-CN"/>
        </w:rPr>
        <w:t xml:space="preserve"> 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6D2814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>0.0</w:t>
      </w:r>
      <w:r w:rsidR="00B833CB" w:rsidRPr="003E6A31">
        <w:rPr>
          <w:rFonts w:ascii="Book Antiqua" w:eastAsia="仿宋_GB2312" w:hAnsi="Book Antiqua"/>
          <w:sz w:val="24"/>
          <w:szCs w:val="24"/>
          <w:lang w:val="en-US"/>
        </w:rPr>
        <w:t>1)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OC curve analysis showed that </w:t>
      </w:r>
      <w:r w:rsidR="00B359D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levate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R, IL-6, IL-8, IL-10, TNFα,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samples were able to discriminate survivors from non-survivors 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sensitivity and specificity above 70%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910C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high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levels of 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, IL-8, IL-10 and INR were</w:t>
      </w:r>
      <w:r w:rsidR="00910C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nsidered predic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ve</w:t>
      </w:r>
      <w:r w:rsidR="00910C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factors for poor outcome (death) in patients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ith acute liver diseas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T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espit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high levels of IL-6, and TNFα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se factors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id 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edict </w:t>
      </w:r>
      <w:r w:rsidR="007A32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eath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igur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643A68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3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  <w:r w:rsidR="00CD2B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</w:p>
    <w:p w14:paraId="35B5F654" w14:textId="77777777" w:rsidR="00E104CC" w:rsidRPr="003E6A31" w:rsidRDefault="00E104CC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2F211EE2" w14:textId="0C858DBF" w:rsidR="008C38A0" w:rsidRPr="003E6A31" w:rsidRDefault="00420F69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hanges in the frequency of mononuclear cell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phenotypes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4376B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nd cytokine secretion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fter 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clonal </w:t>
      </w:r>
      <w:r w:rsidR="00D22A63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p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roliferation assay </w:t>
      </w:r>
      <w:r w:rsidR="00B359D4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re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ssociated 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with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7B633C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virus</w:t>
      </w:r>
      <w:r w:rsidR="001B795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(HAV)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-</w:t>
      </w:r>
      <w:r w:rsidR="00073012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induced</w:t>
      </w:r>
      <w:r w:rsidR="009D5AB8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D22A63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H and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LF syndrome</w:t>
      </w:r>
    </w:p>
    <w:p w14:paraId="44AB3F4B" w14:textId="523FDC95" w:rsidR="00F818C2" w:rsidRPr="003E6A31" w:rsidRDefault="007D0432" w:rsidP="006D2814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>The panel of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354B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henotypic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alyses for PBMC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lonal proliferation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mposed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activated and migratory T helper</w:t>
      </w:r>
      <w:r w:rsidR="00420F69" w:rsidRPr="003E6A31">
        <w:rPr>
          <w:rFonts w:ascii="Book Antiqua" w:eastAsia="仿宋_GB2312" w:hAnsi="Book Antiqua"/>
          <w:i/>
          <w:sz w:val="24"/>
          <w:szCs w:val="24"/>
          <w:lang w:val="en-US"/>
        </w:rPr>
        <w:t xml:space="preserve">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(CD4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activated and migratory cytotoxic T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(CD8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activated NK cells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CD3</w:t>
      </w:r>
      <w:r w:rsidR="00077EF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077EF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low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077EF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proofErr w:type="spellStart"/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077EF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),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D3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proofErr w:type="spellStart"/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="0038256D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, and NKT cells (CD3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420F69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M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togen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(PHA and LPS) and virus particle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HAV Ag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were used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r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non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pecific and specific </w:t>
      </w:r>
      <w:r w:rsidR="00452705" w:rsidRPr="003E6A31">
        <w:rPr>
          <w:rFonts w:ascii="Book Antiqua" w:eastAsia="仿宋_GB2312" w:hAnsi="Book Antiqua"/>
          <w:sz w:val="24"/>
          <w:szCs w:val="24"/>
          <w:lang w:val="en-US"/>
        </w:rPr>
        <w:t>PBMC proliferation</w:t>
      </w:r>
      <w:r w:rsidR="00DF3FE7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spectively</w:t>
      </w:r>
      <w:r w:rsidR="00452705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2204E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565C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</w:t>
      </w:r>
      <w:r w:rsidR="00F2204E" w:rsidRPr="003E6A31">
        <w:rPr>
          <w:rFonts w:ascii="Book Antiqua" w:eastAsia="仿宋_GB2312" w:hAnsi="Book Antiqua"/>
          <w:sz w:val="24"/>
          <w:szCs w:val="24"/>
          <w:lang w:val="en-US"/>
        </w:rPr>
        <w:t>mitogen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21732" w:rsidRPr="003E6A31">
        <w:rPr>
          <w:rFonts w:ascii="Book Antiqua" w:eastAsia="仿宋_GB2312" w:hAnsi="Book Antiqua"/>
          <w:sz w:val="24"/>
          <w:szCs w:val="24"/>
          <w:lang w:val="en-US"/>
        </w:rPr>
        <w:t>stimulation showed</w:t>
      </w:r>
      <w:r w:rsidR="00565C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2204E" w:rsidRPr="003E6A31">
        <w:rPr>
          <w:rFonts w:ascii="Book Antiqua" w:eastAsia="仿宋_GB2312" w:hAnsi="Book Antiqua"/>
          <w:sz w:val="24"/>
          <w:szCs w:val="24"/>
          <w:lang w:val="en-US"/>
        </w:rPr>
        <w:t>a reduced frequency</w:t>
      </w:r>
      <w:r w:rsidR="0042230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proofErr w:type="spellStart"/>
      <w:r w:rsidR="0042230D" w:rsidRPr="003E6A31">
        <w:rPr>
          <w:rFonts w:ascii="Book Antiqua" w:eastAsia="仿宋_GB2312" w:hAnsi="Book Antiqua"/>
          <w:sz w:val="24"/>
          <w:szCs w:val="24"/>
          <w:lang w:val="en-US"/>
        </w:rPr>
        <w:t>anergic</w:t>
      </w:r>
      <w:proofErr w:type="spellEnd"/>
      <w:r w:rsidR="0042230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ehavior) </w:t>
      </w:r>
      <w:r w:rsidR="00F2204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565C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</w:t>
      </w:r>
      <w:r w:rsidR="00644AC2" w:rsidRPr="003E6A31">
        <w:rPr>
          <w:rFonts w:ascii="Book Antiqua" w:eastAsia="仿宋_GB2312" w:hAnsi="Book Antiqua"/>
          <w:sz w:val="24"/>
          <w:szCs w:val="24"/>
          <w:lang w:val="en-US"/>
        </w:rPr>
        <w:t>investigated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2204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henotypes </w:t>
      </w:r>
      <w:r w:rsidR="00EA112B" w:rsidRPr="003E6A31">
        <w:rPr>
          <w:rFonts w:ascii="Book Antiqua" w:eastAsia="仿宋_GB2312" w:hAnsi="Book Antiqua"/>
          <w:sz w:val="24"/>
          <w:szCs w:val="24"/>
          <w:lang w:val="en-US"/>
        </w:rPr>
        <w:t>from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>induced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A112B" w:rsidRPr="003E6A31">
        <w:rPr>
          <w:rFonts w:ascii="Book Antiqua" w:eastAsia="仿宋_GB2312" w:hAnsi="Book Antiqua"/>
          <w:sz w:val="24"/>
          <w:szCs w:val="24"/>
          <w:lang w:val="en-US"/>
        </w:rPr>
        <w:t>hepatitis (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>ALF and AH patients</w:t>
      </w:r>
      <w:r w:rsidR="00EA112B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T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4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>). The same patients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hen stimulated </w:t>
      </w:r>
      <w:r w:rsidR="00CB69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>HAV Ag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5547C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xhibited positive proliferation of 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the regulatory (CD4+CD25+FoxP3+), NKT (CD3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22173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, and </w:t>
      </w:r>
      <w:proofErr w:type="spellStart"/>
      <w:r w:rsidR="00221732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CD3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henotypes</w:t>
      </w:r>
      <w:r w:rsidR="00C7780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C77807" w:rsidRPr="003E6A31">
        <w:rPr>
          <w:rFonts w:ascii="Book Antiqua" w:eastAsia="仿宋_GB2312" w:hAnsi="Book Antiqua"/>
          <w:sz w:val="24"/>
          <w:szCs w:val="24"/>
          <w:lang w:val="en-US"/>
        </w:rPr>
        <w:t>only t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he helper phenotype (CD4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0D6CD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C77807" w:rsidRPr="003E6A31">
        <w:rPr>
          <w:rFonts w:ascii="Book Antiqua" w:eastAsia="仿宋_GB2312" w:hAnsi="Book Antiqua"/>
          <w:sz w:val="24"/>
          <w:szCs w:val="24"/>
          <w:lang w:val="en-US"/>
        </w:rPr>
        <w:t>frequency was reduced in HAV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77807" w:rsidRPr="003E6A31">
        <w:rPr>
          <w:rFonts w:ascii="Book Antiqua" w:eastAsia="仿宋_GB2312" w:hAnsi="Book Antiqua"/>
          <w:sz w:val="24"/>
          <w:szCs w:val="24"/>
          <w:lang w:val="en-US"/>
        </w:rPr>
        <w:t>induced ALF patients</w:t>
      </w:r>
      <w:r w:rsidR="00077F7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Figure 2)</w:t>
      </w:r>
      <w:r w:rsidR="00C77807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0D6CD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177B8" w:rsidRPr="003E6A31">
        <w:rPr>
          <w:rFonts w:ascii="Book Antiqua" w:eastAsia="仿宋_GB2312" w:hAnsi="Book Antiqua"/>
          <w:sz w:val="24"/>
          <w:szCs w:val="24"/>
          <w:lang w:val="en-US"/>
        </w:rPr>
        <w:t>In general, t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>he PBMCs from HAV-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>induced acute hepatitis</w:t>
      </w:r>
      <w:r w:rsidR="008177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AH)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how</w:t>
      </w:r>
      <w:r w:rsidR="008177B8" w:rsidRPr="003E6A31">
        <w:rPr>
          <w:rFonts w:ascii="Book Antiqua" w:eastAsia="仿宋_GB2312" w:hAnsi="Book Antiqua"/>
          <w:sz w:val="24"/>
          <w:szCs w:val="24"/>
          <w:lang w:val="en-US"/>
        </w:rPr>
        <w:t>ed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 tendency 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ward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egative proliferation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fter mitogen stimulation 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all analyzed phenotypes. </w:t>
      </w:r>
      <w:r w:rsidR="008177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ignificant decrease was detected in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the 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helper and NKT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 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AH </w:t>
      </w:r>
      <w:r w:rsidR="00B14570" w:rsidRPr="003E6A31">
        <w:rPr>
          <w:rFonts w:ascii="Book Antiqua" w:eastAsia="仿宋_GB2312" w:hAnsi="Book Antiqua"/>
          <w:i/>
          <w:sz w:val="24"/>
          <w:szCs w:val="24"/>
          <w:lang w:val="en-US"/>
        </w:rPr>
        <w:t>vs</w:t>
      </w:r>
      <w:r w:rsidR="006D2814" w:rsidRPr="003E6A31">
        <w:rPr>
          <w:rFonts w:ascii="Book Antiqua" w:eastAsia="仿宋_GB2312" w:hAnsi="Book Antiqua" w:hint="eastAsia"/>
          <w:i/>
          <w:sz w:val="24"/>
          <w:szCs w:val="24"/>
          <w:lang w:val="en-US" w:eastAsia="zh-CN"/>
        </w:rPr>
        <w:t xml:space="preserve"> 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C)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T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4</w:t>
      </w:r>
      <w:r w:rsidR="005907EC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  <w:r w:rsidR="008177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PBMCs 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howed </w:t>
      </w:r>
      <w:r w:rsidR="00CB69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significant positive prol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feration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the </w:t>
      </w:r>
      <w:r w:rsidR="00B46B7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helper, 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cytotoxic (CD8</w:t>
      </w:r>
      <w:r w:rsidR="00B14570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B14570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B14570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NKT cells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ith HAV-specific stimulation</w:t>
      </w:r>
      <w:r w:rsidR="00B14570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78A7FCB4" w14:textId="2BD21ED0" w:rsidR="00744EDD" w:rsidRPr="003E6A31" w:rsidRDefault="00744EDD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F20F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cre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ytokine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s, IL-6, TNF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1"/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IL-8, and IL-17, were reduced </w:t>
      </w:r>
      <w:r w:rsidR="00F20F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F20F7F" w:rsidRPr="003E6A31">
        <w:rPr>
          <w:rFonts w:ascii="Book Antiqua" w:eastAsia="仿宋_GB2312" w:hAnsi="Book Antiqua"/>
          <w:sz w:val="24"/>
          <w:szCs w:val="24"/>
          <w:lang w:val="en-US"/>
        </w:rPr>
        <w:t>supernatant o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-induced hepatiti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BMCs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compared t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H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uring </w:t>
      </w:r>
      <w:r w:rsidR="00F20F7F" w:rsidRPr="003E6A31">
        <w:rPr>
          <w:rFonts w:ascii="Book Antiqua" w:eastAsia="仿宋_GB2312" w:hAnsi="Book Antiqua"/>
          <w:sz w:val="24"/>
          <w:szCs w:val="24"/>
          <w:lang w:val="en-US"/>
        </w:rPr>
        <w:t>mitoge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timulation. Additionally, IL</w:t>
      </w:r>
      <w:r w:rsidR="00825C0E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10 and IFN</w:t>
      </w:r>
      <w:r w:rsidR="00EF52C9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 reduced </w:t>
      </w:r>
      <w:r w:rsidR="00CB6928"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</w:t>
      </w:r>
      <w:r w:rsidR="00CB6928" w:rsidRPr="003E6A31">
        <w:rPr>
          <w:rFonts w:ascii="Book Antiqua" w:eastAsia="仿宋_GB2312" w:hAnsi="Book Antiqua"/>
          <w:sz w:val="24"/>
          <w:szCs w:val="24"/>
          <w:lang w:val="en-US"/>
        </w:rPr>
        <w:t>versus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>HC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bjects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>with acute hepatitis A</w:t>
      </w:r>
      <w:r w:rsidR="009D5AB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e observed a significant reduction in IL-6 secretion and a general tendency to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ward</w:t>
      </w:r>
      <w:r w:rsidR="00CB69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duced secretion of all cytokines,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but there were n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ignificant difference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T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4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</w:p>
    <w:p w14:paraId="5F968B23" w14:textId="6BCCAD8A" w:rsidR="00265B0D" w:rsidRPr="003E6A31" w:rsidRDefault="00265B0D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analysis of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ecreted cytokines after HAV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g stimulation</w:t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f PBMCs from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B633C" w:rsidRPr="003E6A31">
        <w:rPr>
          <w:rFonts w:ascii="Book Antiqua" w:eastAsia="仿宋_GB2312" w:hAnsi="Book Antiqua"/>
          <w:sz w:val="24"/>
          <w:szCs w:val="24"/>
          <w:lang w:val="en-US"/>
        </w:rPr>
        <w:t>HAV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-induced hepatitis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howed reduced levels of TN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1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IL-17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he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mparing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patients.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R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>educed levels of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ecreted TNF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1"/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>also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bserved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patients compared to the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C subjects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dditionally,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 observed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>e</w:t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evated levels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of</w:t>
      </w:r>
      <w:r w:rsidR="001E394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ecreted</w:t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L-</w:t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t>10 and IFN</w:t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="00C24219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t>he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24F80" w:rsidRPr="003E6A31">
        <w:rPr>
          <w:rFonts w:ascii="Book Antiqua" w:eastAsia="仿宋_GB2312" w:hAnsi="Book Antiqua"/>
          <w:sz w:val="24"/>
          <w:szCs w:val="24"/>
          <w:lang w:val="en-US"/>
        </w:rPr>
        <w:t>ALF patients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esented elevated levels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of secreted IL-8 compared to the</w:t>
      </w:r>
      <w:r w:rsidR="004A62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C subjects.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 xml:space="preserve">The 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evels of </w:t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t>secreted IL-10, IFN</w:t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IL-8, and IL-17 were elevated in </w:t>
      </w:r>
      <w:r w:rsidR="00365D1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ultures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the </w:t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patients (Table 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5</w:t>
      </w:r>
      <w:r w:rsidR="00EA0195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2D64A066" w14:textId="77777777" w:rsidR="00326416" w:rsidRPr="003E6A31" w:rsidRDefault="00326416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6B1A3076" w14:textId="40B1C47E" w:rsidR="00073012" w:rsidRPr="003E6A31" w:rsidRDefault="00073012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Changes in the frequency of mononuclear cell</w:t>
      </w:r>
      <w:r w:rsidR="00250EE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phenotypes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</w:t>
      </w:r>
      <w:r w:rsidR="004376BD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nd cytokine secretion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fter </w:t>
      </w:r>
      <w:r w:rsidR="00250EEE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he </w:t>
      </w:r>
      <w:r w:rsidR="00CF7E63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clonal </w:t>
      </w:r>
      <w:r w:rsidR="00700441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p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roliferation assay in non-viral</w:t>
      </w:r>
      <w:r w:rsidR="008C10B7" w:rsidRPr="003E6A31">
        <w:rPr>
          <w:rFonts w:ascii="Book Antiqua" w:eastAsia="仿宋_GB2312" w:hAnsi="Book Antiqua"/>
          <w:i/>
          <w:sz w:val="24"/>
          <w:szCs w:val="24"/>
          <w:lang w:val="en-US"/>
        </w:rPr>
        <w:t>-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induced AH and ALF </w:t>
      </w:r>
    </w:p>
    <w:p w14:paraId="66C2194C" w14:textId="43C2B799" w:rsidR="000110FB" w:rsidRPr="003E6A31" w:rsidRDefault="00E21A0A" w:rsidP="006D2814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We observed a tendency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ward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ositive proliferation for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migratory T helper (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cytotoxic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>(CD8</w:t>
      </w:r>
      <w:r w:rsidR="004376BD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4376BD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4376BD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4376BD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for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L-6 and IL-17 release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patients compared to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H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5157FD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>ignificant elevation</w:t>
      </w:r>
      <w:r w:rsidR="005157FD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f </w:t>
      </w:r>
      <w:proofErr w:type="spellStart"/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073012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CD3</w:t>
      </w:r>
      <w:r w:rsidR="00073012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077EF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low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073012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proofErr w:type="spellStart"/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A952D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CD3</w:t>
      </w:r>
      <w:r w:rsidR="00A952D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>CD56</w:t>
      </w:r>
      <w:r w:rsidR="00A952D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>CD16</w:t>
      </w:r>
      <w:r w:rsidR="00A952D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 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frequencies</w:t>
      </w:r>
      <w:r w:rsidR="00A952D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7674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5144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sociate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igh levels of TNFα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non-viral ALF patients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compared to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>HC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bjects</w:t>
      </w:r>
      <w:r w:rsidR="00222DD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IL-8 levels were also significantly elevated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ALF patients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compared to the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C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bjects 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Table </w:t>
      </w:r>
      <w:r w:rsidR="000A6379" w:rsidRPr="003E6A31">
        <w:rPr>
          <w:rFonts w:ascii="Book Antiqua" w:eastAsia="仿宋_GB2312" w:hAnsi="Book Antiqua"/>
          <w:sz w:val="24"/>
          <w:szCs w:val="24"/>
          <w:lang w:val="en-US"/>
        </w:rPr>
        <w:t>5</w:t>
      </w:r>
      <w:r w:rsidR="00073012" w:rsidRPr="003E6A31">
        <w:rPr>
          <w:rFonts w:ascii="Book Antiqua" w:eastAsia="仿宋_GB2312" w:hAnsi="Book Antiqua"/>
          <w:sz w:val="24"/>
          <w:szCs w:val="24"/>
          <w:lang w:val="en-US"/>
        </w:rPr>
        <w:t>)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general,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comparison betwee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PBMCs from non-viral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C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subjects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howed a tendency to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ward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157F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egative proliferatio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5732B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phenotypes investigated an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FF74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creted </w:t>
      </w:r>
      <w:r w:rsidR="005732BF" w:rsidRPr="003E6A31">
        <w:rPr>
          <w:rFonts w:ascii="Book Antiqua" w:eastAsia="仿宋_GB2312" w:hAnsi="Book Antiqua"/>
          <w:sz w:val="24"/>
          <w:szCs w:val="24"/>
          <w:lang w:val="en-US"/>
        </w:rPr>
        <w:t>cytokines IL-6, IL-10, IFN</w:t>
      </w:r>
      <w:r w:rsidR="005732BF"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7"/>
      </w:r>
      <w:r w:rsidR="005732BF" w:rsidRPr="003E6A31">
        <w:rPr>
          <w:rFonts w:ascii="Book Antiqua" w:eastAsia="仿宋_GB2312" w:hAnsi="Book Antiqua"/>
          <w:sz w:val="24"/>
          <w:szCs w:val="24"/>
          <w:lang w:val="en-US"/>
        </w:rPr>
        <w:t>, and IL-17</w:t>
      </w:r>
      <w:r w:rsidR="006209E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Table 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6</w:t>
      </w:r>
      <w:r w:rsidR="006209EC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5732BF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3F517152" w14:textId="77777777" w:rsidR="000110FB" w:rsidRPr="003E6A31" w:rsidRDefault="000110FB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3275222B" w14:textId="77777777" w:rsidR="001C58A1" w:rsidRPr="003E6A31" w:rsidRDefault="00DF764B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Evidence of </w:t>
      </w:r>
      <w:r w:rsidR="00C616C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effects on the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regulatory T cells </w:t>
      </w:r>
      <w:r w:rsidR="00C616C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and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migratory </w:t>
      </w:r>
      <w:r w:rsidR="006209EC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T helper </w:t>
      </w:r>
      <w:r w:rsidR="00C616C7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cells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obtained from</w:t>
      </w:r>
      <w:r w:rsidR="006209EC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viral and non-viral </w:t>
      </w:r>
      <w:r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>AH and ALF</w:t>
      </w:r>
      <w:r w:rsidR="006209EC" w:rsidRPr="003E6A31">
        <w:rPr>
          <w:rFonts w:ascii="Book Antiqua" w:eastAsia="仿宋_GB2312" w:hAnsi="Book Antiqua"/>
          <w:b/>
          <w:i/>
          <w:sz w:val="24"/>
          <w:szCs w:val="24"/>
          <w:lang w:val="en-US"/>
        </w:rPr>
        <w:t xml:space="preserve"> patients</w:t>
      </w:r>
    </w:p>
    <w:p w14:paraId="42C7C363" w14:textId="050CC997" w:rsidR="006209EC" w:rsidRPr="003E6A31" w:rsidRDefault="00E32DBD" w:rsidP="006D2814">
      <w:pPr>
        <w:snapToGrid w:val="0"/>
        <w:spacing w:after="0" w:line="360" w:lineRule="auto"/>
        <w:jc w:val="both"/>
        <w:rPr>
          <w:rFonts w:ascii="Book Antiqua" w:eastAsia="仿宋_GB2312" w:hAnsi="Book Antiqua"/>
          <w:strike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o understand</w:t>
      </w:r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influence of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>regulatory T cells (</w:t>
      </w:r>
      <w:proofErr w:type="spellStart"/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>) in AH and ALF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 evaluated the balance betwee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frequency of </w:t>
      </w:r>
      <w:proofErr w:type="spellStart"/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ith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nate and adaptive immune cells studied.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>able</w:t>
      </w:r>
      <w:r w:rsidR="003D278B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C161F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5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6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06EBA" w:rsidRPr="003E6A31">
        <w:rPr>
          <w:rFonts w:ascii="Book Antiqua" w:eastAsia="仿宋_GB2312" w:hAnsi="Book Antiqua"/>
          <w:sz w:val="24"/>
          <w:szCs w:val="24"/>
          <w:lang w:val="en-US"/>
        </w:rPr>
        <w:t>reveal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06EB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hange in the frequencies o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regulatory T cells (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25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FoxP3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igratory T helper frequencies (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viral ALF after HAV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>stimulation and in non-viral ALF after mitogen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imulation.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F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gure </w:t>
      </w:r>
      <w:r w:rsidR="003D75E8" w:rsidRPr="003E6A31">
        <w:rPr>
          <w:rFonts w:ascii="Book Antiqua" w:eastAsia="仿宋_GB2312" w:hAnsi="Book Antiqua"/>
          <w:sz w:val="24"/>
          <w:szCs w:val="24"/>
          <w:lang w:val="en-US"/>
        </w:rPr>
        <w:t>4</w:t>
      </w:r>
      <w:r w:rsidR="007720FC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0A3C8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hows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 </w:t>
      </w:r>
      <w:r w:rsidR="005029F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levated </w:t>
      </w:r>
      <w:proofErr w:type="spellStart"/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-to-</w:t>
      </w:r>
      <w:proofErr w:type="spellStart"/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Thelper</w:t>
      </w:r>
      <w:proofErr w:type="spellEnd"/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atio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HAV-induced ALF patients after HAV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imulatio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>compared to the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H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HC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bjects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C36AAB" w:rsidRPr="003E6A31">
        <w:rPr>
          <w:rFonts w:ascii="Book Antiqua" w:eastAsia="仿宋_GB2312" w:hAnsi="Book Antiqua"/>
          <w:sz w:val="24"/>
          <w:szCs w:val="24"/>
          <w:lang w:val="en-US"/>
        </w:rPr>
        <w:t>No c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hang</w:t>
      </w:r>
      <w:r w:rsidR="00C36AAB" w:rsidRPr="003E6A31">
        <w:rPr>
          <w:rFonts w:ascii="Book Antiqua" w:eastAsia="仿宋_GB2312" w:hAnsi="Book Antiqua"/>
          <w:sz w:val="24"/>
          <w:szCs w:val="24"/>
          <w:lang w:val="en-US"/>
        </w:rPr>
        <w:t>es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ratios between the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gulatory T cells and </w:t>
      </w:r>
      <w:r w:rsidR="00C616C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7720FC" w:rsidRPr="003E6A31">
        <w:rPr>
          <w:rFonts w:ascii="Book Antiqua" w:eastAsia="仿宋_GB2312" w:hAnsi="Book Antiqua"/>
          <w:sz w:val="24"/>
          <w:szCs w:val="24"/>
          <w:lang w:val="en-US"/>
        </w:rPr>
        <w:t>other phenotypes</w:t>
      </w:r>
      <w:r w:rsidR="00C36AA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ere</w:t>
      </w:r>
      <w:r w:rsidR="00077EF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C36AAB" w:rsidRPr="003E6A31">
        <w:rPr>
          <w:rFonts w:ascii="Book Antiqua" w:eastAsia="仿宋_GB2312" w:hAnsi="Book Antiqua"/>
          <w:sz w:val="24"/>
          <w:szCs w:val="24"/>
          <w:lang w:val="en-US"/>
        </w:rPr>
        <w:t>observed.</w:t>
      </w:r>
      <w:r w:rsidR="00EB4E0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07EDE" w:rsidRPr="003E6A31">
        <w:rPr>
          <w:rFonts w:ascii="Book Antiqua" w:eastAsia="仿宋_GB2312" w:hAnsi="Book Antiqua"/>
          <w:sz w:val="24"/>
          <w:szCs w:val="24"/>
          <w:lang w:val="en-US"/>
        </w:rPr>
        <w:t>A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>fter mitogen</w:t>
      </w:r>
      <w:r w:rsidR="00B06EB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imulation, the imbalance between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-to-T helper ratio was significantly </w:t>
      </w:r>
      <w:r w:rsidR="00407E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duced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407E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3D75E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n-viral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</w:t>
      </w:r>
      <w:r w:rsidR="00407EDE" w:rsidRPr="003E6A31">
        <w:rPr>
          <w:rFonts w:ascii="Book Antiqua" w:eastAsia="仿宋_GB2312" w:hAnsi="Book Antiqua"/>
          <w:sz w:val="24"/>
          <w:szCs w:val="24"/>
          <w:lang w:val="en-US"/>
        </w:rPr>
        <w:t>compared to the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H </w:t>
      </w:r>
      <w:r w:rsidR="00407ED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(Figure </w:t>
      </w:r>
      <w:r w:rsidR="003F2D8E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4B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For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ther </w:t>
      </w:r>
      <w:r w:rsidR="00384F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estigated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henotypes,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terations in this ratio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A947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t significant. </w:t>
      </w:r>
    </w:p>
    <w:p w14:paraId="049F7F9D" w14:textId="77777777" w:rsidR="00073012" w:rsidRPr="003E6A31" w:rsidRDefault="00073012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7CE5C51C" w14:textId="01DEFB5F" w:rsidR="00F3625A" w:rsidRPr="003E6A31" w:rsidRDefault="00D24FA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DISCUSSION </w:t>
      </w:r>
    </w:p>
    <w:p w14:paraId="1B838F51" w14:textId="293723DA" w:rsidR="00644AC2" w:rsidRPr="003E6A31" w:rsidRDefault="00407EDE" w:rsidP="006D2814">
      <w:pPr>
        <w:tabs>
          <w:tab w:val="left" w:pos="1710"/>
        </w:tabs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A</w:t>
      </w:r>
      <w:r w:rsidR="00BE32B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cute viral hepatitis was represented by hepatitis A cases in our study. There are </w:t>
      </w:r>
      <w:r w:rsidR="0001535B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a </w:t>
      </w:r>
      <w:r w:rsidR="00BE32B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large number of </w:t>
      </w:r>
      <w:r w:rsidR="00B902C7" w:rsidRPr="003E6A31">
        <w:rPr>
          <w:rFonts w:ascii="Book Antiqua" w:eastAsia="仿宋_GB2312" w:hAnsi="Book Antiqua"/>
          <w:sz w:val="24"/>
          <w:szCs w:val="24"/>
          <w:lang w:val="en-US" w:eastAsia="pt-BR"/>
        </w:rPr>
        <w:t>outbreaks of hepatitis A in Brazil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;</w:t>
      </w:r>
      <w:r w:rsidR="00BE32B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HAV infection </w:t>
      </w:r>
      <w:r w:rsidR="00DB38A5" w:rsidRPr="003E6A31">
        <w:rPr>
          <w:rFonts w:ascii="Book Antiqua" w:eastAsia="仿宋_GB2312" w:hAnsi="Book Antiqua"/>
          <w:sz w:val="24"/>
          <w:szCs w:val="24"/>
          <w:lang w:val="en-US"/>
        </w:rPr>
        <w:t>is</w:t>
      </w:r>
      <w:r w:rsidR="00BE32BF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t</w:t>
      </w:r>
      <w:r w:rsidR="00221732" w:rsidRPr="003E6A31">
        <w:rPr>
          <w:rFonts w:ascii="Book Antiqua" w:eastAsia="仿宋_GB2312" w:hAnsi="Book Antiqua"/>
          <w:sz w:val="24"/>
          <w:szCs w:val="24"/>
          <w:lang w:val="en-US" w:eastAsia="pt-BR"/>
        </w:rPr>
        <w:t>he major etiology of AH and ALF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TYW50b3M8L0F1dGhvcj48WWVhcj4yMDA5PC9ZZWFyPjxS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begin">
          <w:fldData xml:space="preserve">PEVuZE5vdGU+PENpdGU+PEF1dGhvcj5TYW50b3M8L0F1dGhvcj48WWVhcj4yMDA5PC9ZZWFyPjxS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[</w:t>
      </w:r>
      <w:hyperlink w:anchor="_ENREF_17" w:tooltip="Vitral, 2008 #1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17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,</w:t>
      </w:r>
      <w:hyperlink w:anchor="_ENREF_31" w:tooltip="Santos, 2009 #3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31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,</w:t>
      </w:r>
      <w:hyperlink w:anchor="_ENREF_32" w:tooltip="Lima, 2014 #32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 w:eastAsia="pt-BR"/>
          </w:rPr>
          <w:t>3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 w:eastAsia="pt-BR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 w:eastAsia="pt-BR"/>
        </w:rPr>
        <w:fldChar w:fldCharType="end"/>
      </w:r>
      <w:r w:rsidR="008763D4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>Here, we introduce</w:t>
      </w:r>
      <w:r w:rsidR="0001535B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B38A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</w:t>
      </w:r>
      <w:proofErr w:type="spellStart"/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evel</w:t>
      </w:r>
      <w:r w:rsidR="0058155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>as a new predictor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or </w:t>
      </w:r>
      <w:r w:rsidR="00B902C7" w:rsidRPr="003E6A31">
        <w:rPr>
          <w:rFonts w:ascii="Book Antiqua" w:eastAsia="仿宋_GB2312" w:hAnsi="Book Antiqua"/>
          <w:sz w:val="24"/>
          <w:szCs w:val="24"/>
          <w:lang w:val="en-US"/>
        </w:rPr>
        <w:t>HAV</w:t>
      </w:r>
      <w:r w:rsidR="004C0E22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B902C7" w:rsidRPr="003E6A31">
        <w:rPr>
          <w:rFonts w:ascii="Book Antiqua" w:eastAsia="仿宋_GB2312" w:hAnsi="Book Antiqua"/>
          <w:sz w:val="24"/>
          <w:szCs w:val="24"/>
          <w:lang w:val="en-US"/>
        </w:rPr>
        <w:t>induced</w:t>
      </w:r>
      <w:r w:rsidR="004C0E2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ALF</w:t>
      </w:r>
      <w:r w:rsidR="00EA2C0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yndrome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r w:rsidR="00545B1D" w:rsidRPr="003E6A31">
        <w:rPr>
          <w:rFonts w:ascii="Book Antiqua" w:eastAsia="仿宋_GB2312" w:hAnsi="Book Antiqua"/>
          <w:sz w:val="24"/>
          <w:szCs w:val="24"/>
          <w:lang w:val="en-US"/>
        </w:rPr>
        <w:t>In our opinion, t</w:t>
      </w:r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gross elevation of </w:t>
      </w:r>
      <w:proofErr w:type="spellStart"/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</w:t>
      </w:r>
      <w:r w:rsidR="004C0E2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patients resulted </w:t>
      </w:r>
      <w:r w:rsidR="00B902C7" w:rsidRPr="003E6A31">
        <w:rPr>
          <w:rFonts w:ascii="Book Antiqua" w:eastAsia="仿宋_GB2312" w:hAnsi="Book Antiqua"/>
          <w:sz w:val="24"/>
          <w:szCs w:val="24"/>
          <w:lang w:val="en-US"/>
        </w:rPr>
        <w:t>from massive liver necrosis</w:t>
      </w:r>
      <w:r w:rsidR="000B6979" w:rsidRPr="003E6A31">
        <w:rPr>
          <w:rFonts w:ascii="Book Antiqua" w:eastAsia="仿宋_GB2312" w:hAnsi="Book Antiqua"/>
          <w:sz w:val="24"/>
          <w:szCs w:val="24"/>
          <w:lang w:val="en-US"/>
        </w:rPr>
        <w:t>, as expected</w:t>
      </w:r>
      <w:r w:rsidR="00B902C7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>, inflammatory</w:t>
      </w:r>
      <w:r w:rsidR="00DB38A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D120BC" w:rsidRPr="003E6A31">
        <w:rPr>
          <w:rFonts w:ascii="Book Antiqua" w:eastAsia="仿宋_GB2312" w:hAnsi="Book Antiqua"/>
          <w:sz w:val="24"/>
          <w:szCs w:val="24"/>
          <w:lang w:val="en-US"/>
        </w:rPr>
        <w:t>anti-inflammatory</w:t>
      </w:r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s and effector cells </w:t>
      </w:r>
      <w:r w:rsidR="00DB38A5" w:rsidRPr="003E6A31">
        <w:rPr>
          <w:rFonts w:ascii="Book Antiqua" w:eastAsia="仿宋_GB2312" w:hAnsi="Book Antiqua"/>
          <w:sz w:val="24"/>
          <w:szCs w:val="24"/>
          <w:lang w:val="en-US"/>
        </w:rPr>
        <w:t>are involved</w:t>
      </w:r>
      <w:r w:rsidR="0035229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drug-induced liver failure</w:t>
      </w:r>
      <w:r w:rsidR="00D8258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murine model</w:t>
      </w:r>
      <w:r w:rsidR="004C0E22" w:rsidRPr="003E6A31">
        <w:rPr>
          <w:rFonts w:ascii="Book Antiqua" w:eastAsia="仿宋_GB2312" w:hAnsi="Book Antiqua"/>
          <w:sz w:val="24"/>
          <w:szCs w:val="24"/>
          <w:lang w:val="en-US"/>
        </w:rPr>
        <w:t>s and in</w:t>
      </w:r>
      <w:r w:rsidR="00D8258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w4LDMzXTwvc3R5bGU+PC9EaXNwbGF5VGV4dD48cmVjb3JkPjxy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w4LDMzXTwvc3R5bGU+PC9EaXNwbGF5VGV4dD48cmVjb3JkPjxy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" w:tooltip="Marques, 2012 #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8" w:tooltip="McGill, 2014 #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8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33" w:tooltip="dos Santos, 2012 #3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0B6979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211DC8EE" w14:textId="4AC92526" w:rsidR="00A834CA" w:rsidRPr="003E6A31" w:rsidRDefault="00A14598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I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creased 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>levels of cytokines and chemokine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e been 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>observed in all ALF and non-surviv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, as described by other</w:t>
      </w:r>
      <w:r w:rsidR="00077F7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uthors in</w:t>
      </w:r>
      <w:r w:rsidR="001C198A" w:rsidRPr="003E6A31">
        <w:rPr>
          <w:rFonts w:ascii="Book Antiqua" w:eastAsia="仿宋_GB2312" w:hAnsi="Book Antiqua"/>
          <w:sz w:val="24"/>
          <w:szCs w:val="24"/>
          <w:lang w:val="en-US"/>
        </w:rPr>
        <w:t>vestigating</w:t>
      </w:r>
      <w:r w:rsidR="00077F7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oth drug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077F7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viral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>-induced ALF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RGlzcGxheVRleHQ+PHN0eWxlIGZhY2U9InN1cGVyc2NyaXB0Ij5b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RGlzcGxheVRleHQ+PHN0eWxlIGZhY2U9InN1cGVyc2NyaXB0Ij5b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" w:tooltip="Marques, 2012 #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34" w:tooltip="Sekiyama, 1994 #3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4-36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8763D4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370CC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our study, t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high levels of IL-8 and IL-10 </w:t>
      </w:r>
      <w:r w:rsidR="003529A8" w:rsidRPr="003E6A31">
        <w:rPr>
          <w:rFonts w:ascii="Book Antiqua" w:eastAsia="仿宋_GB2312" w:hAnsi="Book Antiqua"/>
          <w:sz w:val="24"/>
          <w:szCs w:val="24"/>
          <w:lang w:val="en-US"/>
        </w:rPr>
        <w:t>were predictive markers</w:t>
      </w:r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>f death in acute liver disease.</w:t>
      </w:r>
    </w:p>
    <w:p w14:paraId="0EB21646" w14:textId="64C6DC4A" w:rsidR="001A47A4" w:rsidRPr="003E6A31" w:rsidRDefault="001A47A4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dditionally, 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im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alance between IL-10 and IL-12 levels has been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 HBV-induced ALF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Leifeld&lt;/Author&gt;&lt;Year&gt;2002&lt;/Year&gt;&lt;RecNum&gt;37&lt;/RecNum&gt;&lt;IDText&gt;Imbalanced intrahepatic expression of interleukin 12, interferon gamma, and interleukin 10 in fulminant hepatitis B&lt;/IDText&gt;&lt;DisplayText&gt;&lt;style face="superscript"&gt;[37]&lt;/style&gt;&lt;/DisplayText&gt;&lt;record&gt;&lt;rec-number&gt;37&lt;/rec-number&gt;&lt;foreign-keys&gt;&lt;key app="EN" db-id="9vpee0waesp9efesa0d50atdsep50e5s2pdx" timestamp="1470053316"&gt;37&lt;/key&gt;&lt;/foreign-keys&gt;&lt;ref-type name="Journal Article"&gt;17&lt;/ref-type&gt;&lt;contributors&gt;&lt;authors&gt;&lt;author&gt;Leifeld, L.&lt;/author&gt;&lt;author&gt;Cheng, S.&lt;/author&gt;&lt;author&gt;Ramakers, J.&lt;/author&gt;&lt;author&gt;Dumoulin, F. L.&lt;/author&gt;&lt;author&gt;Trautwein, C.&lt;/author&gt;&lt;author&gt;Sauerbruch, T.&lt;/author&gt;&lt;author&gt;Spengler, U.&lt;/author&gt;&lt;/authors&gt;&lt;/contributors&gt;&lt;titles&gt;&lt;title&gt;Imbalanced intrahepatic expression of interleukin 12, interferon gamma, and interleukin 10 in fulminant hepatitis B&lt;/title&gt;&lt;secondary-title&gt;Hepatology&lt;/secondary-title&gt;&lt;/titles&gt;&lt;periodical&gt;&lt;full-title&gt;Hepatology&lt;/full-title&gt;&lt;/periodical&gt;&lt;pages&gt;1001-8&lt;/pages&gt;&lt;volume&gt;36&lt;/volume&gt;&lt;number&gt;4 Pt 1&lt;/number&gt;&lt;keywords&gt;&lt;keyword&gt;Acute Disease&lt;/keyword&gt;&lt;keyword&gt;Adolescent&lt;/keyword&gt;&lt;keyword&gt;Adult&lt;/keyword&gt;&lt;keyword&gt;Female&lt;/keyword&gt;&lt;keyword&gt;Gene Expression&lt;/keyword&gt;&lt;keyword&gt;Hepatitis B&lt;/keyword&gt;&lt;keyword&gt;Humans&lt;/keyword&gt;&lt;keyword&gt;Interferon-gamma&lt;/keyword&gt;&lt;keyword&gt;Interleukin-10&lt;/keyword&gt;&lt;keyword&gt;Interleukin-12&lt;/keyword&gt;&lt;keyword&gt;Liver&lt;/keyword&gt;&lt;keyword&gt;Male&lt;/keyword&gt;&lt;keyword&gt;Middle Aged&lt;/keyword&gt;&lt;keyword&gt;RNA, Messenger&lt;/keyword&gt;&lt;/keywords&gt;&lt;dates&gt;&lt;year&gt;2002&lt;/year&gt;&lt;pub-dates&gt;&lt;date&gt;Oct&lt;/date&gt;&lt;/pub-dates&gt;&lt;/dates&gt;&lt;isbn&gt;0270-9139&lt;/isbn&gt;&lt;accession-num&gt;12297850&lt;/accession-num&gt;&lt;urls&gt;&lt;related-urls&gt;&lt;url&gt;http://www.ncbi.nlm.nih.gov/pubmed/12297850&lt;/url&gt;&lt;/related-urls&gt;&lt;/urls&gt;&lt;electronic-resource-num&gt;10.1053/jhep.2002.35532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37" w:tooltip="Leifeld, 2002 #3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7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dicating an ineffective attempt to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tivate 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nti-inflammatory pathway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MTwvWWVhcj48UmVj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MTwvWWVhcj48UmVj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38" w:tooltip="Wang, 2011 #3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8-40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elevated plasma levels of IL-8 that were detected in </w:t>
      </w:r>
      <w:r w:rsidR="00370CC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l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ases o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are also described in patients with drug-induced ALF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ar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orrelated with granulocyte migration into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 parenchyma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w0MV08L3N0eWxlPjwvRGlzcGxheVRleHQ+PHJlY29yZD48cmVj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NYXJxdWVzPC9BdXRob3I+PFllYXI+MjAxMjwvWWVhcj48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" w:tooltip="Marques, 2012 #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41" w:tooltip="dos Santos, 2009 #4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1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elevated levels of circulating IL-6 and TN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sym w:font="Symbol" w:char="F061"/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s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described by other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b3B1cmlhPC9BdXRob3I+PFllYXI+MjAwNjwvWWVhcj48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b3B1cmlhPC9BdXRob3I+PFllYXI+MjAwNjwvWWVhcj48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Topuria, 2006 #42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43" w:tooltip="Yamada, 2008 #4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370CC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e </w:t>
      </w:r>
      <w:r w:rsidR="00A87763" w:rsidRPr="003E6A31">
        <w:rPr>
          <w:rFonts w:ascii="Book Antiqua" w:eastAsia="仿宋_GB2312" w:hAnsi="Book Antiqua"/>
          <w:sz w:val="24"/>
          <w:szCs w:val="24"/>
          <w:lang w:val="en-US"/>
        </w:rPr>
        <w:t>bee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lated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ttempts </w:t>
      </w:r>
      <w:r w:rsidR="000F7D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liver regeneration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aWJlcmlvPC9BdXRob3I+PFllYXI+MjAwODwvWWVhcj48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aWJlcmlvPC9BdXRob3I+PFllYXI+MjAwODwvWWVhcj48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44" w:tooltip="Tiberio, 2008 #4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4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45" w:tooltip="Best, 2010 #4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5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liver injury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KaWE8L0F1dGhvcj48WWVhcj4yMDE1PC9ZZWFyPjxSZWNO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KaWE8L0F1dGhvcj48WWVhcj4yMDE1PC9ZZWFyPjxSZWNO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46" w:tooltip="Jia, 2015 #4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6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spectively. </w:t>
      </w:r>
      <w:r w:rsidR="00A87763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herapeutic approaches targeting the clearance of inflammatory</w:t>
      </w:r>
      <w:r w:rsidR="00A87763" w:rsidRPr="003E6A31">
        <w:rPr>
          <w:rFonts w:ascii="Book Antiqua" w:eastAsia="仿宋_GB2312" w:hAnsi="Book Antiqua"/>
          <w:sz w:val="24"/>
          <w:szCs w:val="24"/>
          <w:lang w:val="en-US"/>
        </w:rPr>
        <w:t>/toxic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oducts (plasmapheresis,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hemodiafiltration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and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bioartificial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s)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rom the live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r anti-cytokine therapy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>are currently being</w:t>
      </w:r>
      <w:r w:rsidR="00A8776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onsidered</w:t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b3B1cmlhPC9BdXRob3I+PFllYXI+MjAwNjwvWWVhcj48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Ub3B1cmlhPC9BdXRob3I+PFllYXI+MjAwNjwvWWVhcj48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Topuria, 2006 #42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47" w:tooltip="Brenndörfer, 2010 #4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47-49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8776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despit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ontradictory clinical results</w:t>
      </w:r>
      <w:r w:rsidR="00194CAC" w:rsidRPr="003E6A31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>[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MYXN6aWtvdmE8L0F1dGhvcj48WWVhcj4yMDE0PC9ZZWFy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MYXN6aWtvdmE8L0F1dGhvcj48WWVhcj4yMDE0PC9ZZWFy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hyperlink w:anchor="_ENREF_50" w:tooltip="Laszikova, 2014 #50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0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51" w:tooltip="Cisneros-Garza, 2014 #5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1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610D3DAA" w14:textId="6093F106" w:rsidR="001A47A4" w:rsidRPr="003E6A31" w:rsidRDefault="00403134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ven though the profile of monocytes 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>wa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ot explored here, several studies showed the important role of these cells in association with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i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ctivation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igration to 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, 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fferentiation in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patic macrophages induced by grow-factor β and IL-10 in human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MaWFza291PC9BdXRob3I+PFllYXI+MjAxMzwvWWVhcj48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MaWFza291PC9BdXRob3I+PFllYXI+MjAxMzwvWWVhcj48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2" w:tooltip="Liaskou, 2013 #52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53" w:tooltip="Antoniades, 2012 #5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experimental animal model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Zimmermann&lt;/Author&gt;&lt;Year&gt;2012&lt;/Year&gt;&lt;RecNum&gt;54&lt;/RecNum&gt;&lt;IDText&gt;Functional role of monocytes and macrophages for the inflammatory response in acute liver injury&lt;/IDText&gt;&lt;DisplayText&gt;&lt;style face="superscript"&gt;[54]&lt;/style&gt;&lt;/DisplayText&gt;&lt;record&gt;&lt;rec-number&gt;54&lt;/rec-number&gt;&lt;foreign-keys&gt;&lt;key app="EN" db-id="9vpee0waesp9efesa0d50atdsep50e5s2pdx" timestamp="1470053321"&gt;54&lt;/key&gt;&lt;/foreign-keys&gt;&lt;ref-type name="Journal Article"&gt;17&lt;/ref-type&gt;&lt;contributors&gt;&lt;authors&gt;&lt;author&gt;Zimmermann, H. W.&lt;/author&gt;&lt;author&gt;Trautwein, C.&lt;/author&gt;&lt;author&gt;Tacke, F.&lt;/author&gt;&lt;/authors&gt;&lt;/contributors&gt;&lt;titles&gt;&lt;title&gt;Functional role of monocytes and macrophages for the inflammatory response in acute liver injury&lt;/title&gt;&lt;secondary-title&gt;Front Physiol&lt;/secondary-title&gt;&lt;/titles&gt;&lt;periodical&gt;&lt;full-title&gt;Front Physiol&lt;/full-title&gt;&lt;/periodical&gt;&lt;pages&gt;56&lt;/pages&gt;&lt;volume&gt;3&lt;/volume&gt;&lt;dates&gt;&lt;year&gt;2012&lt;/year&gt;&lt;/dates&gt;&lt;isbn&gt;1664-042X&lt;/isbn&gt;&lt;accession-num&gt;23091461&lt;/accession-num&gt;&lt;urls&gt;&lt;related-urls&gt;&lt;url&gt;https://www.ncbi.nlm.nih.gov/pubmed/23091461&lt;/url&gt;&lt;/related-urls&gt;&lt;/urls&gt;&lt;custom2&gt;PMC3475871&lt;/custom2&gt;&lt;electronic-resource-num&gt;10.3389/fphys.2012.00056&lt;/electronic-resource-num&gt;&lt;language&gt;eng&lt;/language&gt;&lt;/record&gt;&lt;/Cite&gt;&lt;/EndNote&gt;</w:instrTex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4" w:tooltip="Zimmermann, 2012 #5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4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. Production of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flammatory cytokines TNF, IL1-β, IL-6, Il-8, </w:t>
      </w:r>
      <w:r w:rsidR="002F3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CP-1 by hepatic macrophages 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has bee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sociated 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="006D281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ytokine storm in liver injur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BbnRvbmlhZGVzPC9BdXRob3I+PFllYXI+MjAxMjwvWWVh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BbnRvbmlhZGVzPC9BdXRob3I+PFllYXI+MjAxMjwvWWVh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2" w:tooltip="Liaskou, 2013 #52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2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53" w:tooltip="Antoniades, 2012 #5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These 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finding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uld explain the biological relevance of high level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 xml:space="preserve">of circulating IL-6, IL-8, and IL-10 in ALF patients with 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orst outcome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which were produced by 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tiva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monocytes/macrophages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y antigen presentation, and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 cell proliferation.</w:t>
      </w:r>
    </w:p>
    <w:p w14:paraId="5403927A" w14:textId="54D599C3" w:rsidR="00B45F3F" w:rsidRPr="003E6A31" w:rsidRDefault="00352296" w:rsidP="006D2814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hen we evaluated the linear correlation 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betwee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agulopathy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/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ncephalopathy 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lasma variables studied, we observed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 and HE scores increas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 ALF cases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IL-6, IL-10,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TNFα, and IL-8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re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s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ignificantly elevated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wer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positive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ly correlated with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elevat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>INR and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/or</w:t>
      </w:r>
      <w:r w:rsidR="00970E6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E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cores observed 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evere liver disease. Thus, this study also showed that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elevat</w:t>
      </w:r>
      <w:r w:rsidR="00646923" w:rsidRPr="003E6A31">
        <w:rPr>
          <w:rFonts w:ascii="Book Antiqua" w:eastAsia="仿宋_GB2312" w:hAnsi="Book Antiqua"/>
          <w:sz w:val="24"/>
          <w:szCs w:val="24"/>
          <w:lang w:val="en-US"/>
        </w:rPr>
        <w:t>ed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>mtDNA</w:t>
      </w:r>
      <w:proofErr w:type="spellEnd"/>
      <w:r w:rsidR="001A47A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nd IL-10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re 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positively associ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at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risk of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mortality. Other authors described IL-10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 important immunosuppressive cytokine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is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leased by regulatory T cells and </w:t>
      </w:r>
      <w:r w:rsidR="006B6BC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s 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strongly expressed in HBV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8927AF" w:rsidRPr="003E6A31">
        <w:rPr>
          <w:rFonts w:ascii="Book Antiqua" w:eastAsia="仿宋_GB2312" w:hAnsi="Book Antiqua"/>
          <w:sz w:val="24"/>
          <w:szCs w:val="24"/>
          <w:lang w:val="en-US"/>
        </w:rPr>
        <w:t>induced</w:t>
      </w:r>
      <w:r w:rsidR="00B45F3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cute-on-chronic liver failure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EdW5uPC9BdXRob3I+PFllYXI+MjAwOTwvWWVhcj48UmVj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EdW5uPC9BdXRob3I+PFllYXI+MjAwOTwvWWVhcj48UmVj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38" w:tooltip="Wang, 2011 #3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8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55" w:tooltip="Dunn, 2009 #5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5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56" w:tooltip="Liang, 2014 #5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6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2817257E" w14:textId="2B6422A1" w:rsidR="00E556E9" w:rsidRPr="003E6A31" w:rsidRDefault="002C725B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Indeed, t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most puzzling fact revealed here was the </w:t>
      </w:r>
      <w:proofErr w:type="spellStart"/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anergic</w:t>
      </w:r>
      <w:proofErr w:type="spellEnd"/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ehavior of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PBMC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rom</w:t>
      </w:r>
      <w:r w:rsidR="00077F7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-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induc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H and ALF after in vitr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itotic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stimulation. This fact may be explained by PBMC clonal exhaustion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BemVyZWRvPC9BdXRob3I+PFllYXI+MjAxMDwvWWVhcj48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BemVyZWRvPC9BdXRob3I+PFllYXI+MjAxMDwvWWVhcj48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7" w:tooltip="Azeredo, 2010 #5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7-59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r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ay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ggest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the regulatory T cells influence HAV Ag</w:t>
      </w:r>
      <w:r w:rsidR="00E07E58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imed PBMC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vivo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during AH and</w:t>
      </w:r>
      <w:r w:rsidR="00F656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 syndrome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QZXJyZWxsYTwvQXV0aG9yPjxZZWFyPjIwMDg8L1llYXI+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QZXJyZWxsYTwvQXV0aG9yPjxZZWFyPjIwMDg8L1llYXI+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23" w:tooltip="Perrella, 2008 #2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23</w:t>
        </w:r>
      </w:hyperlink>
      <w:r w:rsidR="000D4BF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addition, when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</w:t>
      </w:r>
      <w:r w:rsidR="00E07E5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e been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eviously primed by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specific antigen (</w:t>
      </w:r>
      <w:r w:rsidR="001F7B6F" w:rsidRPr="003E6A31">
        <w:rPr>
          <w:rFonts w:ascii="Book Antiqua" w:eastAsia="仿宋_GB2312" w:hAnsi="Book Antiqua"/>
          <w:i/>
          <w:sz w:val="24"/>
          <w:szCs w:val="24"/>
          <w:lang w:val="en-US"/>
        </w:rPr>
        <w:t>e.g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,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viral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tigen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y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ay develop a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on-specific </w:t>
      </w:r>
      <w:r w:rsidR="008B0428" w:rsidRPr="003E6A31">
        <w:rPr>
          <w:rFonts w:ascii="Book Antiqua" w:eastAsia="仿宋_GB2312" w:hAnsi="Book Antiqua"/>
          <w:sz w:val="24"/>
          <w:szCs w:val="24"/>
          <w:lang w:val="en-US"/>
        </w:rPr>
        <w:t>suppressor</w:t>
      </w:r>
      <w:r w:rsidR="0025182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ctivity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25182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 described by other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Thornton&lt;/Author&gt;&lt;Year&gt;2000&lt;/Year&gt;&lt;RecNum&gt;60&lt;/RecNum&gt;&lt;IDText&gt;Suppressor effector function of CD4+CD25+ immunoregulatory T cells is antigen nonspecific&lt;/IDText&gt;&lt;DisplayText&gt;&lt;style face="superscript"&gt;[60]&lt;/style&gt;&lt;/DisplayText&gt;&lt;record&gt;&lt;rec-number&gt;60&lt;/rec-number&gt;&lt;foreign-keys&gt;&lt;key app="EN" db-id="9vpee0waesp9efesa0d50atdsep50e5s2pdx" timestamp="1470053323"&gt;60&lt;/key&gt;&lt;/foreign-keys&gt;&lt;ref-type name="Journal Article"&gt;17&lt;/ref-type&gt;&lt;contributors&gt;&lt;authors&gt;&lt;author&gt;Thornton, A. M.&lt;/author&gt;&lt;author&gt;Shevach, E. M.&lt;/author&gt;&lt;/authors&gt;&lt;/contributors&gt;&lt;titles&gt;&lt;title&gt;Suppressor effector function of CD4+CD25+ immunoregulatory T cells is antigen nonspecific&lt;/title&gt;&lt;secondary-title&gt;J Immunol&lt;/secondary-title&gt;&lt;/titles&gt;&lt;periodical&gt;&lt;full-title&gt;J Immunol&lt;/full-title&gt;&lt;/periodical&gt;&lt;pages&gt;183-90&lt;/pages&gt;&lt;volume&gt;164&lt;/volume&gt;&lt;number&gt;1&lt;/number&gt;&lt;keywords&gt;&lt;keyword&gt;Animals&lt;/keyword&gt;&lt;keyword&gt;Antigens, CD4&lt;/keyword&gt;&lt;keyword&gt;Cell Cycle&lt;/keyword&gt;&lt;keyword&gt;Cell Line&lt;/keyword&gt;&lt;keyword&gt;Cell Separation&lt;/keyword&gt;&lt;keyword&gt;Epitopes, T-Lymphocyte&lt;/keyword&gt;&lt;keyword&gt;Female&lt;/keyword&gt;&lt;keyword&gt;Immunologic Memory&lt;/keyword&gt;&lt;keyword&gt;Lymphocyte Activation&lt;/keyword&gt;&lt;keyword&gt;Mice&lt;/keyword&gt;&lt;keyword&gt;Mice, Inbred BALB C&lt;/keyword&gt;&lt;keyword&gt;Mice, Inbred C57BL&lt;/keyword&gt;&lt;keyword&gt;Mice, Transgenic&lt;/keyword&gt;&lt;keyword&gt;Receptors, Interleukin-2&lt;/keyword&gt;&lt;keyword&gt;Signal Transduction&lt;/keyword&gt;&lt;keyword&gt;T-Lymphocyte Subsets&lt;/keyword&gt;&lt;keyword&gt;T-Lymphocytes, Regulatory&lt;/keyword&gt;&lt;/keywords&gt;&lt;dates&gt;&lt;year&gt;2000&lt;/year&gt;&lt;pub-dates&gt;&lt;date&gt;Jan&lt;/date&gt;&lt;/pub-dates&gt;&lt;/dates&gt;&lt;isbn&gt;0022-1767&lt;/isbn&gt;&lt;accession-num&gt;10605010&lt;/accession-num&gt;&lt;urls&gt;&lt;related-urls&gt;&lt;url&gt;http://www.ncbi.nlm.nih.gov/pubmed/10605010&lt;/url&gt;&lt;/related-urls&gt;&lt;/urls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60" w:tooltip="Thornton, 2000 #60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0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1B061E14" w14:textId="1F3BA59B" w:rsidR="00E556E9" w:rsidRPr="003E6A31" w:rsidRDefault="008B0428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re, the impairment of the PBMC response was associated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6B239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iver dysfunctio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491E3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cute hepatitis A.</w:t>
      </w:r>
      <w:r w:rsidR="00C82DF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high </w:t>
      </w:r>
      <w:proofErr w:type="spellStart"/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 frequencies in HAV-induced ALF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crease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L-10 after HAV Ag stimulation were consistent with the reduced frequency found for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Th17 migratory phenotype (CD4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047945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 </w:t>
      </w:r>
      <w:r w:rsidR="00047945" w:rsidRPr="003E6A31">
        <w:rPr>
          <w:rFonts w:ascii="Book Antiqua" w:eastAsia="仿宋_GB2312" w:hAnsi="Book Antiqua"/>
          <w:sz w:val="24"/>
          <w:szCs w:val="24"/>
          <w:lang w:val="en-US"/>
        </w:rPr>
        <w:t>and IL-17 secretion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and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odulation of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T lymphocyte (CD3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) and</w:t>
      </w:r>
      <w:r w:rsidR="00160EE3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ytotoxic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cell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(CD8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="00D17A7B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henotypes</w:t>
      </w:r>
      <w:r w:rsidR="0025182F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</w:p>
    <w:p w14:paraId="54BCADCC" w14:textId="149A0460" w:rsidR="0008478B" w:rsidRPr="003E6A31" w:rsidRDefault="000F4F33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ur results suggest that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egative regulation of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attempts to control liver inflammation and disease progression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b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duc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Th17 migration to the liver tissue in </w:t>
      </w:r>
      <w:r w:rsidR="00A2383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-induced ALF.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similar profile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tigen-specific and unspecific stimulation was observed in </w:t>
      </w:r>
      <w:r w:rsidR="00A2383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HEV-induced AH and ALF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9" w:tooltip="Srivastava, 2011 #5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9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>and in chronic hepatitis B infection after anti-CD3/CD28 (unspecific) stimulation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Liang&lt;/Author&gt;&lt;Year&gt;2014&lt;/Year&gt;&lt;RecNum&gt;56&lt;/RecNum&gt;&lt;IDText&gt;Changes in circulating Foxp3(+) regulatory T cells and interleukin-17-producing T helper cells during HBV-related acute-on-chronic liver failure&lt;/IDText&gt;&lt;DisplayText&gt;&lt;style face="superscript"&gt;[56]&lt;/style&gt;&lt;/DisplayText&gt;&lt;record&gt;&lt;rec-number&gt;56&lt;/rec-number&gt;&lt;foreign-keys&gt;&lt;key app="EN" db-id="9vpee0waesp9efesa0d50atdsep50e5s2pdx" timestamp="1470053322"&gt;56&lt;/key&gt;&lt;/foreign-keys&gt;&lt;ref-type name="Journal Article"&gt;17&lt;/ref-type&gt;&lt;contributors&gt;&lt;authors&gt;&lt;author&gt;Liang, X. S.&lt;/author&gt;&lt;author&gt;Li, C. Z.&lt;/author&gt;&lt;author&gt;Zhou, Y.&lt;/author&gt;&lt;author&gt;Yin, W.&lt;/author&gt;&lt;author&gt;Liu, Y. Y.&lt;/author&gt;&lt;author&gt;Fan, W. H.&lt;/author&gt;&lt;/authors&gt;&lt;/contributors&gt;&lt;titles&gt;&lt;title&gt;Changes in circulating Foxp3(+) regulatory T cells and interleukin-17-producing T helper cells during HBV-related acute-on-chronic liver failure&lt;/title&gt;&lt;secondary-title&gt;World J Gastroenterol&lt;/secondary-title&gt;&lt;/titles&gt;&lt;periodical&gt;&lt;full-title&gt;World J Gastroenterol&lt;/full-title&gt;&lt;/periodical&gt;&lt;pages&gt;8558-71&lt;/pages&gt;&lt;volume&gt;20&lt;/volume&gt;&lt;number&gt;26&lt;/number&gt;&lt;dates&gt;&lt;year&gt;2014&lt;/year&gt;&lt;pub-dates&gt;&lt;date&gt;Jul&lt;/date&gt;&lt;/pub-dates&gt;&lt;/dates&gt;&lt;isbn&gt;2219-2840&lt;/isbn&gt;&lt;accession-num&gt;25024610&lt;/accession-num&gt;&lt;urls&gt;&lt;related-urls&gt;&lt;url&gt;http://www.ncbi.nlm.nih.gov/pubmed/25024610&lt;/url&gt;&lt;/related-urls&gt;&lt;/urls&gt;&lt;custom2&gt;PMC4093705&lt;/custom2&gt;&lt;electronic-resource-num&gt;10.3748/wjg.v20.i26.8558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6" w:tooltip="Liang, 2014 #5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6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</w:t>
      </w:r>
      <w:r w:rsidR="00F04E2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ur results did not </w:t>
      </w:r>
      <w:r w:rsidR="00250EEE" w:rsidRPr="003E6A31">
        <w:rPr>
          <w:rFonts w:ascii="Book Antiqua" w:eastAsia="仿宋_GB2312" w:hAnsi="Book Antiqua"/>
          <w:sz w:val="24"/>
          <w:szCs w:val="24"/>
          <w:lang w:val="en-US"/>
        </w:rPr>
        <w:t>confirm</w:t>
      </w:r>
      <w:r w:rsidR="00F04E2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B2E8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EB2E8D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EB2E8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fluence in non-viral ALF patients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>, which</w:t>
      </w:r>
      <w:r w:rsidR="00F656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rroborate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F656F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ther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sult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NTwvWWVhcj48UmVj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NTwvWWVhcj48UmVj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61" w:tooltip="Wang, 2015 #6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1-63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F04E2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 xml:space="preserve">The expansion of T helper cells (Th17) and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ppression </w:t>
      </w:r>
      <w:proofErr w:type="spellStart"/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oduction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re involved in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echanism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047945" w:rsidRPr="003E6A31">
        <w:rPr>
          <w:rFonts w:ascii="Book Antiqua" w:eastAsia="仿宋_GB2312" w:hAnsi="Book Antiqua"/>
          <w:sz w:val="24"/>
          <w:szCs w:val="24"/>
          <w:lang w:val="en-US"/>
        </w:rPr>
        <w:t>liver damage in drug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08478B" w:rsidRPr="003E6A31">
        <w:rPr>
          <w:rFonts w:ascii="Book Antiqua" w:eastAsia="仿宋_GB2312" w:hAnsi="Book Antiqua"/>
          <w:sz w:val="24"/>
          <w:szCs w:val="24"/>
          <w:lang w:val="en-US"/>
        </w:rPr>
        <w:t>induced liver</w:t>
      </w:r>
      <w:r w:rsidR="0004794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sease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NDwvWWVhcj48UmVj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NDwvWWVhcj48UmVj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61" w:tooltip="Wang, 2015 #61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1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63" w:tooltip="Wang, 2014 #6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65643E5A" w14:textId="6A988DD8" w:rsidR="00FA65D7" w:rsidRPr="003E6A31" w:rsidRDefault="00D17A7B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In HAV-induced acute hepatitis</w:t>
      </w:r>
      <w:r w:rsidR="0004794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403134" w:rsidRPr="003E6A31">
        <w:rPr>
          <w:rFonts w:ascii="Book Antiqua" w:eastAsia="仿宋_GB2312" w:hAnsi="Book Antiqua"/>
          <w:sz w:val="24"/>
          <w:szCs w:val="24"/>
          <w:lang w:val="en-US"/>
        </w:rPr>
        <w:t>HAV-</w:t>
      </w:r>
      <w:r w:rsidR="00047945" w:rsidRPr="003E6A31">
        <w:rPr>
          <w:rFonts w:ascii="Book Antiqua" w:eastAsia="仿宋_GB2312" w:hAnsi="Book Antiqua"/>
          <w:sz w:val="24"/>
          <w:szCs w:val="24"/>
          <w:lang w:val="en-US"/>
        </w:rPr>
        <w:t>AH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T helper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proliferation was increased after HAV Ag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timulation</w:t>
      </w:r>
      <w:r w:rsidR="003361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s 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duced after </w:t>
      </w:r>
      <w:r w:rsidR="0033617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itoge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imulation. The scarce literature available describes defects </w:t>
      </w:r>
      <w:r w:rsidR="00A2383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ell signaling in 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 cell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ar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econdary to ALF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9" w:tooltip="Srivastava, 2011 #5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9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ther author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ported that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n increase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a decrease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17 cells are associated with the survival of HBV-related acute-on-chronic liver failure patients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/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&lt;EndNote&gt;&lt;Cite&gt;&lt;Author&gt;Liang&lt;/Author&gt;&lt;Year&gt;2014&lt;/Year&gt;&lt;RecNum&gt;56&lt;/RecNum&gt;&lt;IDText&gt;Changes in circulating Foxp3(+) regulatory T cells and interleukin-17-producing T helper cells during HBV-related acute-on-chronic liver failure&lt;/IDText&gt;&lt;DisplayText&gt;&lt;style face="superscript"&gt;[56]&lt;/style&gt;&lt;/DisplayText&gt;&lt;record&gt;&lt;rec-number&gt;56&lt;/rec-number&gt;&lt;foreign-keys&gt;&lt;key app="EN" db-id="9vpee0waesp9efesa0d50atdsep50e5s2pdx" timestamp="1470053322"&gt;56&lt;/key&gt;&lt;/foreign-keys&gt;&lt;ref-type name="Journal Article"&gt;17&lt;/ref-type&gt;&lt;contributors&gt;&lt;authors&gt;&lt;author&gt;Liang, X. S.&lt;/author&gt;&lt;author&gt;Li, C. Z.&lt;/author&gt;&lt;author&gt;Zhou, Y.&lt;/author&gt;&lt;author&gt;Yin, W.&lt;/author&gt;&lt;author&gt;Liu, Y. Y.&lt;/author&gt;&lt;author&gt;Fan, W. H.&lt;/author&gt;&lt;/authors&gt;&lt;/contributors&gt;&lt;titles&gt;&lt;title&gt;Changes in circulating Foxp3(+) regulatory T cells and interleukin-17-producing T helper cells during HBV-related acute-on-chronic liver failure&lt;/title&gt;&lt;secondary-title&gt;World J Gastroenterol&lt;/secondary-title&gt;&lt;/titles&gt;&lt;periodical&gt;&lt;full-title&gt;World J Gastroenterol&lt;/full-title&gt;&lt;/periodical&gt;&lt;pages&gt;8558-71&lt;/pages&gt;&lt;volume&gt;20&lt;/volume&gt;&lt;number&gt;26&lt;/number&gt;&lt;dates&gt;&lt;year&gt;2014&lt;/year&gt;&lt;pub-dates&gt;&lt;date&gt;Jul&lt;/date&gt;&lt;/pub-dates&gt;&lt;/dates&gt;&lt;isbn&gt;2219-2840&lt;/isbn&gt;&lt;accession-num&gt;25024610&lt;/accession-num&gt;&lt;urls&gt;&lt;related-urls&gt;&lt;url&gt;http://www.ncbi.nlm.nih.gov/pubmed/25024610&lt;/url&gt;&lt;/related-urls&gt;&lt;/urls&gt;&lt;custom2&gt;PMC4093705&lt;/custom2&gt;&lt;electronic-resource-num&gt;10.3748/wjg.v20.i26.8558&lt;/electronic-resource-num&gt;&lt;language&gt;eng&lt;/language&gt;&lt;/record&gt;&lt;/Cite&gt;&lt;/EndNote&gt;</w:instrTex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6" w:tooltip="Liang, 2014 #5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6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though contradictory opinions have been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reported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MTwvWWVhcj48UmVj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XYW5nPC9BdXRob3I+PFllYXI+MjAxMTwvWWVhcj48UmVj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38" w:tooltip="Wang, 2011 #38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8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64" w:tooltip="Dong, 2013 #6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4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33617F" w:rsidRPr="003E6A31">
        <w:rPr>
          <w:rFonts w:ascii="Book Antiqua" w:eastAsia="仿宋_GB2312" w:hAnsi="Book Antiqua"/>
          <w:sz w:val="24"/>
          <w:szCs w:val="24"/>
          <w:lang w:val="en-US"/>
        </w:rPr>
        <w:t>In our study, a 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milar profile wa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xhibi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y migratory cytotoxic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cell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(CD8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29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or both antigens (viral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33617F" w:rsidRPr="003E6A31">
        <w:rPr>
          <w:rFonts w:ascii="Book Antiqua" w:eastAsia="仿宋_GB2312" w:hAnsi="Book Antiqua"/>
          <w:sz w:val="24"/>
          <w:szCs w:val="24"/>
          <w:lang w:val="en-US"/>
        </w:rPr>
        <w:t>mitoge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in HAV-induced AH and ALF.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Impair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oliferation was 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so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demonstrated with HEV Ag (pORF3)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, which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as dependent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n 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>ERK activatio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member of mitogen-activated protein kinase)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n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volved in cell proliferation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rough 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CR/CD3 complex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LYXItUm95PC9BdXRob3I+PFllYXI+MjAwNDwvWWVhcj48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LYXItUm95PC9BdXRob3I+PFllYXI+MjAwNDwvWWVhcj48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65" w:tooltip="Kar-Roy, 2004 #65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5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51B8FB54" w14:textId="79868FF3" w:rsidR="00526994" w:rsidRPr="003E6A31" w:rsidRDefault="00D17A7B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linear reduction of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NKT cell re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ctivity </w:t>
      </w:r>
      <w:r w:rsidR="006A22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ccurred 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fter 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itoge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timulation in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HAV-induced AH and ALF</w:t>
      </w:r>
      <w:r w:rsidR="006A22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which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s reversed by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HAV Ag-stimulation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The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loss 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proofErr w:type="spellStart"/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E22FD7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activity in our ALF patients corroborate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uppressor function of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</w:t>
      </w:r>
      <w:r w:rsidR="006A2292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 described above,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hich 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ppears 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>modulate the NK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>mediate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 injury. A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arked elevat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ion in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frequency of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NKT cells in patients with HAV-induced ALF</w:t>
      </w:r>
      <w:r w:rsidR="00E22FD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A65D7" w:rsidRPr="003E6A31">
        <w:rPr>
          <w:rFonts w:ascii="Book Antiqua" w:eastAsia="仿宋_GB2312" w:hAnsi="Book Antiqua"/>
          <w:sz w:val="24"/>
          <w:szCs w:val="24"/>
          <w:lang w:val="en-US"/>
        </w:rPr>
        <w:t>reinforce</w:t>
      </w:r>
      <w:r w:rsidR="001F7B6F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importance of these cells in liver injury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DaG88L0F1dGhvcj48WWVhcj4yMDEzPC9ZZWFyPjxSZWNO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DaG88L0F1dGhvcj48WWVhcj4yMDEzPC9ZZWFyPjxSZWNO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19" w:tooltip="Cho, 2013 #1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19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66" w:tooltip="Ding, 2013 #66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6-69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408EB04A" w14:textId="56BB8867" w:rsidR="00D17A7B" w:rsidRPr="003E6A31" w:rsidRDefault="00D17A7B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significant reduction in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secreted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NFα levels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following 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 Ag-stimulation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AV-induced AH and ALF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how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re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a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lso observed by other authors in HEV-induced AH and ALF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Tcml2YXN0YXZhPC9BdXRob3I+PFllYXI+MjAxMTwvWWVh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59" w:tooltip="Srivastava, 2011 #5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59</w:t>
        </w:r>
      </w:hyperlink>
      <w:r w:rsidR="00B04A46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6E1D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owever,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NFα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L-17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E1D9E" w:rsidRPr="003E6A31">
        <w:rPr>
          <w:rFonts w:ascii="Book Antiqua" w:eastAsia="仿宋_GB2312" w:hAnsi="Book Antiqua"/>
          <w:sz w:val="24"/>
          <w:szCs w:val="24"/>
          <w:lang w:val="en-US"/>
        </w:rPr>
        <w:t>an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 helper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ell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reactivity are</w:t>
      </w:r>
      <w:r w:rsidR="006E1D9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ositivel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rrelated with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progression to chronic liver disease and acute-on-chronic liver failure in hepatitis B infection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ZZTwvQXV0aG9yPjxZZWFyPjIwMTA8L1llYXI+PFJlY051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ZZTwvQXV0aG9yPjxZZWFyPjIwMTA8L1llYXI+PFJlY051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39" w:tooltip="Ye, 2010 #39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9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64" w:tooltip="Dong, 2013 #64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64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addition, Zhou </w:t>
      </w:r>
      <w:r w:rsidRPr="003E6A31">
        <w:rPr>
          <w:rFonts w:ascii="Book Antiqua" w:eastAsia="仿宋_GB2312" w:hAnsi="Book Antiqua"/>
          <w:i/>
          <w:sz w:val="24"/>
          <w:szCs w:val="24"/>
          <w:lang w:val="en-US"/>
        </w:rPr>
        <w:t>et</w:t>
      </w:r>
      <w:r w:rsidR="00E5499A" w:rsidRPr="003E6A31">
        <w:rPr>
          <w:rFonts w:ascii="Book Antiqua" w:eastAsia="仿宋_GB2312" w:hAnsi="Book Antiqua"/>
          <w:i/>
          <w:sz w:val="24"/>
          <w:szCs w:val="24"/>
          <w:lang w:val="en-US"/>
        </w:rPr>
        <w:t xml:space="preserve"> al.</w:t>
      </w:r>
      <w:r w:rsidR="00E5499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2012) observed a </w:t>
      </w:r>
      <w:r w:rsidR="00C51C0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reduced frequency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the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E5499A" w:rsidRPr="003E6A31">
        <w:rPr>
          <w:rFonts w:ascii="Book Antiqua" w:eastAsia="仿宋_GB2312" w:hAnsi="Book Antiqua"/>
          <w:sz w:val="24"/>
          <w:szCs w:val="24"/>
          <w:lang w:val="en-US"/>
        </w:rPr>
        <w:t>IL-2</w:t>
      </w:r>
      <w:r w:rsidR="0045009C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E5499A" w:rsidRPr="003E6A31">
        <w:rPr>
          <w:rFonts w:ascii="Book Antiqua" w:eastAsia="仿宋_GB2312" w:hAnsi="Book Antiqua"/>
          <w:sz w:val="24"/>
          <w:szCs w:val="24"/>
          <w:lang w:val="en-US"/>
        </w:rPr>
        <w:t>IFNγ</w:t>
      </w:r>
      <w:r w:rsidR="0045009C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E5499A" w:rsidRPr="003E6A31">
        <w:rPr>
          <w:rFonts w:ascii="Book Antiqua" w:eastAsia="仿宋_GB2312" w:hAnsi="Book Antiqua"/>
          <w:sz w:val="24"/>
          <w:szCs w:val="24"/>
          <w:lang w:val="en-US"/>
        </w:rPr>
        <w:t>TNF</w:t>
      </w:r>
      <w:r w:rsidR="0045009C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="00E5499A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 </w:t>
      </w:r>
      <w:r w:rsidR="0045009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opulatio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fter resolution of hepatitis A</w:t>
      </w:r>
      <w:r w:rsidR="0013213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uggesting a</w:t>
      </w:r>
      <w:r w:rsidR="0013213F" w:rsidRPr="003E6A31">
        <w:rPr>
          <w:rFonts w:ascii="Book Antiqua" w:eastAsia="仿宋_GB2312" w:hAnsi="Book Antiqua"/>
          <w:sz w:val="24"/>
          <w:szCs w:val="24"/>
          <w:lang w:val="en-US"/>
        </w:rPr>
        <w:t>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crease</w:t>
      </w:r>
      <w:r w:rsidR="0013213F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isk of </w:t>
      </w:r>
      <w:r w:rsidR="00B40694" w:rsidRPr="003E6A31">
        <w:rPr>
          <w:rFonts w:ascii="Book Antiqua" w:eastAsia="仿宋_GB2312" w:hAnsi="Book Antiqua"/>
          <w:sz w:val="24"/>
          <w:szCs w:val="24"/>
          <w:lang w:val="en-US"/>
        </w:rPr>
        <w:t>hepatitis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relaps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e observed that the frequency of T cells was not reduced in 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>mitogen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>stimul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ated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>non-viral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>induced AH and ALF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  <w:r w:rsidR="001C181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D50933" w:rsidRPr="003E6A31">
        <w:rPr>
          <w:rFonts w:ascii="Book Antiqua" w:eastAsia="仿宋_GB2312" w:hAnsi="Book Antiqua"/>
          <w:sz w:val="24"/>
          <w:szCs w:val="24"/>
          <w:lang w:val="en-US"/>
        </w:rPr>
        <w:t>The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EB2894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proofErr w:type="spellStart"/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>NK</w:t>
      </w:r>
      <w:r w:rsidR="00EB2894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dim</w:t>
      </w:r>
      <w:proofErr w:type="spellEnd"/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with TNFα and IL-8 secretion were significant</w:t>
      </w:r>
      <w:r w:rsidR="00D50933" w:rsidRPr="003E6A31">
        <w:rPr>
          <w:rFonts w:ascii="Book Antiqua" w:eastAsia="仿宋_GB2312" w:hAnsi="Book Antiqua"/>
          <w:sz w:val="24"/>
          <w:szCs w:val="24"/>
          <w:lang w:val="en-US"/>
        </w:rPr>
        <w:t>ly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 xml:space="preserve">elevated in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F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mpared to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tients with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AH and the HC subjects</w:t>
      </w:r>
      <w:r w:rsidR="00EB2894" w:rsidRPr="003E6A31">
        <w:rPr>
          <w:rFonts w:ascii="Book Antiqua" w:eastAsia="仿宋_GB2312" w:hAnsi="Book Antiqua"/>
          <w:sz w:val="24"/>
          <w:szCs w:val="24"/>
          <w:lang w:val="en-US"/>
        </w:rPr>
        <w:t>, as expected.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literature describes that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CD598D" w:rsidRPr="003E6A31">
        <w:rPr>
          <w:rFonts w:ascii="Book Antiqua" w:eastAsia="仿宋_GB2312" w:hAnsi="Book Antiqua"/>
          <w:sz w:val="24"/>
          <w:szCs w:val="24"/>
          <w:lang w:val="en-US"/>
        </w:rPr>
        <w:t>NK cells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ve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 important role </w:t>
      </w:r>
      <w:r w:rsidR="00B40694"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liver damage during </w:t>
      </w:r>
      <w:r w:rsidR="00D50933" w:rsidRPr="003E6A31">
        <w:rPr>
          <w:rFonts w:ascii="Book Antiqua" w:eastAsia="仿宋_GB2312" w:hAnsi="Book Antiqua"/>
          <w:sz w:val="24"/>
          <w:szCs w:val="24"/>
          <w:lang w:val="en-US"/>
        </w:rPr>
        <w:t>non</w:t>
      </w:r>
      <w:r w:rsidR="00CD598D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D50933" w:rsidRPr="003E6A31">
        <w:rPr>
          <w:rFonts w:ascii="Book Antiqua" w:eastAsia="仿宋_GB2312" w:hAnsi="Book Antiqua"/>
          <w:sz w:val="24"/>
          <w:szCs w:val="24"/>
          <w:lang w:val="en-US"/>
        </w:rPr>
        <w:t>viral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-</w:t>
      </w:r>
      <w:r w:rsidR="00CD598D" w:rsidRPr="003E6A31">
        <w:rPr>
          <w:rFonts w:ascii="Book Antiqua" w:eastAsia="仿宋_GB2312" w:hAnsi="Book Antiqua"/>
          <w:sz w:val="24"/>
          <w:szCs w:val="24"/>
          <w:lang w:val="en-US"/>
        </w:rPr>
        <w:t>induced liver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seases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ntribut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e</w:t>
      </w:r>
      <w:r w:rsidR="0016229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 a</w:t>
      </w:r>
      <w:r w:rsidR="00CD598D" w:rsidRPr="003E6A31">
        <w:rPr>
          <w:rFonts w:ascii="Book Antiqua" w:eastAsia="仿宋_GB2312" w:hAnsi="Book Antiqua"/>
          <w:sz w:val="24"/>
          <w:szCs w:val="24"/>
          <w:lang w:val="en-US"/>
        </w:rPr>
        <w:t>cute liver failure progres</w:t>
      </w:r>
      <w:r w:rsidR="00F656FC" w:rsidRPr="003E6A31">
        <w:rPr>
          <w:rFonts w:ascii="Book Antiqua" w:eastAsia="仿宋_GB2312" w:hAnsi="Book Antiqua"/>
          <w:sz w:val="24"/>
          <w:szCs w:val="24"/>
          <w:lang w:val="en-US"/>
        </w:rPr>
        <w:t>sion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Gb3VyZWF1PC9BdXRob3I+PFllYXI+MjAxNTwvWWVhcj48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begin">
          <w:fldData xml:space="preserve">PEVuZE5vdGU+PENpdGU+PEF1dGhvcj5Gb3VyZWF1PC9BdXRob3I+PFllYXI+MjAxNTwvWWVhcj48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</w:fldData>
        </w:fldCha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instrText xml:space="preserve"> ADDIN EN.CITE.DATA </w:instrText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E22ED3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separate"/>
      </w:r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[</w:t>
      </w:r>
      <w:hyperlink w:anchor="_ENREF_7" w:tooltip="Foureau, 2015 #7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7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,</w:t>
      </w:r>
      <w:hyperlink w:anchor="_ENREF_33" w:tooltip="dos Santos, 2012 #33" w:history="1">
        <w:r w:rsidR="00CA7E28" w:rsidRPr="003E6A31">
          <w:rPr>
            <w:rFonts w:ascii="Book Antiqua" w:eastAsia="仿宋_GB2312" w:hAnsi="Book Antiqua"/>
            <w:noProof/>
            <w:sz w:val="24"/>
            <w:szCs w:val="24"/>
            <w:vertAlign w:val="superscript"/>
            <w:lang w:val="en-US"/>
          </w:rPr>
          <w:t>33</w:t>
        </w:r>
      </w:hyperlink>
      <w:r w:rsidR="00E22ED3" w:rsidRPr="003E6A31">
        <w:rPr>
          <w:rFonts w:ascii="Book Antiqua" w:eastAsia="仿宋_GB2312" w:hAnsi="Book Antiqua"/>
          <w:noProof/>
          <w:sz w:val="24"/>
          <w:szCs w:val="24"/>
          <w:vertAlign w:val="superscript"/>
          <w:lang w:val="en-US"/>
        </w:rPr>
        <w:t>]</w:t>
      </w:r>
      <w:r w:rsidR="00B2350D" w:rsidRPr="003E6A31">
        <w:rPr>
          <w:rFonts w:ascii="Book Antiqua" w:eastAsia="仿宋_GB2312" w:hAnsi="Book Antiqua"/>
          <w:sz w:val="24"/>
          <w:szCs w:val="24"/>
          <w:lang w:val="en-US"/>
        </w:rPr>
        <w:fldChar w:fldCharType="end"/>
      </w:r>
      <w:r w:rsidR="00646078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3D0DDA81" w14:textId="585A9107" w:rsidR="00CF6F8A" w:rsidRPr="003E6A31" w:rsidRDefault="00CF6F8A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relative weaknesses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o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ur study included the variance in the plasma cytokine levels, the age of the patients, and the timing of sampling during the evolution of the disease. To minimize the effect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f tim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n our analysis, the 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>blood collection was performe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368BD" w:rsidRPr="003E6A31">
        <w:rPr>
          <w:rFonts w:ascii="Book Antiqua" w:eastAsia="仿宋_GB2312" w:hAnsi="Book Antiqua"/>
          <w:sz w:val="24"/>
          <w:szCs w:val="24"/>
          <w:lang w:val="en-US"/>
        </w:rPr>
        <w:t>considering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clinical manifestations</w:t>
      </w:r>
      <w:r w:rsidR="00C736E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self-limited acute hepatitis and </w:t>
      </w:r>
      <w:r w:rsidR="00F368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F3625A" w:rsidRPr="003E6A31">
        <w:rPr>
          <w:rFonts w:ascii="Book Antiqua" w:eastAsia="仿宋_GB2312" w:hAnsi="Book Antiqua"/>
          <w:sz w:val="24"/>
          <w:szCs w:val="24"/>
          <w:lang w:val="en-US"/>
        </w:rPr>
        <w:t>time of liver failure</w:t>
      </w:r>
      <w:r w:rsidR="00F368B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agnosis and hospital admission for</w:t>
      </w:r>
      <w:r w:rsidR="000276A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F patient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The sample size was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small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ecause the participant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who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were in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 acute s</w:t>
      </w:r>
      <w:r w:rsidR="00A27246" w:rsidRPr="003E6A31">
        <w:rPr>
          <w:rFonts w:ascii="Book Antiqua" w:eastAsia="仿宋_GB2312" w:hAnsi="Book Antiqua"/>
          <w:sz w:val="24"/>
          <w:szCs w:val="24"/>
          <w:lang w:val="en-US"/>
        </w:rPr>
        <w:t>ymptomatic phase (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cluding </w:t>
      </w:r>
      <w:r w:rsidR="00A27246" w:rsidRPr="003E6A31">
        <w:rPr>
          <w:rFonts w:ascii="Book Antiqua" w:eastAsia="仿宋_GB2312" w:hAnsi="Book Antiqua"/>
          <w:sz w:val="24"/>
          <w:szCs w:val="24"/>
          <w:lang w:val="en-US"/>
        </w:rPr>
        <w:t>pain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</w:t>
      </w:r>
      <w:r w:rsidR="00A2724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alais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d to agre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ollect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ion of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dditional samples for cellular immune response investigation;</w:t>
      </w:r>
      <w:r w:rsidR="00A2724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many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not return to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he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mbulatory clinic after resolution of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ir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fection, hindering longitudinal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assessment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2A93AF8E" w14:textId="25EB8E95" w:rsidR="000E2A28" w:rsidRPr="003E6A31" w:rsidRDefault="00795797" w:rsidP="00795797">
      <w:pPr>
        <w:snapToGrid w:val="0"/>
        <w:spacing w:after="0" w:line="360" w:lineRule="auto"/>
        <w:ind w:firstLineChars="100" w:firstLine="240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In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onclusion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, 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>T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he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ncrease of</w:t>
      </w:r>
      <w:r w:rsidR="002A545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systemically released 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>inflammatory</w:t>
      </w:r>
      <w:r w:rsidR="006F698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646078" w:rsidRPr="003E6A31">
        <w:rPr>
          <w:rFonts w:ascii="Book Antiqua" w:eastAsia="仿宋_GB2312" w:hAnsi="Book Antiqua"/>
          <w:sz w:val="24"/>
          <w:szCs w:val="24"/>
          <w:lang w:val="en-US" w:eastAsia="pt-BR"/>
        </w:rPr>
        <w:t>anti-inflammatory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oducts</w:t>
      </w:r>
      <w:r w:rsidR="005242E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is</w:t>
      </w:r>
      <w:r w:rsidR="00420F6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sociated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with </w:t>
      </w:r>
      <w:r w:rsidR="00604640" w:rsidRPr="003E6A31">
        <w:rPr>
          <w:rFonts w:ascii="Book Antiqua" w:eastAsia="仿宋_GB2312" w:hAnsi="Book Antiqua"/>
          <w:sz w:val="24"/>
          <w:szCs w:val="24"/>
          <w:lang w:val="en-US"/>
        </w:rPr>
        <w:t>AH</w:t>
      </w:r>
      <w:r w:rsidR="003F0DF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="002A5451" w:rsidRPr="003E6A31">
        <w:rPr>
          <w:rFonts w:ascii="Book Antiqua" w:eastAsia="仿宋_GB2312" w:hAnsi="Book Antiqua"/>
          <w:sz w:val="24"/>
          <w:szCs w:val="24"/>
          <w:lang w:val="en-US"/>
        </w:rPr>
        <w:t>ALF</w:t>
      </w:r>
      <w:r w:rsidR="003F0DFB" w:rsidRPr="003E6A31">
        <w:rPr>
          <w:rFonts w:ascii="Book Antiqua" w:eastAsia="仿宋_GB2312" w:hAnsi="Book Antiqua"/>
          <w:sz w:val="24"/>
          <w:szCs w:val="24"/>
          <w:lang w:val="en-US" w:eastAsia="pt-BR"/>
        </w:rPr>
        <w:t>.</w:t>
      </w:r>
      <w:r w:rsidR="005242E9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9D5F68" w:rsidRPr="003E6A31">
        <w:rPr>
          <w:rFonts w:ascii="Book Antiqua" w:eastAsia="仿宋_GB2312" w:hAnsi="Book Antiqua"/>
          <w:sz w:val="24"/>
          <w:szCs w:val="24"/>
          <w:lang w:val="en-US"/>
        </w:rPr>
        <w:t>m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>tDNA</w:t>
      </w:r>
      <w:proofErr w:type="spellEnd"/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IL-10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ay 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e useful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linical markers 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s part of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anel to </w:t>
      </w:r>
      <w:r w:rsidR="00646078" w:rsidRPr="003E6A31">
        <w:rPr>
          <w:rFonts w:ascii="Book Antiqua" w:eastAsia="仿宋_GB2312" w:hAnsi="Book Antiqua"/>
          <w:sz w:val="24"/>
          <w:szCs w:val="24"/>
          <w:lang w:val="en-US" w:eastAsia="pt-BR"/>
        </w:rPr>
        <w:t>indicate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iral </w:t>
      </w:r>
      <w:r w:rsidR="00D120BC" w:rsidRPr="003E6A31">
        <w:rPr>
          <w:rFonts w:ascii="Book Antiqua" w:eastAsia="仿宋_GB2312" w:hAnsi="Book Antiqua"/>
          <w:sz w:val="24"/>
          <w:szCs w:val="24"/>
          <w:lang w:val="en-US" w:eastAsia="pt-BR"/>
        </w:rPr>
        <w:t>(HAV)</w:t>
      </w:r>
      <w:r w:rsidR="008E4E56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>and non-viral liver disease outcome. Thes</w:t>
      </w:r>
      <w:r w:rsidR="009D5F68" w:rsidRPr="003E6A31">
        <w:rPr>
          <w:rFonts w:ascii="Book Antiqua" w:eastAsia="仿宋_GB2312" w:hAnsi="Book Antiqua"/>
          <w:sz w:val="24"/>
          <w:szCs w:val="24"/>
          <w:lang w:val="en-US"/>
        </w:rPr>
        <w:t>e markers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9D5F68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long </w:t>
      </w:r>
      <w:r w:rsidR="009D5F68" w:rsidRPr="003E6A31">
        <w:rPr>
          <w:rFonts w:ascii="Book Antiqua" w:eastAsia="仿宋_GB2312" w:hAnsi="Book Antiqua"/>
          <w:sz w:val="24"/>
          <w:szCs w:val="24"/>
          <w:lang w:val="en-US"/>
        </w:rPr>
        <w:t>with IL-8,</w:t>
      </w:r>
      <w:r w:rsidR="008E4E5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ay be useful to predict death. </w:t>
      </w:r>
      <w:r w:rsidR="00636637" w:rsidRPr="003E6A31">
        <w:rPr>
          <w:rFonts w:ascii="Book Antiqua" w:eastAsia="仿宋_GB2312" w:hAnsi="Book Antiqua"/>
          <w:sz w:val="24"/>
          <w:szCs w:val="24"/>
          <w:lang w:val="en-US"/>
        </w:rPr>
        <w:t>The</w:t>
      </w:r>
      <w:r w:rsidR="00B712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proofErr w:type="spellStart"/>
      <w:r w:rsidR="00636637" w:rsidRPr="003E6A31">
        <w:rPr>
          <w:rFonts w:ascii="Book Antiqua" w:eastAsia="仿宋_GB2312" w:hAnsi="Book Antiqua"/>
          <w:sz w:val="24"/>
          <w:szCs w:val="24"/>
          <w:lang w:val="en-US"/>
        </w:rPr>
        <w:t>anergic</w:t>
      </w:r>
      <w:proofErr w:type="spellEnd"/>
      <w:r w:rsidR="00636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behavior </w:t>
      </w:r>
      <w:r w:rsidR="00B7122D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f </w:t>
      </w:r>
      <w:r w:rsidR="0063663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mononuclear cells in fulminant hepatitis A </w:t>
      </w:r>
      <w:r w:rsidR="007E1D5A" w:rsidRPr="003E6A31">
        <w:rPr>
          <w:rFonts w:ascii="Book Antiqua" w:eastAsia="仿宋_GB2312" w:hAnsi="Book Antiqua"/>
          <w:sz w:val="24"/>
          <w:szCs w:val="24"/>
          <w:lang w:val="en-US"/>
        </w:rPr>
        <w:t>may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in part,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be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 </w:t>
      </w:r>
      <w:r w:rsidR="007E1D5A" w:rsidRPr="003E6A31">
        <w:rPr>
          <w:rFonts w:ascii="Book Antiqua" w:eastAsia="仿宋_GB2312" w:hAnsi="Book Antiqua"/>
          <w:sz w:val="24"/>
          <w:szCs w:val="24"/>
          <w:lang w:val="en-US"/>
        </w:rPr>
        <w:t>consequence of</w:t>
      </w:r>
      <w:r w:rsidR="00CC6E8E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r w:rsidR="00CC6E8E" w:rsidRPr="003E6A31">
        <w:rPr>
          <w:rFonts w:ascii="Book Antiqua" w:eastAsia="仿宋_GB2312" w:hAnsi="Book Antiqua"/>
          <w:sz w:val="24"/>
          <w:szCs w:val="24"/>
          <w:lang w:val="en-US"/>
        </w:rPr>
        <w:t>predominan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 </w:t>
      </w:r>
      <w:proofErr w:type="spellStart"/>
      <w:r w:rsidR="00FD3DDC"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="00FD3DD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fluence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at is </w:t>
      </w:r>
      <w:r w:rsidR="00CF3CA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exclusively </w:t>
      </w:r>
      <w:r w:rsidR="00FD3DDC" w:rsidRPr="003E6A31">
        <w:rPr>
          <w:rFonts w:ascii="Book Antiqua" w:eastAsia="仿宋_GB2312" w:hAnsi="Book Antiqua"/>
          <w:sz w:val="24"/>
          <w:szCs w:val="24"/>
          <w:lang w:val="en-US"/>
        </w:rPr>
        <w:t>detected</w:t>
      </w:r>
      <w:r w:rsidR="007E1D5A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FD3DD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 </w:t>
      </w:r>
      <w:r w:rsidR="00FB26CA" w:rsidRPr="003E6A31">
        <w:rPr>
          <w:rFonts w:ascii="Book Antiqua" w:eastAsia="仿宋_GB2312" w:hAnsi="Book Antiqua"/>
          <w:sz w:val="24"/>
          <w:szCs w:val="24"/>
          <w:lang w:val="en-US"/>
        </w:rPr>
        <w:t>hepatitis A</w:t>
      </w:r>
      <w:r w:rsidR="00CF3CA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virus infection</w:t>
      </w:r>
      <w:r w:rsidR="00D17A7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  <w:bookmarkStart w:id="26" w:name="OLE_LINK3"/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>Tak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en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together, our results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provide 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dditional information </w:t>
      </w:r>
      <w:r w:rsidR="001E1805" w:rsidRPr="003E6A31">
        <w:rPr>
          <w:rFonts w:ascii="Book Antiqua" w:eastAsia="仿宋_GB2312" w:hAnsi="Book Antiqua"/>
          <w:sz w:val="24"/>
          <w:szCs w:val="24"/>
          <w:lang w:val="en-US"/>
        </w:rPr>
        <w:t>to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>understand the complex immunological disturbance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esented during ALF syndrome. Additional efforts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re necessary 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o </w:t>
      </w:r>
      <w:r w:rsidR="00E644C1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larify 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he </w:t>
      </w:r>
      <w:proofErr w:type="spellStart"/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>anergy</w:t>
      </w:r>
      <w:proofErr w:type="spellEnd"/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mechanism</w:t>
      </w:r>
      <w:r w:rsidR="000E612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hepatitis A virus infection</w:t>
      </w:r>
      <w:r w:rsidR="00280B50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4BA3DA8C" w14:textId="77777777" w:rsidR="00795797" w:rsidRPr="003E6A31" w:rsidRDefault="00795797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3B885582" w14:textId="77777777" w:rsidR="00795797" w:rsidRPr="003E6A31" w:rsidRDefault="00795797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 w:eastAsia="pt-BR"/>
        </w:rPr>
        <w:t xml:space="preserve">ACKNOWLEDGMENTS </w:t>
      </w:r>
    </w:p>
    <w:p w14:paraId="784532B1" w14:textId="77777777" w:rsidR="00795797" w:rsidRPr="003E6A31" w:rsidRDefault="00795797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The authors thank the blood donors and patients who participated in this study,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and Renata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Tourinho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for standardizing the molecular assay for detecting the HAV-RNA in biological samples.</w:t>
      </w:r>
    </w:p>
    <w:bookmarkEnd w:id="26"/>
    <w:p w14:paraId="7EC29B8C" w14:textId="77777777" w:rsidR="00420F69" w:rsidRPr="003E6A31" w:rsidRDefault="00420F69" w:rsidP="0010634C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56EA5BE8" w14:textId="6C239A79" w:rsidR="00DF17D4" w:rsidRPr="003E6A31" w:rsidRDefault="008C38A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COMMENTS</w:t>
      </w:r>
    </w:p>
    <w:p w14:paraId="77D4A626" w14:textId="77777777" w:rsidR="000B56BE" w:rsidRPr="003E6A31" w:rsidRDefault="000B56BE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Background</w:t>
      </w:r>
    </w:p>
    <w:p w14:paraId="33F6FBF6" w14:textId="7E808F80" w:rsidR="00771C8C" w:rsidRPr="003E6A31" w:rsidRDefault="00771C8C" w:rsidP="00795797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lastRenderedPageBreak/>
        <w:t xml:space="preserve">The immune response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can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duce gross inflammation and consequently liver damage in acute liver diseases, independently of etiology. The role of immune cells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in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ducing acute liver failure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hepatitis A infection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s still unknown. High levels of systemic inflammatory products and </w:t>
      </w:r>
      <w:r w:rsidRPr="003E6A31">
        <w:rPr>
          <w:rFonts w:ascii="Book Antiqua" w:eastAsia="仿宋_GB2312" w:hAnsi="Book Antiqua"/>
          <w:bCs/>
          <w:i/>
          <w:sz w:val="24"/>
          <w:szCs w:val="24"/>
          <w:lang w:val="en-US"/>
        </w:rPr>
        <w:t>in vitro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mmune response can be helpful markers to evaluate the necessity </w:t>
      </w:r>
      <w:r w:rsidR="00B158EC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for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liver transplantation, mainly in hepatitis A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atients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. Additionally, to minimize the effects of liver failure caused by hepatitis A, universal vaccination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should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e improved in develop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countries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uch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as Brazil.</w:t>
      </w:r>
    </w:p>
    <w:p w14:paraId="252CE575" w14:textId="77777777" w:rsidR="00E47805" w:rsidRPr="003E6A31" w:rsidRDefault="00E47805" w:rsidP="00F53515">
      <w:pPr>
        <w:autoSpaceDE w:val="0"/>
        <w:autoSpaceDN w:val="0"/>
        <w:adjustRightInd w:val="0"/>
        <w:snapToGrid w:val="0"/>
        <w:spacing w:after="0" w:line="360" w:lineRule="auto"/>
        <w:ind w:firstLine="709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466B9238" w14:textId="77777777" w:rsidR="000B56BE" w:rsidRPr="003E6A31" w:rsidRDefault="00CE5E3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Research frontiers</w:t>
      </w:r>
    </w:p>
    <w:p w14:paraId="27D54A95" w14:textId="36F95517" w:rsidR="00E47805" w:rsidRPr="003E6A31" w:rsidRDefault="00E47805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Circulating cytokines have been associated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with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liver failure. Imbalance between peripheral regulatory T cells and helper T cells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has been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correlated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with the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worst outcome in hepatitis B-induced liver failure, a disease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preventable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by vaccination.</w:t>
      </w:r>
    </w:p>
    <w:p w14:paraId="3C9B009C" w14:textId="77777777" w:rsidR="00E47805" w:rsidRPr="003E6A31" w:rsidRDefault="00E47805" w:rsidP="00F53515">
      <w:pPr>
        <w:snapToGrid w:val="0"/>
        <w:spacing w:after="0" w:line="360" w:lineRule="auto"/>
        <w:ind w:firstLine="708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21732948" w14:textId="77777777" w:rsidR="00CE5E31" w:rsidRPr="003E6A31" w:rsidRDefault="00CE5E3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Innovations and breakthroughs</w:t>
      </w:r>
    </w:p>
    <w:p w14:paraId="5A036301" w14:textId="76856FB8" w:rsidR="00B158EC" w:rsidRPr="003E6A31" w:rsidRDefault="00B158EC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This is the first study evaluating biological markers to show the necessity of liver transplantation,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particularly in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hepatitis A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patients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. The role of antigen-specific T cells during acute liver failure caused by hepatitis A virus was investigated in a pioneering way in comparison to non-viral etiologies.  </w:t>
      </w:r>
    </w:p>
    <w:p w14:paraId="4EFA11E0" w14:textId="77777777" w:rsidR="00B158EC" w:rsidRPr="003E6A31" w:rsidRDefault="00B158EC" w:rsidP="00F53515">
      <w:pPr>
        <w:snapToGrid w:val="0"/>
        <w:spacing w:after="0" w:line="360" w:lineRule="auto"/>
        <w:ind w:firstLine="142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6A8CA985" w14:textId="77777777" w:rsidR="00CE5E31" w:rsidRPr="003E6A31" w:rsidRDefault="00CE5E3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Applications</w:t>
      </w:r>
    </w:p>
    <w:p w14:paraId="315049C7" w14:textId="7E63A5FE" w:rsidR="002A4BEF" w:rsidRPr="003E6A31" w:rsidRDefault="002A4BEF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Non-invasive samples as early prognostic markers are urgently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needed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o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determine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he necessity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of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liver transplantation. </w:t>
      </w:r>
      <w:r w:rsidR="00795797" w:rsidRPr="003E6A31">
        <w:rPr>
          <w:rFonts w:ascii="Book Antiqua" w:eastAsia="仿宋_GB2312" w:hAnsi="Book Antiqua" w:hint="eastAsia"/>
          <w:bCs/>
          <w:sz w:val="24"/>
          <w:szCs w:val="24"/>
          <w:lang w:val="en-US" w:eastAsia="zh-CN"/>
        </w:rPr>
        <w:t xml:space="preserve">These 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>findings can be helpful to highlight the development of facilities for laboratory diagnostic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s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in acute liver diseases progression. This study 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supports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the mass vaccination against hepatitis A in develop</w:t>
      </w:r>
      <w:r w:rsidR="00011F24"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 countries.</w:t>
      </w:r>
    </w:p>
    <w:p w14:paraId="01F8832F" w14:textId="77777777" w:rsidR="004E15FE" w:rsidRPr="003E6A31" w:rsidRDefault="004E15FE" w:rsidP="00F53515">
      <w:pPr>
        <w:snapToGrid w:val="0"/>
        <w:spacing w:after="0" w:line="360" w:lineRule="auto"/>
        <w:ind w:firstLine="142"/>
        <w:jc w:val="both"/>
        <w:rPr>
          <w:rFonts w:ascii="Book Antiqua" w:eastAsia="仿宋_GB2312" w:hAnsi="Book Antiqua"/>
          <w:bCs/>
          <w:sz w:val="24"/>
          <w:szCs w:val="24"/>
          <w:lang w:val="en-US"/>
        </w:rPr>
      </w:pPr>
    </w:p>
    <w:p w14:paraId="56EE7441" w14:textId="77777777" w:rsidR="008C38A0" w:rsidRPr="003E6A31" w:rsidRDefault="008C38A0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  <w:t>Peer-review</w:t>
      </w:r>
    </w:p>
    <w:p w14:paraId="5C8EAA23" w14:textId="32451155" w:rsidR="00DF17D4" w:rsidRPr="003E6A31" w:rsidRDefault="00011F24" w:rsidP="00795797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i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>The a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>uthors describe interesting findings in the circulating cytokines, mitochondrial damage and cell proliferation when compar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ing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different clinical status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es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acute liver diseases (self-limited acute hepatitis and acute liver 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t xml:space="preserve">failure) and healthy controls. The correlation of these factors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with the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severity of liver disease and outcome is also interesting. This study evaluated accurate markers to predict the necessity for liver transplantation, which is very important for guiding clinical work. </w:t>
      </w:r>
      <w:r w:rsidR="00660DA8" w:rsidRPr="003E6A31">
        <w:rPr>
          <w:rFonts w:ascii="Book Antiqua" w:eastAsia="仿宋_GB2312" w:hAnsi="Book Antiqua"/>
          <w:sz w:val="24"/>
          <w:szCs w:val="24"/>
          <w:lang w:val="en-US"/>
        </w:rPr>
        <w:t>D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ata from T cells in the hepatitis A cohort with liver failure, as the authors </w:t>
      </w:r>
      <w:r w:rsidR="00F207EA" w:rsidRPr="003E6A31">
        <w:rPr>
          <w:rFonts w:ascii="Book Antiqua" w:eastAsia="仿宋_GB2312" w:hAnsi="Book Antiqua"/>
          <w:sz w:val="24"/>
          <w:szCs w:val="24"/>
          <w:lang w:val="en-US"/>
        </w:rPr>
        <w:t>note</w:t>
      </w:r>
      <w:r w:rsidR="00660DA8" w:rsidRPr="003E6A31">
        <w:rPr>
          <w:rFonts w:ascii="Book Antiqua" w:eastAsia="仿宋_GB2312" w:hAnsi="Book Antiqua"/>
          <w:sz w:val="24"/>
          <w:szCs w:val="24"/>
          <w:lang w:val="en-US"/>
        </w:rPr>
        <w:t>,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have not been </w:t>
      </w:r>
      <w:r w:rsidR="00660DA8" w:rsidRPr="003E6A31">
        <w:rPr>
          <w:rFonts w:ascii="Book Antiqua" w:eastAsia="仿宋_GB2312" w:hAnsi="Book Antiqua"/>
          <w:sz w:val="24"/>
          <w:szCs w:val="24"/>
          <w:lang w:val="en-US"/>
        </w:rPr>
        <w:t>reported</w:t>
      </w:r>
      <w:r w:rsidR="00C27ACC" w:rsidRPr="003E6A31">
        <w:rPr>
          <w:rFonts w:ascii="Book Antiqua" w:eastAsia="仿宋_GB2312" w:hAnsi="Book Antiqua"/>
          <w:sz w:val="24"/>
          <w:szCs w:val="24"/>
          <w:lang w:val="en-US"/>
        </w:rPr>
        <w:t>.</w:t>
      </w:r>
    </w:p>
    <w:p w14:paraId="12CF77BA" w14:textId="77777777" w:rsidR="004A4ACE" w:rsidRPr="003E6A31" w:rsidRDefault="000D40D9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caps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br w:type="page"/>
      </w:r>
      <w:r w:rsidR="00C362A7" w:rsidRPr="003E6A31">
        <w:rPr>
          <w:rFonts w:ascii="Book Antiqua" w:eastAsia="仿宋_GB2312" w:hAnsi="Book Antiqua"/>
          <w:b/>
          <w:caps/>
          <w:sz w:val="24"/>
          <w:szCs w:val="24"/>
          <w:lang w:val="en-US"/>
        </w:rPr>
        <w:lastRenderedPageBreak/>
        <w:t>References</w:t>
      </w:r>
    </w:p>
    <w:p w14:paraId="2F7E9BDC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e H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oi G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o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J, Kim MS, Kim SI, Han K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h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H, Kim DY, Park JY, Choi JS. Prognostic value of model for end-stage liver disease scores in patients with fulminant hepatic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ransplant Pro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992-2994 [PMID: 24157020 DOI: 10.1016/j.transproceed.2013.08.036]</w:t>
      </w:r>
    </w:p>
    <w:p w14:paraId="272E075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ayakumar 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owdhury R, Ye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arvella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. Fulminant viral hepatitis.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it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re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677-697 [PMID: 23830658 DOI: 10.1016/j.ccc.2013.03.013]</w:t>
      </w:r>
    </w:p>
    <w:p w14:paraId="2BDD365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oundravally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Narayanan P, Bhat BV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oundraragav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et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Fulminant hepatic failure in an infant with severe dengue infec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Indian 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diat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7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35-437 [PMID: 20140763 DOI: 10.1007/s12098-010-0027-z]</w:t>
      </w:r>
    </w:p>
    <w:p w14:paraId="607B040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gawara K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Nakayama N, Mochida S. Acute liver failure in Japan: definition, classification, and prediction of the outcom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7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849-861 [PMID: 22825549 DOI: 10.1007/s00535-012-0624-x]</w:t>
      </w:r>
    </w:p>
    <w:p w14:paraId="6A5702A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ques P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mara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ire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ogueir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oria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M, Lima BH, Lopes GA, Russo RC, Avila TV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elgaç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G, Oliveira AG, Pinto MA, Lima CX, De Paula AM, Cara D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eit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F, Teixeira MM, Menezes GB. Chemokines and mitochondrial products activate neutrophils to amplify organ injury during mouse acute liver failure. 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971-1982 [PMID: 22532075 DOI: 10.1002/hep.25801]</w:t>
      </w:r>
    </w:p>
    <w:p w14:paraId="270E50C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cGill M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harpe MR, Williams CD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ah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Curry S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eschk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The mechanism underlying acetaminophen-induced hepatotoxicity in humans and mice involves mitochondrial damage and nuclear DNA fragmenta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574-1583 [PMID: 22378043 DOI: 10.1172/JCI59755]</w:t>
      </w:r>
    </w:p>
    <w:p w14:paraId="6B3EE43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reau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lling T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ddukur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Anderson W, Culbreath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lein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, Ahrens WA, Jacobs C, Watkins PB, Fontana R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halasa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Talwalkar J, Lee W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tol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Serrano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onkovsk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L. Comparative analysis of portal hepatic infiltrating leucocytes in acute drug-induced liver injury, idiopathic autoimmune and viral hepatitis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5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0-51 [PMID: 25418487 DOI: 10.1111/cei.12558]</w:t>
      </w:r>
    </w:p>
    <w:p w14:paraId="66C736E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8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cGill M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taggs VS, Sharpe MR, Lee W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eschk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Serum mitochondrial biomarkers and damage-associated molecular patterns are higher in acetaminophen overdose patients with poor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outcom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336-1345 [PMID: 24923598 DOI: 10.1002/hep.27265]</w:t>
      </w:r>
    </w:p>
    <w:p w14:paraId="03930D79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9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zhar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Zirald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Barclay D, Rudnick DA, Squires R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odovot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. Analysis of serum inflammatory mediators identifies unique dynamic networks associated with death and spontaneous survival in pediatric acute liver failure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e78202 [PMID: 24244295 DOI: 10.1371/journal.pone.0078202]</w:t>
      </w:r>
    </w:p>
    <w:p w14:paraId="3B789999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0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ucuvalas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Filipovic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Yazig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arkewic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Ng V, Belle SH, Zhang S, Squires RH.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Immunophenotyp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redicts outcome in pediatric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diatr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ut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11-315 [PMID: 23111765 DOI: 10.1097/MPG.0b013e31827a78b2]</w:t>
      </w:r>
    </w:p>
    <w:p w14:paraId="1CA956B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1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lovet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eña C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ath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D, Shan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einhard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ruix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Plasma biomarkers as predictors of outcome in patients with advanced hepatocellular carcinoma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Re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290-2300 [PMID: 22374331 DOI: 10.1158/1078-0432.CCR-11-2175]</w:t>
      </w:r>
    </w:p>
    <w:p w14:paraId="2770F6B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2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sztelan-Szczerbinsk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urdack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lomk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olins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elins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ichoz-Lac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dr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zczerbins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Angiogenesis-related biomarkers in patients with alcoholic liver disease: their association with liver disease complications and outcom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Mediators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14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673032 [PMID: 24959006 DOI: 10.1155/2014/673032]</w:t>
      </w:r>
    </w:p>
    <w:p w14:paraId="33B669F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3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querizo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nselm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Shackleton C, Chen TW, Cao C, Weaver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ornbe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eevarghes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isse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Farmer D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emetrio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usutti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W. Phosphorus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n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 early predictive factor in patients with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ransplantation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007-2014 [PMID: 12829902 DOI: 10.1097/01.TP.0000063219.21313.32]</w:t>
      </w:r>
    </w:p>
    <w:p w14:paraId="780C9A4C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4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rujillo-Ochoa J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Corral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r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F, Escobedo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elénde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ealp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andur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Roman S, Fierro NA. T-helper 17-related cytokines and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Ig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tibodies during hepatitis A virus infection in childre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m Inst Oswaldo Cruz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5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63-266 [PMID: 25946253 DOI: 10.1590/0074-02760140309]</w:t>
      </w:r>
    </w:p>
    <w:p w14:paraId="168846D4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5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stro-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rcí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P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Corral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r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F, Escobedo-Melendez G, Sandoval-Hernandez MA, Rosenstein Y, Roman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andur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Fierro NA. Conjugated bilirubin affects cytokine profiles in hepatitis A virus infection by modulating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function of signal transducer and activator of transcription factor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78-587 [PMID: 24943111 DOI: 10.1111/imm.12336]</w:t>
      </w:r>
    </w:p>
    <w:p w14:paraId="0511F82E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DW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Yin YM, Yao YM. Advances in the management of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7069-7077 [PMID: 24222950 DOI: 10.3748/wjg.v19.i41.7069]</w:t>
      </w:r>
    </w:p>
    <w:p w14:paraId="1D6AA2E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itral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out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J, Gaspar AM. Changing epidemiology of hepatitis A in Brazil: reassessing immunization policy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Viral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8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15 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ppl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2-25 [PMID: 18837829 DOI: 10.1111/j.1365-2893.2008.01024.x]</w:t>
      </w:r>
    </w:p>
    <w:p w14:paraId="1EF92A01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8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itral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da Silva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une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Pinto MA, de Oliveira JM, Gaspar AM, Pereira RC, Ferreira MU. Hepatitis A and E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eroprevalenc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associated risk factors: a community-based cross-sectional survey in rural Amazonia. 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MC Infect Di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58 [PMID: 25149658 DOI: 10.1186/1471-2334-14-458]</w:t>
      </w:r>
    </w:p>
    <w:p w14:paraId="57CD1BEA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19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o H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. Phenotypic characteristics of natural killer cells in acute hepatiti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icrobi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1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47-251 [PMID: 23625228 DOI: 10.1007/s12275-013-2522-1]</w:t>
      </w:r>
    </w:p>
    <w:p w14:paraId="72B4B8A5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0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ooper MA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Fehnig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ligiur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. The biology of human natural killer-cell subset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rends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1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633-640 [PMID: 11698225]</w:t>
      </w:r>
    </w:p>
    <w:p w14:paraId="1A1C8D93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1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jörkström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K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junggre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G, Sandberg JK. CD56 negative NK cells: origin, function, and role in chronic viral diseas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rends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01-406 [PMID: 20829113 DOI: 10.1016/j.it.2010.08.003]</w:t>
      </w:r>
    </w:p>
    <w:p w14:paraId="54700F00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2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ugli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rcenar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vili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. NK Cell Subset Redistribution during the Course of Viral Infection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Front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90 [PMID: 25177322 DOI: 10.3389/fimmu.2014.00390]</w:t>
      </w:r>
    </w:p>
    <w:p w14:paraId="69FC6198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3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errell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itiell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tripald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bregl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rattacas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elloped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atarin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Morelli G, Altamura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aciopp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errell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. Impaired function of CD4+/CD25+ T regulatory lymphocytes characterizes the self-limited hepatitis A virus infec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8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e105-e110 [PMID: 17645467 DOI: 10.1111/j.1440-1746.2007.05008.x]</w:t>
      </w:r>
    </w:p>
    <w:p w14:paraId="1238E1F5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4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eidmann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rmbrust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ufer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T. Challenges in designing a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aqm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based multiplex assay for the simultaneous detection of Herpes simplex virus types 1 and 2 and Varicella-zoster viru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i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8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26-334 [PMID: 18439871 DOI: 10.1016/j.jcv.2008.03.005]</w:t>
      </w:r>
    </w:p>
    <w:p w14:paraId="2B41306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25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otta-Castro A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Yoshida C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emo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R, Oliveira JM, Cunha RV, Lewis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Ximene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L, Cabello PH, Lima KM, Martins RM.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eroprevalenc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f Hepatitis B virus infection among an Afro-descendant community in Brazil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m Inst Oswaldo Cruz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3-17 [PMID: 12700856 DOI: 10.1590/S0074-02762003000100002]</w:t>
      </w:r>
    </w:p>
    <w:p w14:paraId="7EEA7BF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ang Q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aoof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Chen Y, Sumi Y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ursa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ung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roh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Itaga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Hauser CJ. Circulating mitochondrial DAMPs cause inflammatory responses to injury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ur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64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04-107 [PMID: 20203610 DOI: 10.1038/nature08780]</w:t>
      </w:r>
    </w:p>
    <w:p w14:paraId="04A29471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7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spar A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itra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L, Yoshida CF, </w:t>
      </w:r>
      <w:proofErr w:type="spellStart"/>
      <w:proofErr w:type="gram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chatzmayr</w:t>
      </w:r>
      <w:proofErr w:type="spellEnd"/>
      <w:proofErr w:type="gram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G. Primary isolation of a Brazilian strain of hepatitis A virus (HAF-203) and growth in a primate cell line (FRhK-4)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raz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199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697-705 [PMID: 1342600]</w:t>
      </w:r>
    </w:p>
    <w:p w14:paraId="6C256121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8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rollo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alazzo R, Bianco M, Smits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scar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usiell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. Antigen-specific responses assessment for the evaluation of Bordetella pertussis T cell immunity in human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accin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667-1674 [PMID: 22230582 DOI: 10.1016/j.vaccine.2011.12.104]</w:t>
      </w:r>
    </w:p>
    <w:p w14:paraId="710C240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29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lgaard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orup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ubbenstrot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Wattrang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uu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Madsen HR. Flow cytometric assessment of antigen-specific proliferation in peripheral chicken T cells by CFSE dilu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Vet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path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85-94 [PMID: 20739071 DOI: 10.1016/j.vetimm.2010.07.010]</w:t>
      </w:r>
    </w:p>
    <w:p w14:paraId="79CEEFB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0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oore S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ilkerson MJ, Davis RD, Wyatt CR, Briggs DJ. Detection of cellular immunity to rabies antigens in human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accinee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6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33-545 [PMID: 16964551 DOI: 10.1007/s10875-006-9044-0]</w:t>
      </w:r>
    </w:p>
    <w:p w14:paraId="12D025B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1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ntos D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rtin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Pacheco-Moreira L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raúj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C, Oliveira BC, Lago BV, Pinto MA, Paula VS. Fulminant hepatitis failure in adults and children from a Public Hospital in Rio de Janeiro, Brazil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raz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Infect Di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9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23-329 [PMID: 20428629 DOI: 10.1590/S1413-86702009000500002]</w:t>
      </w:r>
    </w:p>
    <w:p w14:paraId="5643A14A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2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ima L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e Almeida A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ourin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do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asselman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Ximene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L, De Paula VS. Evidence of hepatitis A virus person-to-person transmission in household outbreaks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e102925 [PMID: 25050760 DOI: 10.1371/journal.pone.0102925]</w:t>
      </w:r>
    </w:p>
    <w:p w14:paraId="7B8F7C7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3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os Santos D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Neves P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zered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elaj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Machado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rtin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Pacheco-Moreira L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raúj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C, Cruz OG, de Oliveira JM, Pinto MA. Activated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lymphocytes and high liver expression of IFN-γ are associated with fulminant hepatic failure in patient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Liver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47-157 [PMID: 22098464 DOI: 10.1111/j.1478-3231.2011.02654.x]</w:t>
      </w:r>
    </w:p>
    <w:p w14:paraId="4AA76A6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4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kiyam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D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Yoshib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Thomson AW. Circulating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roinflammator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ytokines (IL-1 beta, TNF-alpha, and IL-6) and IL-1 receptor antagonist (IL-1Ra) in fulminant hepatic failure and acute hepatitis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71-77 [PMID: 7923888 DOI: 10.1111/j.1365-2249.1994.tb06609.x]</w:t>
      </w:r>
    </w:p>
    <w:p w14:paraId="13A9C4A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5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euerwald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Fourea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M, Norton HJ, Zhou J, Parsons J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halasa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Fontana RJ, Watkins PB, Lee WM, Reddy K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tol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Talwalkar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aver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ah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Bell LN, Barnhart 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Serrano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onkovsk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L. Profiles of serum cytokines in acute drug-induced liver injury and their prognostic significance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e81974 [PMID: 24386086 DOI: 10.1371/journal.pone.0081974]</w:t>
      </w:r>
    </w:p>
    <w:p w14:paraId="72EA800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J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Wang XL, Liu P. Detection of serum TNF-alpha,IFN-beta,IL-6 and IL-8 in patients with hepatitis B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1999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8-40 [PMID: 11819382 DOI: 10.3748/wjg.v5.i1.38]</w:t>
      </w:r>
    </w:p>
    <w:p w14:paraId="293E7751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ifeld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eng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amaker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umoul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rautwe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auerbruc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Spengler U. Imbalanced intrahepatic expression of interleukin 12, interferon gamma, and interleukin 10 in fulminant hepatitis B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001-1008 [PMID: 12297850 DOI: 10.1053/jhep.2002.35532]</w:t>
      </w:r>
    </w:p>
    <w:p w14:paraId="5C74321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8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Q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Zheng Y, Huang Z, Tian Y, Zhou J, Mao Q, Wu Y, Ni B. Activated IL-23/IL-17 pathway closely correlates with increased Foxp3 expression in livers of chronic hepatitis B patient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BMC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1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5 [PMID: 21489307 DOI: 10.1186/1471-2172-12-25]</w:t>
      </w:r>
    </w:p>
    <w:p w14:paraId="70B3A4FA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39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Ye 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Xi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Yu J, Zhou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Xi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Jiang G, Yu X, Zhang W, Wu J, Zheng S. Involvement of Th17 and Th1 effector responses in patients with Hepatitis B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46-555 [PMID: 20393789 DOI: 10.1007/s10875-010-9416-3]</w:t>
      </w:r>
    </w:p>
    <w:p w14:paraId="36CD033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0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Xu D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u J, Jin L, Zhang H, Zhou C, Zou Z, Zhao JM, Zhang B, Shi M, Ding X, Tang Z, Fu YX, Wang FS. Circulating and liver resident CD4+CD25+ regulatory T cells actively influence the antiviral immune response and disease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progression in patients with hepatitis B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6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7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739-747 [PMID: 16785573 DOI: 10.4049/jimmunol.177.1.739]</w:t>
      </w:r>
    </w:p>
    <w:p w14:paraId="7201C460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1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os Santos D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 Silva Gomes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rtin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Pacheco-Moreira L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rval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ian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raúj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roli-Bottin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anna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oare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rint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andi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da Costa Neves PC, de Souza Matos D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onçalve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aputo LF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elaj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Machado M, Alves Pinto M. Eosinophils involved in fulminant hepatic failure are associated with high interleukin-6 expression and absence of interleukin-5 in liver and peripheral blood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Liver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9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44-551 [PMID: 19323781 DOI: 10.1111/j.1478-3231.2008.01872.x]</w:t>
      </w:r>
    </w:p>
    <w:p w14:paraId="48D77DD4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2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opuri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akabadz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Z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obdjanidz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havchanidz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Anti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epat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cytotoxic serum treatment results in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eorgian Med New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6; : 111-115 [PMID: 16510928]</w:t>
      </w:r>
    </w:p>
    <w:p w14:paraId="0E02F78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3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Yamada K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Yamamoto Y, Uchiyama A, Ito R, Aoki Y, Uchida Y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agasaw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Kimura 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Ichiyam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Fuka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Kohno Y. Successful treatment of neonatal herpes simplex-type 1 infection complicated by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emophagocytic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ymphohistiocytosi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ohoku 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8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4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-5 [PMID: 18212481 DOI: 10.1620/tjem.214.1]</w:t>
      </w:r>
    </w:p>
    <w:p w14:paraId="22DE8A6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4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iberio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A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iberi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enett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erv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onta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rean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arott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ere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Steimberg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andolf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Ferrari-Bravo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zzole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iuli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chiaffonat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IL-6 Promotes compensatory liver regeneration in cirrhotic rat after partial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epatectom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ytokin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8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72-378 [PMID: 18455423 DOI: 10.1016/j.cyto.2008.03.012]</w:t>
      </w:r>
    </w:p>
    <w:p w14:paraId="4E713AA8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5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st DH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ut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M, Coleman WB. Cytokine-dependent activation of small hepatocyte-like progenitor cells in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etrorsin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induced rat liver injury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ath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8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7-14 [PMID: 19874816 DOI: 10.1016/j.yexmp.2009.10.009]</w:t>
      </w:r>
    </w:p>
    <w:p w14:paraId="68E42EAC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6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i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u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Li G, Yu D, Zhang X, Lan K, Deng Q. Hepatitis B virus core protein sensitizes hepatocytes to tumor necrosis factor-induced apoptosis by suppression of the phosphorylation of mitogen-activated protein kinase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inas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7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i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5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041-2051 [PMID: 25428880 DOI: 10.1128/JVI.03106-14]</w:t>
      </w:r>
    </w:p>
    <w:p w14:paraId="14DF6F0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enndörfer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D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eiland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Frel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erk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hlé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Jiao J, Bode JG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ällberg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Anti-tumor necrosis factor α treatment promotes apoptosis and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prevents liver regeneration in a transgenic mouse model of chronic hepatitis C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2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553-1563 [PMID: 20886569 DOI: 10.1002/hep.23870]</w:t>
      </w:r>
    </w:p>
    <w:p w14:paraId="5AB41525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8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kdogan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mc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uraka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ilch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lami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Wright 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ou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Sebastian A. The effect of total plasma exchange on fulminant hepatic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ph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6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96-99 [PMID: 16142721 DOI: 10.1002/jca.20064]</w:t>
      </w:r>
    </w:p>
    <w:p w14:paraId="499C1AF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49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sh S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Powdered sorbent liver dialysis and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heresi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treatment of hepatic failure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ph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1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04-416 [PMID: 11778927 DOI: 10.1046/j.1526-0968.2001.00384.x]</w:t>
      </w:r>
    </w:p>
    <w:p w14:paraId="04C32623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0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szikova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razak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ysk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oblihov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yl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ysk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Fractionated plasmatic separation and adsorption does not alter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aemodynamic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rameters in experimental acute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euro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docrin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Lett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80-284 [PMID: 25038598]</w:t>
      </w:r>
    </w:p>
    <w:p w14:paraId="4D9ACD3A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1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isneros-Garza L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Muñoz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amíre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de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Muñoz-Espinoza LE, Ruiz Velasco JA, Moreno-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lcánta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arín-Lópe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Méndez-Sánchez N. The molecular adsorbent recirculating system as a liver support system: summary of Mexican experienc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40-247 [PMID: 24552866]</w:t>
      </w:r>
    </w:p>
    <w:p w14:paraId="46C012F8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2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iaskou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immermann HW, Li K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O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H, Suresh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tamata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Z, Qureshi O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Lalo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F, Shaw 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y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urbishle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Adams DH. Monocyte subsets in human liver disease show distinct phenotypic and functional characteristic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7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85-398 [PMID: 22911542 DOI: 10.1002/hep.26016]</w:t>
      </w:r>
    </w:p>
    <w:p w14:paraId="51A49952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3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ntoniades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G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Quagl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aam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itr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R, Hussain M, Abeles 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ossama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Bruce M, McPhail M, Starling C, Wagner B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arnard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omplu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uzing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Bernal W, Heaton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Vergan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hurs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Wendo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Source and characterization of hepatic macrophages in acetaminophen-induced acute liver failure in human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735-746 [PMID: 22334567 DOI: 10.1002/hep.25657]</w:t>
      </w:r>
    </w:p>
    <w:p w14:paraId="329AC7D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4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immermann HW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rautwe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ack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Functional role of monocytes and macrophages for the inflammatory response in acute liver injury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Front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2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6 [PMID: 23091461 DOI: 10.3389/fphys.2012.00056]</w:t>
      </w:r>
    </w:p>
    <w:p w14:paraId="76F14FE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5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nn 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epp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Khanna P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ebb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Jones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Brendis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Lascar RM, Brown D, Gilson R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edder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J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usheik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M, Jacobs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lenerm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Maini 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MK. Temporal analysis of early immune responses in patients with acute hepatitis B virus infec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9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7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289-1300 [PMID: 19591831 DOI: 10.1053/j.gastro.2009.06.054]</w:t>
      </w:r>
    </w:p>
    <w:p w14:paraId="2293581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iang XS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Li CZ, Zhou Y, Yin W, Liu YY, Fan WH. Changes in circulating Foxp3(+) regulatory T cells and interleukin-17-producing T helper cells during HBV-related acute-on-chronic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8558-8571 [PMID: 25024610 DOI: 10.3748/wjg.v20.i26.8558]</w:t>
      </w:r>
    </w:p>
    <w:p w14:paraId="09A737E9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zeredo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Neves-Souza P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lvareng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R, Reis S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orrentes-Carvalh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Zagn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ogueir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Oliveira-Pinto L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ubelk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F. Differential regulation of toll-like receptor-2, toll-like receptor-4, CD16 and human leucocyte antigen-DR on peripheral blood monocytes during mild and severe dengue fever. 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og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02-216 [PMID: 20113369 DOI: 10.1111/j.1365-2567.2009.03224.x]</w:t>
      </w:r>
    </w:p>
    <w:p w14:paraId="6F18990B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8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rivastava 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ggarwal 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mee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ur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Gupta VK, Ramesh VS, Bhatia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aik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Cellular immune responses in acute hepatitis E virus infection to the viral open reading frame 2 protei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Viral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7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6-65 [PMID: 17425421 DOI: 10.1089/vim.2006.0053]</w:t>
      </w:r>
    </w:p>
    <w:p w14:paraId="1DB42C11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59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rivastava R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ggarwal R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achdev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Alam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I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mee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aik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Adaptive immune responses during acute uncomplicated and fulminant hepatitis 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1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306-311 [PMID: 21143520 DOI: 10.1111/j.1440-1746.2010.06356.x]</w:t>
      </w:r>
    </w:p>
    <w:p w14:paraId="240B3F6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0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hornton AM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Shevach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M. Suppressor effector function of CD4+CD25+ immunoregulatory T cells is antigen nonspecific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0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4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83-190 [PMID: 10605010 DOI: 10.4049/jimmunol.164.1.183]</w:t>
      </w:r>
    </w:p>
    <w:p w14:paraId="5E8C00D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1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X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Zhang L, Jiang Z. T-helper cell-mediated factors in drug-induced liver injury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pp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oxic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5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5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695-700 [PMID: 25752261 DOI: 10.1002/jat.3115]</w:t>
      </w:r>
    </w:p>
    <w:p w14:paraId="3C0A5C87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2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subuchi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Y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ugiyama S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ori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Th1/Th2 cytokine balance as a determinant of acetaminophen-induced liver injury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teract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73-279 [PMID: 19014921 DOI: 10.1016/j.cbi.2008.10.028]</w:t>
      </w:r>
    </w:p>
    <w:p w14:paraId="748C87F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63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X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Jiang Z, Cao W, Yuan Z, Sun L, Zhang L. Th17/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reg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mbalance in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riptolide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induced liver injury. 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Fitoterapi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45-251 [PMID: 24444892 DOI: 10.1016/j.fitote.2014.01.006]</w:t>
      </w:r>
    </w:p>
    <w:p w14:paraId="4E4A437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4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ong X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ong Y, Zeng H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a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Wang X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Ho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Wang J, Li J, Zhu Y, Liu H, Han J, Zhou H, Shen L, Gao T, Zhou T, Yang S, Li S, Chen Y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Meng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Q, Li H. Imbalance between circulating CD4+ regulatory T and conventional T lymphocytes in patients with HBV-related acute-on-chronic liver failur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Liver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517-1526 [PMID: 23869954 DOI: 10.1111/liv.12248]</w:t>
      </w:r>
    </w:p>
    <w:p w14:paraId="120BE403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5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r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-Roy A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orkaya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Oberoi R, Lal SK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amee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The hepatitis E virus open reading frame 3 protein activates ERK through binding and inhibition of the MAPK phosphatase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4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28345-28357 [PMID: 15096509 DOI: 10.1074/jbc.M400457200]</w:t>
      </w:r>
    </w:p>
    <w:p w14:paraId="6D36F325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6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ing 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, Chen T, Wang XJ, Zhou L, Shi AC, Ning Q. CD69+NK cells contribute to the murine hepatitis virus strain 3-induced murine hepatiti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uazhong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Univ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echnolog</w:t>
      </w:r>
      <w:proofErr w:type="spellEnd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13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505-510 [PMID: 23904369 DOI: 10.1007/s11596-013-1150-7]</w:t>
      </w:r>
    </w:p>
    <w:p w14:paraId="701ACB26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7 </w:t>
      </w:r>
      <w:proofErr w:type="spellStart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norino</w:t>
      </w:r>
      <w:proofErr w:type="spellEnd"/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Ramz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mous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ufe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Duchesne T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Thélu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, Sturm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Dariz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Guillerme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Pernollet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Zarski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Marche PN, Leroy V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Jouvi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-Marche E. Fine characterization of intrahepatic NK cells expressing natural killer receptors in chronic hepatitis B and C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9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1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458-467 [PMID: 19596474 DOI: 10.1016/j.jhep.2009.05.030]</w:t>
      </w:r>
    </w:p>
    <w:p w14:paraId="4EF0629F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8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olden-Mason L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Castelblanco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O'Farrelly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Rosen HR. Phenotypic and functional changes of cytotoxic CD56pos natural T cells determine outcome of acute hepatitis C virus infection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i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7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1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9292-9298 [PMID: 17553896 DOI: 10.1128/JVI.00834-07]</w:t>
      </w:r>
    </w:p>
    <w:p w14:paraId="7704444D" w14:textId="77777777" w:rsidR="00852B38" w:rsidRPr="003E6A31" w:rsidRDefault="00852B38" w:rsidP="00852B3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69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ier UC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Owen RE, Taylor E, Worth A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Naoumov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Willberg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Tang K, Newton P, Pellegrino P, Williams I, </w:t>
      </w:r>
      <w:proofErr w:type="spellStart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Klenerman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Borrow P. Shared alterations in NK cell frequency, phenotype, and function in chronic human immunodeficiency virus and hepatitis C virus infections. </w:t>
      </w:r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E6A31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irol</w:t>
      </w:r>
      <w:proofErr w:type="spellEnd"/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 2005; </w:t>
      </w:r>
      <w:r w:rsidRPr="003E6A31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9</w:t>
      </w:r>
      <w:r w:rsidRPr="003E6A31">
        <w:rPr>
          <w:rFonts w:ascii="Book Antiqua" w:eastAsia="宋体" w:hAnsi="Book Antiqua" w:cs="宋体"/>
          <w:sz w:val="24"/>
          <w:szCs w:val="24"/>
          <w:lang w:val="en-US" w:eastAsia="zh-CN"/>
        </w:rPr>
        <w:t>: 12365-12374 [PMID: 16160163 DOI: 10.1128/JVI.79.19.12365-12374.2005]</w:t>
      </w:r>
    </w:p>
    <w:p w14:paraId="79BD364E" w14:textId="77777777" w:rsidR="00852B38" w:rsidRPr="003E6A31" w:rsidRDefault="00852B38" w:rsidP="00852B38">
      <w:pPr>
        <w:wordWrap w:val="0"/>
        <w:snapToGrid w:val="0"/>
        <w:spacing w:after="0" w:line="360" w:lineRule="auto"/>
        <w:jc w:val="right"/>
        <w:rPr>
          <w:rFonts w:ascii="Book Antiqua" w:eastAsia="宋体" w:hAnsi="Book Antiqua"/>
          <w:sz w:val="24"/>
          <w:szCs w:val="24"/>
          <w:lang w:val="en-US" w:eastAsia="zh-CN"/>
        </w:rPr>
      </w:pPr>
      <w:bookmarkStart w:id="27" w:name="OLE_LINK51"/>
      <w:bookmarkStart w:id="28" w:name="OLE_LINK52"/>
      <w:bookmarkStart w:id="29" w:name="OLE_LINK120"/>
      <w:bookmarkStart w:id="30" w:name="OLE_LINK148"/>
      <w:bookmarkStart w:id="31" w:name="OLE_LINK72"/>
      <w:bookmarkStart w:id="32" w:name="OLE_LINK112"/>
      <w:bookmarkStart w:id="33" w:name="OLE_LINK320"/>
      <w:bookmarkStart w:id="34" w:name="OLE_LINK387"/>
      <w:bookmarkStart w:id="35" w:name="OLE_LINK183"/>
      <w:bookmarkStart w:id="36" w:name="OLE_LINK254"/>
      <w:bookmarkStart w:id="37" w:name="OLE_LINK149"/>
      <w:bookmarkStart w:id="38" w:name="OLE_LINK225"/>
      <w:bookmarkStart w:id="39" w:name="OLE_LINK207"/>
      <w:bookmarkStart w:id="40" w:name="OLE_LINK226"/>
      <w:bookmarkStart w:id="41" w:name="OLE_LINK212"/>
      <w:bookmarkStart w:id="42" w:name="OLE_LINK250"/>
      <w:bookmarkStart w:id="43" w:name="OLE_LINK281"/>
      <w:bookmarkStart w:id="44" w:name="OLE_LINK282"/>
      <w:bookmarkStart w:id="45" w:name="OLE_LINK313"/>
      <w:bookmarkStart w:id="46" w:name="OLE_LINK304"/>
      <w:bookmarkStart w:id="47" w:name="OLE_LINK321"/>
      <w:bookmarkStart w:id="48" w:name="OLE_LINK385"/>
      <w:bookmarkStart w:id="49" w:name="OLE_LINK400"/>
      <w:bookmarkStart w:id="50" w:name="OLE_LINK346"/>
      <w:bookmarkStart w:id="51" w:name="OLE_LINK371"/>
      <w:bookmarkStart w:id="52" w:name="OLE_LINK334"/>
      <w:bookmarkStart w:id="53" w:name="OLE_LINK1830"/>
      <w:bookmarkStart w:id="54" w:name="OLE_LINK457"/>
      <w:bookmarkStart w:id="55" w:name="OLE_LINK288"/>
      <w:bookmarkStart w:id="56" w:name="OLE_LINK384"/>
      <w:bookmarkStart w:id="57" w:name="OLE_LINK379"/>
      <w:bookmarkStart w:id="58" w:name="OLE_LINK303"/>
      <w:bookmarkStart w:id="59" w:name="OLE_LINK450"/>
      <w:bookmarkStart w:id="60" w:name="OLE_LINK489"/>
      <w:bookmarkStart w:id="61" w:name="OLE_LINK535"/>
      <w:bookmarkStart w:id="62" w:name="OLE_LINK648"/>
      <w:bookmarkStart w:id="63" w:name="OLE_LINK686"/>
      <w:bookmarkStart w:id="64" w:name="OLE_LINK471"/>
      <w:bookmarkStart w:id="65" w:name="OLE_LINK462"/>
      <w:bookmarkStart w:id="66" w:name="OLE_LINK519"/>
      <w:bookmarkStart w:id="67" w:name="OLE_LINK575"/>
      <w:bookmarkStart w:id="68" w:name="OLE_LINK491"/>
      <w:bookmarkStart w:id="69" w:name="OLE_LINK532"/>
      <w:bookmarkStart w:id="70" w:name="OLE_LINK572"/>
      <w:bookmarkStart w:id="71" w:name="OLE_LINK574"/>
      <w:bookmarkStart w:id="72" w:name="OLE_LINK480"/>
      <w:bookmarkStart w:id="73" w:name="OLE_LINK567"/>
      <w:bookmarkStart w:id="74" w:name="OLE_LINK2700"/>
      <w:bookmarkStart w:id="75" w:name="OLE_LINK581"/>
      <w:bookmarkStart w:id="76" w:name="OLE_LINK639"/>
      <w:bookmarkStart w:id="77" w:name="OLE_LINK688"/>
      <w:bookmarkStart w:id="78" w:name="OLE_LINK722"/>
      <w:bookmarkStart w:id="79" w:name="OLE_LINK542"/>
      <w:bookmarkStart w:id="80" w:name="OLE_LINK589"/>
      <w:bookmarkStart w:id="81" w:name="OLE_LINK582"/>
      <w:bookmarkStart w:id="82" w:name="OLE_LINK640"/>
      <w:bookmarkStart w:id="83" w:name="OLE_LINK714"/>
      <w:bookmarkStart w:id="84" w:name="OLE_LINK593"/>
      <w:bookmarkStart w:id="85" w:name="OLE_LINK716"/>
      <w:bookmarkStart w:id="86" w:name="OLE_LINK770"/>
      <w:bookmarkStart w:id="87" w:name="OLE_LINK801"/>
      <w:bookmarkStart w:id="88" w:name="OLE_LINK660"/>
      <w:bookmarkStart w:id="89" w:name="OLE_LINK781"/>
      <w:bookmarkStart w:id="90" w:name="OLE_LINK833"/>
      <w:bookmarkStart w:id="91" w:name="OLE_LINK642"/>
      <w:bookmarkStart w:id="92" w:name="OLE_LINK700"/>
      <w:bookmarkStart w:id="93" w:name="OLE_LINK792"/>
      <w:bookmarkStart w:id="94" w:name="OLE_LINK2882"/>
      <w:bookmarkStart w:id="95" w:name="OLE_LINK836"/>
      <w:bookmarkStart w:id="96" w:name="OLE_LINK889"/>
      <w:bookmarkStart w:id="97" w:name="OLE_LINK782"/>
      <w:bookmarkStart w:id="98" w:name="OLE_LINK826"/>
      <w:bookmarkStart w:id="99" w:name="OLE_LINK865"/>
      <w:bookmarkStart w:id="100" w:name="OLE_LINK856"/>
      <w:bookmarkStart w:id="101" w:name="OLE_LINK908"/>
      <w:bookmarkStart w:id="102" w:name="OLE_LINK980"/>
      <w:bookmarkStart w:id="103" w:name="OLE_LINK1018"/>
      <w:bookmarkStart w:id="104" w:name="OLE_LINK1049"/>
      <w:bookmarkStart w:id="105" w:name="OLE_LINK1076"/>
      <w:bookmarkStart w:id="106" w:name="OLE_LINK1106"/>
      <w:bookmarkStart w:id="107" w:name="OLE_LINK891"/>
      <w:bookmarkStart w:id="108" w:name="OLE_LINK943"/>
      <w:bookmarkStart w:id="109" w:name="OLE_LINK981"/>
      <w:bookmarkStart w:id="110" w:name="OLE_LINK1030"/>
      <w:bookmarkStart w:id="111" w:name="OLE_LINK847"/>
      <w:bookmarkStart w:id="112" w:name="OLE_LINK909"/>
      <w:bookmarkStart w:id="113" w:name="OLE_LINK906"/>
      <w:bookmarkStart w:id="114" w:name="OLE_LINK992"/>
      <w:bookmarkStart w:id="115" w:name="OLE_LINK993"/>
      <w:bookmarkStart w:id="116" w:name="OLE_LINK1052"/>
      <w:bookmarkStart w:id="117" w:name="OLE_LINK946"/>
      <w:bookmarkStart w:id="118" w:name="OLE_LINK911"/>
      <w:bookmarkStart w:id="119" w:name="OLE_LINK930"/>
      <w:bookmarkStart w:id="120" w:name="OLE_LINK1059"/>
      <w:bookmarkStart w:id="121" w:name="OLE_LINK1174"/>
      <w:bookmarkStart w:id="122" w:name="OLE_LINK1137"/>
      <w:bookmarkStart w:id="123" w:name="OLE_LINK1167"/>
      <w:bookmarkStart w:id="124" w:name="OLE_LINK1200"/>
      <w:bookmarkStart w:id="125" w:name="OLE_LINK1241"/>
      <w:bookmarkStart w:id="126" w:name="OLE_LINK1288"/>
      <w:bookmarkStart w:id="127" w:name="OLE_LINK1056"/>
      <w:bookmarkStart w:id="128" w:name="OLE_LINK1158"/>
      <w:bookmarkStart w:id="129" w:name="OLE_LINK1175"/>
      <w:bookmarkStart w:id="130" w:name="OLE_LINK1074"/>
      <w:bookmarkStart w:id="131" w:name="OLE_LINK1169"/>
      <w:r w:rsidRPr="003E6A31">
        <w:rPr>
          <w:rFonts w:ascii="Book Antiqua" w:eastAsia="宋体" w:hAnsi="Book Antiqua"/>
          <w:b/>
          <w:bCs/>
          <w:sz w:val="24"/>
          <w:szCs w:val="24"/>
          <w:lang w:val="en-US" w:eastAsia="zh-CN"/>
        </w:rPr>
        <w:t>P-Reviewer:</w:t>
      </w:r>
      <w:r w:rsidRPr="003E6A31">
        <w:rPr>
          <w:rFonts w:ascii="Book Antiqua" w:eastAsia="宋体" w:hAnsi="Book Antiqua" w:hint="eastAsia"/>
          <w:b/>
          <w:bCs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宋体" w:hAnsi="Book Antiqua"/>
          <w:bCs/>
          <w:sz w:val="24"/>
          <w:szCs w:val="24"/>
          <w:lang w:val="en-US" w:eastAsia="zh-CN"/>
        </w:rPr>
        <w:t>Kulkarni S, Kumar R, Zhao YR</w:t>
      </w:r>
      <w:r w:rsidRPr="003E6A31">
        <w:rPr>
          <w:rFonts w:ascii="Book Antiqua" w:eastAsia="宋体" w:hAnsi="Book Antiqua"/>
          <w:b/>
          <w:bCs/>
          <w:sz w:val="24"/>
          <w:szCs w:val="24"/>
          <w:lang w:val="en-US" w:eastAsia="zh-CN"/>
        </w:rPr>
        <w:t xml:space="preserve"> S-Editor:</w:t>
      </w:r>
      <w:r w:rsidRPr="003E6A31">
        <w:rPr>
          <w:rFonts w:ascii="Book Antiqua" w:eastAsia="宋体" w:hAnsi="Book Antiqua" w:hint="eastAsia"/>
          <w:sz w:val="24"/>
          <w:szCs w:val="24"/>
          <w:lang w:val="en-US" w:eastAsia="zh-CN"/>
        </w:rPr>
        <w:t xml:space="preserve"> Gong ZM</w:t>
      </w:r>
    </w:p>
    <w:p w14:paraId="63A1B2FA" w14:textId="103F9523" w:rsidR="00791EE8" w:rsidRPr="003E6A31" w:rsidRDefault="00852B38" w:rsidP="00852B38">
      <w:pPr>
        <w:snapToGrid w:val="0"/>
        <w:spacing w:after="0" w:line="360" w:lineRule="auto"/>
        <w:jc w:val="right"/>
        <w:rPr>
          <w:rFonts w:ascii="Book Antiqua" w:eastAsia="宋体" w:hAnsi="Book Antiqua"/>
          <w:b/>
          <w:bCs/>
          <w:sz w:val="24"/>
          <w:szCs w:val="24"/>
          <w:lang w:val="en-US" w:eastAsia="zh-CN"/>
        </w:rPr>
      </w:pPr>
      <w:r w:rsidRPr="003E6A31">
        <w:rPr>
          <w:rFonts w:ascii="Book Antiqua" w:eastAsia="宋体" w:hAnsi="Book Antiqua"/>
          <w:b/>
          <w:bCs/>
          <w:sz w:val="24"/>
          <w:szCs w:val="24"/>
          <w:lang w:val="en-US" w:eastAsia="zh-CN"/>
        </w:rPr>
        <w:t>L-Editor:</w:t>
      </w:r>
      <w:r w:rsidRPr="003E6A31">
        <w:rPr>
          <w:rFonts w:ascii="Book Antiqua" w:eastAsia="宋体" w:hAnsi="Book Antiqu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宋体" w:hAnsi="Book Antiqua"/>
          <w:b/>
          <w:bCs/>
          <w:sz w:val="24"/>
          <w:szCs w:val="24"/>
          <w:lang w:val="en-US" w:eastAsia="zh-CN"/>
        </w:rPr>
        <w:t>E-Editor:</w:t>
      </w:r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</w:p>
    <w:p w14:paraId="4D5C1F86" w14:textId="77777777" w:rsidR="00BD1641" w:rsidRPr="003E6A31" w:rsidRDefault="00BD1641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2532EB1D" w14:textId="77777777" w:rsidR="00795797" w:rsidRPr="003E6A31" w:rsidRDefault="00795797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5C2BA939" w14:textId="4A4C5636" w:rsidR="00224598" w:rsidRPr="003E6A31" w:rsidRDefault="00224598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>Table 1</w:t>
      </w:r>
      <w:r w:rsidR="00795797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Clinical characteri</w:t>
      </w:r>
      <w:r w:rsidR="00795797" w:rsidRPr="003E6A31">
        <w:rPr>
          <w:rFonts w:ascii="Book Antiqua" w:eastAsia="仿宋_GB2312" w:hAnsi="Book Antiqua"/>
          <w:b/>
          <w:sz w:val="24"/>
          <w:szCs w:val="24"/>
          <w:lang w:val="en-US"/>
        </w:rPr>
        <w:t>stics of the studied population</w:t>
      </w:r>
      <w:r w:rsidR="00795797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="00795797" w:rsidRPr="003E6A31">
        <w:rPr>
          <w:rFonts w:ascii="Book Antiqua" w:eastAsia="仿宋_GB2312" w:hAnsi="Book Antiqua"/>
          <w:b/>
          <w:i/>
          <w:sz w:val="24"/>
          <w:szCs w:val="24"/>
          <w:lang w:val="en-US" w:eastAsia="pt-BR"/>
        </w:rPr>
        <w:t>n</w:t>
      </w:r>
      <w:r w:rsidR="00795797" w:rsidRPr="003E6A31">
        <w:rPr>
          <w:rFonts w:ascii="Book Antiqua" w:eastAsia="仿宋_GB2312" w:hAnsi="Book Antiqua" w:hint="eastAsia"/>
          <w:b/>
          <w:i/>
          <w:sz w:val="24"/>
          <w:szCs w:val="24"/>
          <w:lang w:val="en-US" w:eastAsia="zh-CN"/>
        </w:rPr>
        <w:t xml:space="preserve"> </w:t>
      </w:r>
      <w:r w:rsidR="00795797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>(%)</w:t>
      </w:r>
    </w:p>
    <w:tbl>
      <w:tblPr>
        <w:tblStyle w:val="TableGrid"/>
        <w:tblW w:w="926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23"/>
        <w:gridCol w:w="2200"/>
        <w:gridCol w:w="2014"/>
        <w:gridCol w:w="2529"/>
      </w:tblGrid>
      <w:tr w:rsidR="003E6A31" w:rsidRPr="003E6A31" w14:paraId="31F01F46" w14:textId="77777777" w:rsidTr="00E12D62">
        <w:trPr>
          <w:trHeight w:val="330"/>
        </w:trPr>
        <w:tc>
          <w:tcPr>
            <w:tcW w:w="2523" w:type="dxa"/>
            <w:tcBorders>
              <w:top w:val="single" w:sz="4" w:space="0" w:color="auto"/>
              <w:bottom w:val="nil"/>
            </w:tcBorders>
            <w:hideMark/>
          </w:tcPr>
          <w:p w14:paraId="1207E6D9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 </w:t>
            </w:r>
          </w:p>
        </w:tc>
        <w:tc>
          <w:tcPr>
            <w:tcW w:w="2200" w:type="dxa"/>
            <w:tcBorders>
              <w:top w:val="single" w:sz="4" w:space="0" w:color="auto"/>
              <w:bottom w:val="nil"/>
            </w:tcBorders>
            <w:hideMark/>
          </w:tcPr>
          <w:p w14:paraId="542FBEF7" w14:textId="4D7154BE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Acute </w:t>
            </w:r>
            <w:r w:rsidR="00660DA8" w:rsidRPr="003E6A31">
              <w:rPr>
                <w:rFonts w:ascii="Book Antiqua" w:eastAsia="仿宋_GB2312" w:hAnsi="Book Antiqua"/>
                <w:sz w:val="24"/>
                <w:szCs w:val="24"/>
                <w:lang w:val="en-US"/>
              </w:rPr>
              <w:t>l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iver </w:t>
            </w:r>
            <w:r w:rsidR="00660DA8" w:rsidRPr="003E6A31">
              <w:rPr>
                <w:rFonts w:ascii="Book Antiqua" w:eastAsia="仿宋_GB2312" w:hAnsi="Book Antiqua"/>
                <w:sz w:val="24"/>
                <w:szCs w:val="24"/>
                <w:lang w:val="en-US"/>
              </w:rPr>
              <w:t>f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ilure</w:t>
            </w:r>
          </w:p>
        </w:tc>
        <w:tc>
          <w:tcPr>
            <w:tcW w:w="2014" w:type="dxa"/>
            <w:tcBorders>
              <w:top w:val="single" w:sz="4" w:space="0" w:color="auto"/>
              <w:bottom w:val="nil"/>
            </w:tcBorders>
            <w:noWrap/>
            <w:hideMark/>
          </w:tcPr>
          <w:p w14:paraId="46BDE30B" w14:textId="5D1F62C9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Acute </w:t>
            </w:r>
            <w:r w:rsidR="00660DA8" w:rsidRPr="003E6A31">
              <w:rPr>
                <w:rFonts w:ascii="Book Antiqua" w:eastAsia="仿宋_GB2312" w:hAnsi="Book Antiqua"/>
                <w:sz w:val="24"/>
                <w:szCs w:val="24"/>
                <w:lang w:val="en-US"/>
              </w:rPr>
              <w:t>h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epatitis</w:t>
            </w:r>
          </w:p>
        </w:tc>
        <w:tc>
          <w:tcPr>
            <w:tcW w:w="2529" w:type="dxa"/>
            <w:tcBorders>
              <w:top w:val="single" w:sz="4" w:space="0" w:color="auto"/>
              <w:bottom w:val="nil"/>
            </w:tcBorders>
            <w:noWrap/>
            <w:hideMark/>
          </w:tcPr>
          <w:p w14:paraId="7DBC0A9D" w14:textId="0FCCCCE6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Healthy </w:t>
            </w:r>
            <w:r w:rsidR="00660DA8" w:rsidRPr="003E6A31">
              <w:rPr>
                <w:rFonts w:ascii="Book Antiqua" w:eastAsia="仿宋_GB2312" w:hAnsi="Book Antiqua"/>
                <w:sz w:val="24"/>
                <w:szCs w:val="24"/>
                <w:lang w:val="en-US"/>
              </w:rPr>
              <w:t>c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ontrol</w:t>
            </w:r>
          </w:p>
        </w:tc>
      </w:tr>
      <w:tr w:rsidR="003E6A31" w:rsidRPr="003E6A31" w14:paraId="6B91DAA8" w14:textId="77777777" w:rsidTr="00E12D62">
        <w:trPr>
          <w:trHeight w:val="300"/>
        </w:trPr>
        <w:tc>
          <w:tcPr>
            <w:tcW w:w="2523" w:type="dxa"/>
            <w:tcBorders>
              <w:top w:val="nil"/>
              <w:bottom w:val="nil"/>
            </w:tcBorders>
            <w:noWrap/>
            <w:hideMark/>
          </w:tcPr>
          <w:p w14:paraId="63EC8C2E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200" w:type="dxa"/>
            <w:tcBorders>
              <w:top w:val="nil"/>
              <w:bottom w:val="nil"/>
            </w:tcBorders>
            <w:hideMark/>
          </w:tcPr>
          <w:p w14:paraId="04CAB30E" w14:textId="3EDD5F28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(</w:t>
            </w:r>
            <w:r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= 16</w:t>
            </w:r>
            <w:r w:rsidR="00224598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tcBorders>
              <w:top w:val="nil"/>
              <w:bottom w:val="nil"/>
            </w:tcBorders>
            <w:noWrap/>
            <w:hideMark/>
          </w:tcPr>
          <w:p w14:paraId="6F43DA9A" w14:textId="3067354D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(</w:t>
            </w:r>
            <w:r w:rsidR="00795797"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>n</w:t>
            </w:r>
            <w:r w:rsidR="00795797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= 4</w:t>
            </w:r>
            <w:r w:rsidR="00E23F1D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6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529" w:type="dxa"/>
            <w:tcBorders>
              <w:top w:val="nil"/>
              <w:bottom w:val="nil"/>
            </w:tcBorders>
            <w:noWrap/>
            <w:hideMark/>
          </w:tcPr>
          <w:p w14:paraId="192640D5" w14:textId="5022CE63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(</w:t>
            </w:r>
            <w:r w:rsidR="00795797"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= 22)</w:t>
            </w:r>
          </w:p>
        </w:tc>
      </w:tr>
      <w:tr w:rsidR="003E6A31" w:rsidRPr="003E6A31" w14:paraId="095DCCD6" w14:textId="77777777" w:rsidTr="00E12D62">
        <w:trPr>
          <w:trHeight w:val="300"/>
        </w:trPr>
        <w:tc>
          <w:tcPr>
            <w:tcW w:w="4723" w:type="dxa"/>
            <w:gridSpan w:val="2"/>
            <w:tcBorders>
              <w:top w:val="single" w:sz="4" w:space="0" w:color="auto"/>
            </w:tcBorders>
            <w:noWrap/>
            <w:hideMark/>
          </w:tcPr>
          <w:p w14:paraId="1EA261B9" w14:textId="3AE6C2D5" w:rsidR="00224598" w:rsidRPr="003E6A31" w:rsidRDefault="00795797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Age (</w:t>
            </w:r>
            <w:proofErr w:type="spellStart"/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yr</w:t>
            </w:r>
            <w:proofErr w:type="spellEnd"/>
            <w:r w:rsidR="00224598"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tcBorders>
              <w:top w:val="single" w:sz="4" w:space="0" w:color="auto"/>
            </w:tcBorders>
            <w:noWrap/>
            <w:hideMark/>
          </w:tcPr>
          <w:p w14:paraId="568BBC7D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tcBorders>
              <w:top w:val="single" w:sz="4" w:space="0" w:color="auto"/>
            </w:tcBorders>
            <w:noWrap/>
            <w:hideMark/>
          </w:tcPr>
          <w:p w14:paraId="49CAEFC9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6030591C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6E87E6E9" w14:textId="77777777" w:rsidR="00224598" w:rsidRPr="003E6A31" w:rsidRDefault="00224598" w:rsidP="00795797">
            <w:pPr>
              <w:snapToGrid w:val="0"/>
              <w:spacing w:after="0" w:line="360" w:lineRule="auto"/>
              <w:ind w:left="159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Mean ± SD</w:t>
            </w:r>
          </w:p>
        </w:tc>
        <w:tc>
          <w:tcPr>
            <w:tcW w:w="2200" w:type="dxa"/>
            <w:hideMark/>
          </w:tcPr>
          <w:p w14:paraId="6EB2692F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4.88 ± 21.52</w:t>
            </w:r>
          </w:p>
        </w:tc>
        <w:tc>
          <w:tcPr>
            <w:tcW w:w="2014" w:type="dxa"/>
            <w:noWrap/>
            <w:hideMark/>
          </w:tcPr>
          <w:p w14:paraId="4D7A29AF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1.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± 10.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2</w:t>
            </w:r>
          </w:p>
        </w:tc>
        <w:tc>
          <w:tcPr>
            <w:tcW w:w="2529" w:type="dxa"/>
            <w:noWrap/>
            <w:hideMark/>
          </w:tcPr>
          <w:p w14:paraId="629DF0EB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4.64 ± 8.79</w:t>
            </w:r>
          </w:p>
        </w:tc>
      </w:tr>
      <w:tr w:rsidR="003E6A31" w:rsidRPr="003E6A31" w14:paraId="1A0D5B27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39D77D09" w14:textId="77777777" w:rsidR="00224598" w:rsidRPr="003E6A31" w:rsidRDefault="00224598" w:rsidP="00795797">
            <w:pPr>
              <w:snapToGrid w:val="0"/>
              <w:spacing w:after="0" w:line="360" w:lineRule="auto"/>
              <w:ind w:left="159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5%, 75%</w:t>
            </w:r>
          </w:p>
        </w:tc>
        <w:tc>
          <w:tcPr>
            <w:tcW w:w="2200" w:type="dxa"/>
            <w:hideMark/>
          </w:tcPr>
          <w:p w14:paraId="1AE49165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.25, 49</w:t>
            </w:r>
          </w:p>
        </w:tc>
        <w:tc>
          <w:tcPr>
            <w:tcW w:w="2014" w:type="dxa"/>
            <w:noWrap/>
            <w:hideMark/>
          </w:tcPr>
          <w:p w14:paraId="4DAAA256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.1, 29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75</w:t>
            </w:r>
          </w:p>
        </w:tc>
        <w:tc>
          <w:tcPr>
            <w:tcW w:w="2529" w:type="dxa"/>
            <w:noWrap/>
            <w:hideMark/>
          </w:tcPr>
          <w:p w14:paraId="2622A47F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.2, 47</w:t>
            </w:r>
          </w:p>
        </w:tc>
      </w:tr>
      <w:tr w:rsidR="003E6A31" w:rsidRPr="003E6A31" w14:paraId="4965F4AF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0D6EB7CB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Gender</w:t>
            </w:r>
          </w:p>
        </w:tc>
        <w:tc>
          <w:tcPr>
            <w:tcW w:w="2200" w:type="dxa"/>
            <w:hideMark/>
          </w:tcPr>
          <w:p w14:paraId="6B8DAB4E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014" w:type="dxa"/>
            <w:noWrap/>
            <w:hideMark/>
          </w:tcPr>
          <w:p w14:paraId="34F1B0E5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  <w:hideMark/>
          </w:tcPr>
          <w:p w14:paraId="371C07DA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39F004A3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6768CA25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Male</w:t>
            </w:r>
          </w:p>
        </w:tc>
        <w:tc>
          <w:tcPr>
            <w:tcW w:w="2200" w:type="dxa"/>
            <w:hideMark/>
          </w:tcPr>
          <w:p w14:paraId="3A1FCED9" w14:textId="77777777" w:rsidR="00224598" w:rsidRPr="003E6A31" w:rsidRDefault="00B8090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 (37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5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noWrap/>
            <w:hideMark/>
          </w:tcPr>
          <w:p w14:paraId="714F39C3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5 (54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4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529" w:type="dxa"/>
            <w:noWrap/>
            <w:hideMark/>
          </w:tcPr>
          <w:p w14:paraId="0767F35E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 (40.9)</w:t>
            </w:r>
          </w:p>
        </w:tc>
      </w:tr>
      <w:tr w:rsidR="003E6A31" w:rsidRPr="003E6A31" w14:paraId="437BA649" w14:textId="77777777" w:rsidTr="00E12D62">
        <w:trPr>
          <w:trHeight w:val="300"/>
        </w:trPr>
        <w:tc>
          <w:tcPr>
            <w:tcW w:w="4723" w:type="dxa"/>
            <w:gridSpan w:val="2"/>
            <w:noWrap/>
            <w:hideMark/>
          </w:tcPr>
          <w:p w14:paraId="47EEB07D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Diagnosis</w:t>
            </w:r>
          </w:p>
        </w:tc>
        <w:tc>
          <w:tcPr>
            <w:tcW w:w="2014" w:type="dxa"/>
            <w:noWrap/>
            <w:hideMark/>
          </w:tcPr>
          <w:p w14:paraId="2AF58BFF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  <w:hideMark/>
          </w:tcPr>
          <w:p w14:paraId="29086E49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55FC10A0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79A70819" w14:textId="77777777" w:rsidR="00224598" w:rsidRPr="003E6A31" w:rsidRDefault="00224598" w:rsidP="00795797">
            <w:pPr>
              <w:snapToGrid w:val="0"/>
              <w:spacing w:after="0" w:line="360" w:lineRule="auto"/>
              <w:ind w:left="159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Hepatitis A </w:t>
            </w:r>
          </w:p>
        </w:tc>
        <w:tc>
          <w:tcPr>
            <w:tcW w:w="2200" w:type="dxa"/>
            <w:hideMark/>
          </w:tcPr>
          <w:p w14:paraId="17EE8F29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1</w:t>
            </w:r>
            <w:r w:rsidR="00B80905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68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</w:t>
            </w:r>
            <w:r w:rsidR="00B80905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)</w:t>
            </w:r>
          </w:p>
        </w:tc>
        <w:tc>
          <w:tcPr>
            <w:tcW w:w="2014" w:type="dxa"/>
            <w:noWrap/>
            <w:hideMark/>
          </w:tcPr>
          <w:p w14:paraId="35F6D6E9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8 (82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529" w:type="dxa"/>
            <w:noWrap/>
            <w:hideMark/>
          </w:tcPr>
          <w:p w14:paraId="599F7944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  <w:tr w:rsidR="003E6A31" w:rsidRPr="003E6A31" w14:paraId="7DDF336E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4216ABAF" w14:textId="77777777" w:rsidR="00224598" w:rsidRPr="003E6A31" w:rsidRDefault="00224598" w:rsidP="00795797">
            <w:pPr>
              <w:snapToGrid w:val="0"/>
              <w:spacing w:after="0" w:line="360" w:lineRule="auto"/>
              <w:ind w:left="159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Drug toxicity </w:t>
            </w:r>
          </w:p>
        </w:tc>
        <w:tc>
          <w:tcPr>
            <w:tcW w:w="2200" w:type="dxa"/>
            <w:hideMark/>
          </w:tcPr>
          <w:p w14:paraId="7AC51F14" w14:textId="77777777" w:rsidR="00224598" w:rsidRPr="003E6A31" w:rsidRDefault="00B8090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 (12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0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noWrap/>
            <w:hideMark/>
          </w:tcPr>
          <w:p w14:paraId="77463F8B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 (4.34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529" w:type="dxa"/>
            <w:noWrap/>
            <w:hideMark/>
          </w:tcPr>
          <w:p w14:paraId="5D00AC4F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  <w:tr w:rsidR="003E6A31" w:rsidRPr="003E6A31" w14:paraId="131B7E53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76C4EFE7" w14:textId="77777777" w:rsidR="00224598" w:rsidRPr="003E6A31" w:rsidRDefault="00224598" w:rsidP="00795797">
            <w:pPr>
              <w:snapToGrid w:val="0"/>
              <w:spacing w:after="0" w:line="360" w:lineRule="auto"/>
              <w:ind w:left="159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Indeterminate </w:t>
            </w:r>
          </w:p>
        </w:tc>
        <w:tc>
          <w:tcPr>
            <w:tcW w:w="2200" w:type="dxa"/>
            <w:hideMark/>
          </w:tcPr>
          <w:p w14:paraId="7C347550" w14:textId="77777777" w:rsidR="00224598" w:rsidRPr="003E6A31" w:rsidRDefault="00B8090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 (18.75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noWrap/>
            <w:hideMark/>
          </w:tcPr>
          <w:p w14:paraId="03857CC5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 (1</w:t>
            </w:r>
            <w:r w:rsidR="00E23F1D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.</w:t>
            </w:r>
            <w:r w:rsidR="00E23F1D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)</w:t>
            </w:r>
          </w:p>
        </w:tc>
        <w:tc>
          <w:tcPr>
            <w:tcW w:w="2529" w:type="dxa"/>
            <w:noWrap/>
            <w:hideMark/>
          </w:tcPr>
          <w:p w14:paraId="33104B0A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  <w:tr w:rsidR="003E6A31" w:rsidRPr="003E6A31" w14:paraId="79B8A28B" w14:textId="77777777" w:rsidTr="00E12D62">
        <w:trPr>
          <w:trHeight w:val="300"/>
        </w:trPr>
        <w:tc>
          <w:tcPr>
            <w:tcW w:w="2523" w:type="dxa"/>
            <w:noWrap/>
          </w:tcPr>
          <w:p w14:paraId="20C9F8C4" w14:textId="77777777" w:rsidR="00664885" w:rsidRPr="003E6A31" w:rsidRDefault="00664885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Liver enzymes </w:t>
            </w:r>
          </w:p>
        </w:tc>
        <w:tc>
          <w:tcPr>
            <w:tcW w:w="2200" w:type="dxa"/>
          </w:tcPr>
          <w:p w14:paraId="7F593D08" w14:textId="77777777" w:rsidR="00664885" w:rsidRPr="003E6A31" w:rsidRDefault="00664885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014" w:type="dxa"/>
            <w:noWrap/>
          </w:tcPr>
          <w:p w14:paraId="1D876733" w14:textId="77777777" w:rsidR="00664885" w:rsidRPr="003E6A31" w:rsidRDefault="00664885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</w:tcPr>
          <w:p w14:paraId="6E8EDCC7" w14:textId="77777777" w:rsidR="00664885" w:rsidRPr="003E6A31" w:rsidRDefault="00664885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062A176C" w14:textId="77777777" w:rsidTr="00E12D62">
        <w:trPr>
          <w:trHeight w:val="300"/>
        </w:trPr>
        <w:tc>
          <w:tcPr>
            <w:tcW w:w="2523" w:type="dxa"/>
            <w:noWrap/>
          </w:tcPr>
          <w:p w14:paraId="3B40B033" w14:textId="77777777" w:rsidR="00664885" w:rsidRPr="003E6A31" w:rsidRDefault="00664885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AST (UI/L)</w:t>
            </w:r>
          </w:p>
        </w:tc>
        <w:tc>
          <w:tcPr>
            <w:tcW w:w="2200" w:type="dxa"/>
          </w:tcPr>
          <w:p w14:paraId="3BB45830" w14:textId="2A99050F" w:rsidR="00664885" w:rsidRPr="003E6A31" w:rsidRDefault="00795797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</w:t>
            </w:r>
            <w:r w:rsidR="00664885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95.5 ± 1460</w:t>
            </w:r>
          </w:p>
        </w:tc>
        <w:tc>
          <w:tcPr>
            <w:tcW w:w="2014" w:type="dxa"/>
            <w:noWrap/>
          </w:tcPr>
          <w:p w14:paraId="10A8041B" w14:textId="77777777" w:rsidR="00664885" w:rsidRPr="003E6A31" w:rsidRDefault="0069599D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44.5 ± 444.9</w:t>
            </w:r>
          </w:p>
        </w:tc>
        <w:tc>
          <w:tcPr>
            <w:tcW w:w="2529" w:type="dxa"/>
            <w:noWrap/>
          </w:tcPr>
          <w:p w14:paraId="18B22B0C" w14:textId="77777777" w:rsidR="00664885" w:rsidRPr="003E6A31" w:rsidRDefault="0069599D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1.68 ± 4.87</w:t>
            </w:r>
          </w:p>
        </w:tc>
      </w:tr>
      <w:tr w:rsidR="003E6A31" w:rsidRPr="003E6A31" w14:paraId="4CE7C962" w14:textId="77777777" w:rsidTr="00E12D62">
        <w:trPr>
          <w:trHeight w:val="300"/>
        </w:trPr>
        <w:tc>
          <w:tcPr>
            <w:tcW w:w="2523" w:type="dxa"/>
            <w:noWrap/>
          </w:tcPr>
          <w:p w14:paraId="17D13638" w14:textId="77777777" w:rsidR="00664885" w:rsidRPr="003E6A31" w:rsidRDefault="00664885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ALT (UI/L)</w:t>
            </w:r>
          </w:p>
        </w:tc>
        <w:tc>
          <w:tcPr>
            <w:tcW w:w="2200" w:type="dxa"/>
          </w:tcPr>
          <w:p w14:paraId="5019CDB9" w14:textId="77777777" w:rsidR="00664885" w:rsidRPr="003E6A31" w:rsidRDefault="00664885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06.12 ± 639.11</w:t>
            </w:r>
          </w:p>
        </w:tc>
        <w:tc>
          <w:tcPr>
            <w:tcW w:w="2014" w:type="dxa"/>
            <w:noWrap/>
          </w:tcPr>
          <w:p w14:paraId="08F601B6" w14:textId="77777777" w:rsidR="00664885" w:rsidRPr="003E6A31" w:rsidRDefault="0069599D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17.90 ± 884.30</w:t>
            </w:r>
          </w:p>
        </w:tc>
        <w:tc>
          <w:tcPr>
            <w:tcW w:w="2529" w:type="dxa"/>
            <w:noWrap/>
          </w:tcPr>
          <w:p w14:paraId="60AC4BE0" w14:textId="77777777" w:rsidR="00664885" w:rsidRPr="003E6A31" w:rsidRDefault="0069599D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.36 ± 4.50</w:t>
            </w:r>
          </w:p>
        </w:tc>
      </w:tr>
      <w:tr w:rsidR="003E6A31" w:rsidRPr="003E6A31" w14:paraId="6DAA10E4" w14:textId="77777777" w:rsidTr="00E12D62">
        <w:trPr>
          <w:trHeight w:val="300"/>
        </w:trPr>
        <w:tc>
          <w:tcPr>
            <w:tcW w:w="2523" w:type="dxa"/>
            <w:noWrap/>
          </w:tcPr>
          <w:p w14:paraId="73259BDA" w14:textId="77777777" w:rsidR="00664885" w:rsidRPr="003E6A31" w:rsidRDefault="00664885" w:rsidP="00795797">
            <w:pPr>
              <w:snapToGrid w:val="0"/>
              <w:spacing w:after="0" w:line="360" w:lineRule="auto"/>
              <w:ind w:left="-25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otal bilirubin (mg/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dL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200" w:type="dxa"/>
          </w:tcPr>
          <w:p w14:paraId="04D8DF94" w14:textId="77777777" w:rsidR="00664885" w:rsidRPr="003E6A31" w:rsidRDefault="0066488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1.47 ± 10.48</w:t>
            </w:r>
          </w:p>
        </w:tc>
        <w:tc>
          <w:tcPr>
            <w:tcW w:w="2014" w:type="dxa"/>
            <w:noWrap/>
          </w:tcPr>
          <w:p w14:paraId="0F05DB1A" w14:textId="77777777" w:rsidR="00664885" w:rsidRPr="003E6A31" w:rsidRDefault="00664885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01 ± 6.88</w:t>
            </w:r>
          </w:p>
        </w:tc>
        <w:tc>
          <w:tcPr>
            <w:tcW w:w="2529" w:type="dxa"/>
            <w:noWrap/>
          </w:tcPr>
          <w:p w14:paraId="6EB33FF8" w14:textId="77777777" w:rsidR="00664885" w:rsidRPr="003E6A31" w:rsidRDefault="0069599D" w:rsidP="00795797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85 ± 0.09</w:t>
            </w:r>
          </w:p>
        </w:tc>
      </w:tr>
      <w:tr w:rsidR="003E6A31" w:rsidRPr="003E6A31" w14:paraId="32BDD98D" w14:textId="77777777" w:rsidTr="00E12D62">
        <w:trPr>
          <w:trHeight w:val="300"/>
        </w:trPr>
        <w:tc>
          <w:tcPr>
            <w:tcW w:w="4723" w:type="dxa"/>
            <w:gridSpan w:val="2"/>
            <w:noWrap/>
            <w:hideMark/>
          </w:tcPr>
          <w:p w14:paraId="3056E826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Coma grade</w:t>
            </w:r>
          </w:p>
        </w:tc>
        <w:tc>
          <w:tcPr>
            <w:tcW w:w="2014" w:type="dxa"/>
            <w:noWrap/>
            <w:hideMark/>
          </w:tcPr>
          <w:p w14:paraId="1114D43F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  <w:hideMark/>
          </w:tcPr>
          <w:p w14:paraId="671F3194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45F2DC67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384FC772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-I</w:t>
            </w:r>
          </w:p>
        </w:tc>
        <w:tc>
          <w:tcPr>
            <w:tcW w:w="2200" w:type="dxa"/>
            <w:hideMark/>
          </w:tcPr>
          <w:p w14:paraId="67A3365B" w14:textId="77777777" w:rsidR="00224598" w:rsidRPr="003E6A31" w:rsidRDefault="00B8090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 (18.75)</w:t>
            </w:r>
          </w:p>
        </w:tc>
        <w:tc>
          <w:tcPr>
            <w:tcW w:w="2014" w:type="dxa"/>
            <w:noWrap/>
            <w:hideMark/>
          </w:tcPr>
          <w:p w14:paraId="7B692802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  <w:tc>
          <w:tcPr>
            <w:tcW w:w="2529" w:type="dxa"/>
            <w:noWrap/>
            <w:hideMark/>
          </w:tcPr>
          <w:p w14:paraId="0C30C499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  <w:tr w:rsidR="003E6A31" w:rsidRPr="003E6A31" w14:paraId="49F9E056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10FE2573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I-IV</w:t>
            </w:r>
          </w:p>
        </w:tc>
        <w:tc>
          <w:tcPr>
            <w:tcW w:w="2200" w:type="dxa"/>
            <w:hideMark/>
          </w:tcPr>
          <w:p w14:paraId="00EF71F1" w14:textId="77777777" w:rsidR="00224598" w:rsidRPr="003E6A31" w:rsidRDefault="00B80905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 (81.25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014" w:type="dxa"/>
            <w:noWrap/>
            <w:hideMark/>
          </w:tcPr>
          <w:p w14:paraId="7CF2D0C3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  <w:tc>
          <w:tcPr>
            <w:tcW w:w="2529" w:type="dxa"/>
            <w:noWrap/>
            <w:hideMark/>
          </w:tcPr>
          <w:p w14:paraId="0A3FBB1C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  <w:tr w:rsidR="003E6A31" w:rsidRPr="003E6A31" w14:paraId="0B9CF1CA" w14:textId="77777777" w:rsidTr="00E12D62">
        <w:trPr>
          <w:trHeight w:val="300"/>
        </w:trPr>
        <w:tc>
          <w:tcPr>
            <w:tcW w:w="4723" w:type="dxa"/>
            <w:gridSpan w:val="2"/>
            <w:noWrap/>
            <w:hideMark/>
          </w:tcPr>
          <w:p w14:paraId="122021CE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Coagulopathy</w:t>
            </w:r>
          </w:p>
        </w:tc>
        <w:tc>
          <w:tcPr>
            <w:tcW w:w="2014" w:type="dxa"/>
            <w:noWrap/>
            <w:hideMark/>
          </w:tcPr>
          <w:p w14:paraId="75BD9826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  <w:hideMark/>
          </w:tcPr>
          <w:p w14:paraId="0582F27A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12F053E6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1EF48017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NR (mean ± SD)</w:t>
            </w:r>
          </w:p>
        </w:tc>
        <w:tc>
          <w:tcPr>
            <w:tcW w:w="2200" w:type="dxa"/>
            <w:hideMark/>
          </w:tcPr>
          <w:p w14:paraId="24E2C48E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</w:t>
            </w:r>
            <w:r w:rsidR="00B80905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8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± 0.</w:t>
            </w:r>
            <w:r w:rsidR="00B80905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9</w:t>
            </w:r>
          </w:p>
        </w:tc>
        <w:tc>
          <w:tcPr>
            <w:tcW w:w="2014" w:type="dxa"/>
            <w:noWrap/>
            <w:hideMark/>
          </w:tcPr>
          <w:p w14:paraId="2A9B3907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16 ± 0.04</w:t>
            </w:r>
          </w:p>
        </w:tc>
        <w:tc>
          <w:tcPr>
            <w:tcW w:w="2529" w:type="dxa"/>
            <w:noWrap/>
            <w:hideMark/>
          </w:tcPr>
          <w:p w14:paraId="1FE79949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98 ± 0.06</w:t>
            </w:r>
          </w:p>
        </w:tc>
      </w:tr>
      <w:tr w:rsidR="003E6A31" w:rsidRPr="003E6A31" w14:paraId="104F755B" w14:textId="77777777" w:rsidTr="00E12D62">
        <w:trPr>
          <w:trHeight w:val="300"/>
        </w:trPr>
        <w:tc>
          <w:tcPr>
            <w:tcW w:w="4723" w:type="dxa"/>
            <w:gridSpan w:val="2"/>
            <w:noWrap/>
            <w:hideMark/>
          </w:tcPr>
          <w:p w14:paraId="28CF51E2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Outcome</w:t>
            </w:r>
          </w:p>
        </w:tc>
        <w:tc>
          <w:tcPr>
            <w:tcW w:w="2014" w:type="dxa"/>
            <w:noWrap/>
            <w:hideMark/>
          </w:tcPr>
          <w:p w14:paraId="34850ED6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2529" w:type="dxa"/>
            <w:noWrap/>
            <w:hideMark/>
          </w:tcPr>
          <w:p w14:paraId="6F97095F" w14:textId="77777777" w:rsidR="00224598" w:rsidRPr="003E6A31" w:rsidRDefault="00224598" w:rsidP="00F53515">
            <w:pPr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5EF3FE99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5355D0A4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Survived</w:t>
            </w:r>
          </w:p>
        </w:tc>
        <w:tc>
          <w:tcPr>
            <w:tcW w:w="2200" w:type="dxa"/>
            <w:hideMark/>
          </w:tcPr>
          <w:p w14:paraId="1E320057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 (46.15)</w:t>
            </w:r>
          </w:p>
        </w:tc>
        <w:tc>
          <w:tcPr>
            <w:tcW w:w="2014" w:type="dxa"/>
            <w:noWrap/>
            <w:hideMark/>
          </w:tcPr>
          <w:p w14:paraId="7F43DE7F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6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0.00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2529" w:type="dxa"/>
            <w:noWrap/>
            <w:hideMark/>
          </w:tcPr>
          <w:p w14:paraId="69BBA69F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2 (100)</w:t>
            </w:r>
          </w:p>
        </w:tc>
      </w:tr>
      <w:tr w:rsidR="003E6A31" w:rsidRPr="003E6A31" w14:paraId="5EA76ED5" w14:textId="77777777" w:rsidTr="00E12D62">
        <w:trPr>
          <w:trHeight w:val="300"/>
        </w:trPr>
        <w:tc>
          <w:tcPr>
            <w:tcW w:w="2523" w:type="dxa"/>
            <w:noWrap/>
            <w:hideMark/>
          </w:tcPr>
          <w:p w14:paraId="517B0F72" w14:textId="77777777" w:rsidR="00224598" w:rsidRPr="003E6A31" w:rsidRDefault="00224598" w:rsidP="00F53515">
            <w:pPr>
              <w:snapToGrid w:val="0"/>
              <w:spacing w:after="0" w:line="360" w:lineRule="auto"/>
              <w:ind w:left="159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Died</w:t>
            </w:r>
          </w:p>
        </w:tc>
        <w:tc>
          <w:tcPr>
            <w:tcW w:w="2200" w:type="dxa"/>
            <w:hideMark/>
          </w:tcPr>
          <w:p w14:paraId="790C5669" w14:textId="77777777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</w:t>
            </w:r>
            <w:r w:rsidR="00224598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53.84)</w:t>
            </w:r>
          </w:p>
        </w:tc>
        <w:tc>
          <w:tcPr>
            <w:tcW w:w="2014" w:type="dxa"/>
            <w:noWrap/>
            <w:hideMark/>
          </w:tcPr>
          <w:p w14:paraId="695BFDB7" w14:textId="4B63E711" w:rsidR="00224598" w:rsidRPr="003E6A31" w:rsidRDefault="00E23F1D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  <w:tc>
          <w:tcPr>
            <w:tcW w:w="2529" w:type="dxa"/>
            <w:noWrap/>
            <w:hideMark/>
          </w:tcPr>
          <w:p w14:paraId="09215430" w14:textId="77777777" w:rsidR="00224598" w:rsidRPr="003E6A31" w:rsidRDefault="00224598" w:rsidP="00795797">
            <w:pPr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</w:t>
            </w:r>
          </w:p>
        </w:tc>
      </w:tr>
    </w:tbl>
    <w:p w14:paraId="439E3216" w14:textId="7344FE73" w:rsidR="00B51368" w:rsidRPr="003E6A31" w:rsidRDefault="00584494" w:rsidP="00F53515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INR: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nternational normalized ratio</w:t>
      </w:r>
      <w:r w:rsidR="00224598" w:rsidRPr="003E6A31">
        <w:rPr>
          <w:rFonts w:ascii="Book Antiqua" w:eastAsia="仿宋_GB2312" w:hAnsi="Book Antiqua"/>
          <w:sz w:val="24"/>
          <w:szCs w:val="24"/>
          <w:lang w:val="en-US" w:eastAsia="pt-BR"/>
        </w:rPr>
        <w:t>;</w:t>
      </w:r>
      <w:r w:rsidR="00B51368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="00224598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SD: </w:t>
      </w:r>
      <w:r w:rsidR="00224598"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s</w:t>
      </w:r>
      <w:r w:rsidR="00224598" w:rsidRPr="003E6A31">
        <w:rPr>
          <w:rFonts w:ascii="Book Antiqua" w:eastAsia="仿宋_GB2312" w:hAnsi="Book Antiqua"/>
          <w:sz w:val="24"/>
          <w:szCs w:val="24"/>
          <w:lang w:val="en-US" w:eastAsia="pt-BR"/>
        </w:rPr>
        <w:t>tandard deviation</w:t>
      </w:r>
      <w:r w:rsidR="00660DA8" w:rsidRPr="003E6A31">
        <w:rPr>
          <w:rFonts w:ascii="Book Antiqua" w:eastAsia="仿宋_GB2312" w:hAnsi="Book Antiqua"/>
          <w:sz w:val="24"/>
          <w:szCs w:val="24"/>
          <w:lang w:val="en-US"/>
        </w:rPr>
        <w:t>;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LT: </w:t>
      </w:r>
      <w:r w:rsidR="00B51368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A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lanine aminotransferase</w:t>
      </w:r>
      <w:r w:rsidR="0069599D" w:rsidRPr="003E6A31">
        <w:rPr>
          <w:rFonts w:ascii="Book Antiqua" w:eastAsia="仿宋_GB2312" w:hAnsi="Book Antiqua"/>
          <w:sz w:val="24"/>
          <w:szCs w:val="24"/>
          <w:lang w:val="en-US" w:eastAsia="pt-BR"/>
        </w:rPr>
        <w:t>;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ST: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spartate aminotransferase</w:t>
      </w:r>
      <w:r w:rsidR="0069599D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; TB: </w:t>
      </w:r>
      <w:r w:rsidR="0069599D"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="0069599D" w:rsidRPr="003E6A31">
        <w:rPr>
          <w:rFonts w:ascii="Book Antiqua" w:eastAsia="仿宋_GB2312" w:hAnsi="Book Antiqua"/>
          <w:sz w:val="24"/>
          <w:szCs w:val="24"/>
          <w:lang w:val="en-US" w:eastAsia="pt-BR"/>
        </w:rPr>
        <w:t>otal bilirubin</w:t>
      </w:r>
      <w:r w:rsidR="00B51368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.</w:t>
      </w:r>
    </w:p>
    <w:p w14:paraId="7D934B87" w14:textId="77777777" w:rsidR="00B51368" w:rsidRPr="003E6A31" w:rsidRDefault="00E12D62" w:rsidP="00B51368">
      <w:pPr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br w:type="page"/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>T</w:t>
      </w:r>
      <w:r w:rsidR="00224598" w:rsidRPr="003E6A31">
        <w:rPr>
          <w:rFonts w:ascii="Book Antiqua" w:eastAsia="仿宋_GB2312" w:hAnsi="Book Antiqua"/>
          <w:b/>
          <w:sz w:val="24"/>
          <w:szCs w:val="24"/>
          <w:lang w:val="en-US"/>
        </w:rPr>
        <w:t>able 2</w:t>
      </w:r>
      <w:r w:rsidR="00B51368" w:rsidRPr="003E6A31">
        <w:rPr>
          <w:rFonts w:ascii="Book Antiqua" w:eastAsia="仿宋_GB2312" w:hAnsi="Book Antiqua" w:hint="eastAsia"/>
          <w:b/>
          <w:sz w:val="24"/>
          <w:szCs w:val="24"/>
          <w:lang w:val="en-US" w:eastAsia="zh-CN"/>
        </w:rPr>
        <w:t xml:space="preserve"> </w:t>
      </w:r>
      <w:r w:rsidR="00224598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Systemic inflammatory products in the plasma samples from patients </w:t>
      </w:r>
    </w:p>
    <w:tbl>
      <w:tblPr>
        <w:tblpPr w:leftFromText="141" w:rightFromText="141" w:vertAnchor="page" w:horzAnchor="margin" w:tblpXSpec="center" w:tblpY="2650"/>
        <w:tblW w:w="6221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04"/>
        <w:gridCol w:w="1925"/>
        <w:gridCol w:w="1925"/>
        <w:gridCol w:w="1927"/>
        <w:gridCol w:w="1039"/>
        <w:gridCol w:w="1157"/>
        <w:gridCol w:w="1078"/>
      </w:tblGrid>
      <w:tr w:rsidR="003E6A31" w:rsidRPr="003E6A31" w14:paraId="2670CE56" w14:textId="77777777" w:rsidTr="00B51368">
        <w:trPr>
          <w:trHeight w:val="419"/>
        </w:trPr>
        <w:tc>
          <w:tcPr>
            <w:tcW w:w="79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6C56438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Plasma variables</w:t>
            </w:r>
          </w:p>
        </w:tc>
        <w:tc>
          <w:tcPr>
            <w:tcW w:w="89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DA27AA8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HC (</w:t>
            </w:r>
            <w:r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22)</w:t>
            </w:r>
          </w:p>
        </w:tc>
        <w:tc>
          <w:tcPr>
            <w:tcW w:w="89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D484F5B" w14:textId="595E4E64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 (</w:t>
            </w:r>
            <w:r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 xml:space="preserve"> 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 = 49)</w:t>
            </w:r>
          </w:p>
        </w:tc>
        <w:tc>
          <w:tcPr>
            <w:tcW w:w="8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A19251B" w14:textId="63B0720B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 (</w:t>
            </w:r>
            <w:r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 xml:space="preserve"> 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 = 13)</w:t>
            </w:r>
          </w:p>
        </w:tc>
        <w:tc>
          <w:tcPr>
            <w:tcW w:w="4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1B16ED9" w14:textId="353DDF62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Pr="003E6A31">
              <w:rPr>
                <w:rFonts w:ascii="Book Antiqua" w:eastAsia="仿宋_GB2312" w:hAnsi="Book Antiqua" w:hint="eastAsia"/>
                <w:b/>
                <w:bCs/>
                <w:i/>
                <w:iCs/>
                <w:sz w:val="24"/>
                <w:szCs w:val="24"/>
                <w:lang w:val="en-US" w:eastAsia="zh-CN"/>
              </w:rPr>
              <w:t xml:space="preserve"> </w:t>
            </w:r>
            <w:proofErr w:type="spellStart"/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a</w:t>
            </w:r>
            <w:proofErr w:type="spellEnd"/>
          </w:p>
        </w:tc>
        <w:tc>
          <w:tcPr>
            <w:tcW w:w="53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EF66634" w14:textId="42645C3F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Pr="003E6A31">
              <w:rPr>
                <w:rFonts w:ascii="Book Antiqua" w:eastAsia="仿宋_GB2312" w:hAnsi="Book Antiqua" w:hint="eastAsia"/>
                <w:b/>
                <w:bCs/>
                <w:i/>
                <w:iCs/>
                <w:sz w:val="24"/>
                <w:szCs w:val="24"/>
                <w:lang w:val="en-US" w:eastAsia="zh-CN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DBBBDE4" w14:textId="1B3B4EAC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AH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Pr="003E6A31">
              <w:rPr>
                <w:rFonts w:ascii="Book Antiqua" w:eastAsia="仿宋_GB2312" w:hAnsi="Book Antiqua" w:hint="eastAsia"/>
                <w:b/>
                <w:bCs/>
                <w:i/>
                <w:iCs/>
                <w:sz w:val="24"/>
                <w:szCs w:val="24"/>
                <w:lang w:val="en-US" w:eastAsia="zh-CN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</w:tr>
      <w:tr w:rsidR="003E6A31" w:rsidRPr="003E6A31" w14:paraId="64F249B1" w14:textId="77777777" w:rsidTr="00B51368">
        <w:trPr>
          <w:trHeight w:val="518"/>
        </w:trPr>
        <w:tc>
          <w:tcPr>
            <w:tcW w:w="79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A8927B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895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E085F55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.07 ± 25.92</w:t>
            </w:r>
          </w:p>
          <w:p w14:paraId="523E3A3C" w14:textId="0ACEFBF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zh-CN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.58-26.57)</w:t>
            </w:r>
            <w:r w:rsidRPr="003E6A31">
              <w:rPr>
                <w:rFonts w:ascii="Book Antiqua" w:eastAsia="仿宋_GB2312" w:hAnsi="Book Antiqua" w:hint="eastAsia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895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84D0177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8.93 ± 109.7</w:t>
            </w:r>
          </w:p>
          <w:p w14:paraId="7D3DFAC2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8.39-99.46)</w:t>
            </w:r>
          </w:p>
        </w:tc>
        <w:tc>
          <w:tcPr>
            <w:tcW w:w="896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DC9DE16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09.30 ± 678.70</w:t>
            </w:r>
          </w:p>
          <w:p w14:paraId="5459C456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47.6-870.9)</w:t>
            </w:r>
          </w:p>
        </w:tc>
        <w:tc>
          <w:tcPr>
            <w:tcW w:w="48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CE08FD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9</w:t>
            </w:r>
          </w:p>
        </w:tc>
        <w:tc>
          <w:tcPr>
            <w:tcW w:w="53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3B7B0D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EC4A7C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</w:tr>
      <w:tr w:rsidR="003E6A31" w:rsidRPr="003E6A31" w14:paraId="5F54905A" w14:textId="77777777" w:rsidTr="00B51368">
        <w:trPr>
          <w:trHeight w:val="579"/>
        </w:trPr>
        <w:tc>
          <w:tcPr>
            <w:tcW w:w="79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01F28D" w14:textId="3B3704C5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8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  <w:r w:rsidRPr="003E6A31">
              <w:rPr>
                <w:rFonts w:ascii="Book Antiqua" w:eastAsia="仿宋_GB2312" w:hAnsi="Book Antiqua" w:hint="eastAsia"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8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C2F09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D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0951492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50 ± 20.05</w:t>
            </w:r>
          </w:p>
          <w:p w14:paraId="6242E99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.92-16.09)</w:t>
            </w:r>
          </w:p>
        </w:tc>
        <w:tc>
          <w:tcPr>
            <w:tcW w:w="896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C087424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4.70 ± 437.6</w:t>
            </w:r>
          </w:p>
          <w:p w14:paraId="2B5C4F96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88.45-377.9)</w:t>
            </w:r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66046A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1</w:t>
            </w:r>
          </w:p>
        </w:tc>
        <w:tc>
          <w:tcPr>
            <w:tcW w:w="53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C3FE98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0AEDE1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60B289B2" w14:textId="77777777" w:rsidTr="00B51368">
        <w:trPr>
          <w:trHeight w:val="641"/>
        </w:trPr>
        <w:tc>
          <w:tcPr>
            <w:tcW w:w="79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32AEB4" w14:textId="617EE55A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</w:t>
            </w:r>
            <w:r w:rsidRPr="003E6A31">
              <w:rPr>
                <w:rFonts w:ascii="Book Antiqua" w:eastAsia="仿宋_GB2312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564F95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81 ± 5.58</w:t>
            </w:r>
          </w:p>
          <w:p w14:paraId="5DBE8985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0.66-4.28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1AEAA60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28 ± 51.97</w:t>
            </w:r>
          </w:p>
          <w:p w14:paraId="54CB16C4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81-31.75)</w:t>
            </w:r>
          </w:p>
        </w:tc>
        <w:tc>
          <w:tcPr>
            <w:tcW w:w="896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E353AA4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49.60 ± 379.60</w:t>
            </w:r>
          </w:p>
          <w:p w14:paraId="2B176C76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7.35-451.9)</w:t>
            </w:r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A8BE43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6</w:t>
            </w:r>
          </w:p>
        </w:tc>
        <w:tc>
          <w:tcPr>
            <w:tcW w:w="53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97F08D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F40D64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</w:tr>
      <w:tr w:rsidR="003E6A31" w:rsidRPr="003E6A31" w14:paraId="43B17547" w14:textId="77777777" w:rsidTr="00B51368">
        <w:trPr>
          <w:trHeight w:val="641"/>
        </w:trPr>
        <w:tc>
          <w:tcPr>
            <w:tcW w:w="79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595FBC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FNγ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BBA829E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80 ± 18.00</w:t>
            </w:r>
          </w:p>
          <w:p w14:paraId="4D31C0A3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3.18-12.79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8B813DF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13.0 ± 265.33</w:t>
            </w:r>
          </w:p>
          <w:p w14:paraId="18DEFFA5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9.1-186.8)</w:t>
            </w:r>
          </w:p>
        </w:tc>
        <w:tc>
          <w:tcPr>
            <w:tcW w:w="896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E02282B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29.70 ± 342.20</w:t>
            </w:r>
          </w:p>
          <w:p w14:paraId="73CBE18B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7.37-412.1)</w:t>
            </w:r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988F3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5</w:t>
            </w:r>
          </w:p>
        </w:tc>
        <w:tc>
          <w:tcPr>
            <w:tcW w:w="53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BB75F7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A9731A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6</w:t>
            </w:r>
          </w:p>
        </w:tc>
      </w:tr>
      <w:tr w:rsidR="003E6A31" w:rsidRPr="003E6A31" w14:paraId="5BCAD405" w14:textId="77777777" w:rsidTr="00B51368">
        <w:trPr>
          <w:trHeight w:val="518"/>
        </w:trPr>
        <w:tc>
          <w:tcPr>
            <w:tcW w:w="792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9ECED8D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161FC02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08 ± 2.38</w:t>
            </w:r>
          </w:p>
          <w:p w14:paraId="070DC500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02-2.13)</w:t>
            </w:r>
          </w:p>
        </w:tc>
        <w:tc>
          <w:tcPr>
            <w:tcW w:w="895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64B568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.25 ± 64.05</w:t>
            </w:r>
          </w:p>
          <w:p w14:paraId="03438ED4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.42-45.08)</w:t>
            </w:r>
          </w:p>
        </w:tc>
        <w:tc>
          <w:tcPr>
            <w:tcW w:w="896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1CB1250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9.40 ± 161.40</w:t>
            </w:r>
          </w:p>
          <w:p w14:paraId="768A62D9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3.42-265.4)</w:t>
            </w:r>
          </w:p>
        </w:tc>
        <w:tc>
          <w:tcPr>
            <w:tcW w:w="483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5FF233B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538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7F766C7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92E99B1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</w:tr>
      <w:tr w:rsidR="003E6A31" w:rsidRPr="003E6A31" w14:paraId="192AC766" w14:textId="77777777" w:rsidTr="00B51368">
        <w:trPr>
          <w:trHeight w:val="650"/>
        </w:trPr>
        <w:tc>
          <w:tcPr>
            <w:tcW w:w="7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F34B0EA" w14:textId="73C49D74" w:rsidR="00B51368" w:rsidRPr="003E6A31" w:rsidRDefault="00B51368" w:rsidP="00B51368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mtDNA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ng/100 µL plasma)</w:t>
            </w:r>
          </w:p>
        </w:tc>
        <w:tc>
          <w:tcPr>
            <w:tcW w:w="8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73C677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1.79 ± 121.6</w:t>
            </w:r>
          </w:p>
          <w:p w14:paraId="3B91ABAE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7.88-135.7)</w:t>
            </w:r>
          </w:p>
        </w:tc>
        <w:tc>
          <w:tcPr>
            <w:tcW w:w="8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E7413FE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9.6 ± 202.2</w:t>
            </w:r>
          </w:p>
          <w:p w14:paraId="262FD2B0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64.99-254.3)</w:t>
            </w:r>
          </w:p>
        </w:tc>
        <w:tc>
          <w:tcPr>
            <w:tcW w:w="8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3B2747F" w14:textId="7AA26D2A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228.00 ± 4,286.0</w:t>
            </w:r>
          </w:p>
          <w:p w14:paraId="402BD559" w14:textId="171DCA2D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944-6512)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CA48D6C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31</w:t>
            </w:r>
          </w:p>
        </w:tc>
        <w:tc>
          <w:tcPr>
            <w:tcW w:w="5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FD25D1E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44B55E3" w14:textId="77777777" w:rsidR="00B51368" w:rsidRPr="003E6A31" w:rsidRDefault="00B51368" w:rsidP="00B51368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8</w:t>
            </w:r>
          </w:p>
        </w:tc>
      </w:tr>
    </w:tbl>
    <w:p w14:paraId="7DFE4EA1" w14:textId="77777777" w:rsidR="00B51368" w:rsidRPr="003E6A31" w:rsidRDefault="00B51368" w:rsidP="00B51368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224598" w:rsidRPr="003E6A31">
        <w:rPr>
          <w:rFonts w:ascii="Book Antiqua" w:eastAsia="仿宋_GB2312" w:hAnsi="Book Antiqua"/>
          <w:b/>
          <w:sz w:val="24"/>
          <w:szCs w:val="24"/>
          <w:lang w:val="en-US"/>
        </w:rPr>
        <w:t>with acute hepatitis or acute liv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er failure and healthy subjects</w:t>
      </w:r>
    </w:p>
    <w:p w14:paraId="7A75DF23" w14:textId="05D15FB6" w:rsidR="00224598" w:rsidRPr="003E6A31" w:rsidRDefault="00224598" w:rsidP="00B51368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The differences between the acute liver failure patients, the self-limited acute hepatitis patients and the healthy controls were evaluated by intergroup comparisons using the Mann-Whitney </w:t>
      </w:r>
      <w:r w:rsidRPr="003E6A31">
        <w:rPr>
          <w:rFonts w:ascii="Book Antiqua" w:eastAsia="仿宋_GB2312" w:hAnsi="Book Antiqua"/>
          <w:i/>
          <w:sz w:val="24"/>
          <w:szCs w:val="24"/>
          <w:lang w:val="en-US" w:eastAsia="pt-BR"/>
        </w:rPr>
        <w:t>U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-test</w:t>
      </w:r>
      <w:r w:rsidR="00B51368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. </w:t>
      </w:r>
      <w:r w:rsidR="00B51368" w:rsidRPr="003E6A31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>1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mean ± standard deviation (95% confidence interval). </w:t>
      </w:r>
      <w:r w:rsidR="00B51368" w:rsidRPr="003E6A31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>2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IL-8 levels in the plasma samples were evaluated</w:t>
      </w:r>
      <w:r w:rsidR="00F207EA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only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by the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Kruskal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-Wallis test. </w:t>
      </w:r>
      <w:proofErr w:type="spellStart"/>
      <w:proofErr w:type="gramStart"/>
      <w:r w:rsidR="00B51368" w:rsidRPr="003E6A31">
        <w:rPr>
          <w:rFonts w:ascii="Book Antiqua" w:eastAsia="仿宋_GB2312" w:hAnsi="Book Antiqua"/>
          <w:sz w:val="24"/>
          <w:szCs w:val="24"/>
          <w:vertAlign w:val="superscript"/>
          <w:lang w:val="en-US" w:eastAsia="pt-BR"/>
        </w:rPr>
        <w:t>a</w:t>
      </w:r>
      <w:r w:rsidR="00B51368" w:rsidRPr="003E6A31">
        <w:rPr>
          <w:rFonts w:ascii="Book Antiqua" w:eastAsia="仿宋_GB2312" w:hAnsi="Book Antiqua"/>
          <w:i/>
          <w:iCs/>
          <w:caps/>
          <w:sz w:val="24"/>
          <w:szCs w:val="24"/>
          <w:lang w:val="en-US" w:eastAsia="pt-BR"/>
        </w:rPr>
        <w:t>p</w:t>
      </w:r>
      <w:proofErr w:type="spellEnd"/>
      <w:proofErr w:type="gramEnd"/>
      <w:r w:rsidR="00B51368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&lt; 0.05.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L-6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leukin 6;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IFNγ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nterferon gamma;</w:t>
      </w:r>
      <w:r w:rsidR="0083580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584494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TNFα: </w:t>
      </w:r>
      <w:r w:rsidR="00584494" w:rsidRPr="003E6A31">
        <w:rPr>
          <w:rFonts w:ascii="Book Antiqua" w:eastAsia="仿宋_GB2312" w:hAnsi="Book Antiqua"/>
          <w:caps/>
          <w:sz w:val="24"/>
          <w:szCs w:val="24"/>
          <w:lang w:val="en-US"/>
        </w:rPr>
        <w:t>t</w:t>
      </w:r>
      <w:r w:rsidR="00584494" w:rsidRPr="003E6A31">
        <w:rPr>
          <w:rFonts w:ascii="Book Antiqua" w:eastAsia="仿宋_GB2312" w:hAnsi="Book Antiqua"/>
          <w:sz w:val="24"/>
          <w:szCs w:val="24"/>
          <w:lang w:val="en-US"/>
        </w:rPr>
        <w:t>umor necrosis factor alpha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;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mtDN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tal mitochondrial DNA; ND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n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t detectable; ns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n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t significant; HC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h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ealthy control; AH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a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cute hepatitis (viral </w:t>
      </w:r>
      <w:r w:rsidRPr="003E6A31">
        <w:rPr>
          <w:rFonts w:ascii="Book Antiqua" w:eastAsia="仿宋_GB2312" w:hAnsi="Book Antiqua"/>
          <w:iCs/>
          <w:sz w:val="24"/>
          <w:szCs w:val="24"/>
          <w:lang w:val="en-US" w:eastAsia="pt-BR"/>
        </w:rPr>
        <w:t>plus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non-viral etiologies); ALF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a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cute liver failure (viral </w:t>
      </w:r>
      <w:r w:rsidRPr="003E6A31">
        <w:rPr>
          <w:rFonts w:ascii="Book Antiqua" w:eastAsia="仿宋_GB2312" w:hAnsi="Book Antiqua"/>
          <w:iCs/>
          <w:sz w:val="24"/>
          <w:szCs w:val="24"/>
          <w:lang w:val="en-US" w:eastAsia="pt-BR"/>
        </w:rPr>
        <w:t>plus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non-viral etiologies). </w:t>
      </w:r>
    </w:p>
    <w:p w14:paraId="2C04D079" w14:textId="77777777" w:rsidR="003502A6" w:rsidRPr="003E6A31" w:rsidRDefault="003502A6" w:rsidP="00B51368">
      <w:pPr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</w:p>
    <w:p w14:paraId="34A6755C" w14:textId="77777777" w:rsidR="00CE706D" w:rsidRPr="003E6A31" w:rsidRDefault="00CE706D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sectPr w:rsidR="00CE706D" w:rsidRPr="003E6A31" w:rsidSect="00F53515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70F12947" w14:textId="231D1B4D" w:rsidR="00CE706D" w:rsidRPr="003E6A31" w:rsidRDefault="00CE706D" w:rsidP="00F53515">
      <w:pPr>
        <w:pStyle w:val="EndNoteBibliography"/>
        <w:keepLines/>
        <w:snapToGrid w:val="0"/>
        <w:spacing w:after="0" w:line="360" w:lineRule="auto"/>
        <w:jc w:val="both"/>
        <w:rPr>
          <w:rFonts w:eastAsia="仿宋_GB2312"/>
          <w:b/>
          <w:noProof w:val="0"/>
          <w:szCs w:val="24"/>
          <w:lang w:eastAsia="pt-BR"/>
        </w:rPr>
      </w:pPr>
      <w:r w:rsidRPr="003E6A31">
        <w:rPr>
          <w:rFonts w:eastAsia="仿宋_GB2312"/>
          <w:b/>
          <w:noProof w:val="0"/>
          <w:szCs w:val="24"/>
          <w:lang w:eastAsia="pt-BR"/>
        </w:rPr>
        <w:lastRenderedPageBreak/>
        <w:t xml:space="preserve">Table </w:t>
      </w:r>
      <w:r w:rsidR="00B30FA0" w:rsidRPr="003E6A31">
        <w:rPr>
          <w:rFonts w:eastAsia="仿宋_GB2312"/>
          <w:b/>
          <w:noProof w:val="0"/>
          <w:szCs w:val="24"/>
          <w:lang w:eastAsia="pt-BR"/>
        </w:rPr>
        <w:t>3</w:t>
      </w:r>
      <w:r w:rsidR="00B51368" w:rsidRPr="003E6A31">
        <w:rPr>
          <w:rFonts w:eastAsia="仿宋_GB2312"/>
          <w:b/>
          <w:noProof w:val="0"/>
          <w:szCs w:val="24"/>
          <w:lang w:eastAsia="pt-BR"/>
        </w:rPr>
        <w:t xml:space="preserve"> </w:t>
      </w:r>
      <w:r w:rsidRPr="003E6A31">
        <w:rPr>
          <w:rFonts w:eastAsia="仿宋_GB2312"/>
          <w:b/>
          <w:noProof w:val="0"/>
          <w:szCs w:val="24"/>
          <w:lang w:eastAsia="pt-BR"/>
        </w:rPr>
        <w:t xml:space="preserve">Potential clinical and inflammatory parameters as </w:t>
      </w:r>
      <w:r w:rsidR="004C45BB" w:rsidRPr="003E6A31">
        <w:rPr>
          <w:rFonts w:eastAsia="仿宋_GB2312"/>
          <w:b/>
          <w:noProof w:val="0"/>
          <w:szCs w:val="24"/>
          <w:lang w:eastAsia="pt-BR"/>
        </w:rPr>
        <w:t>indi</w:t>
      </w:r>
      <w:r w:rsidRPr="003E6A31">
        <w:rPr>
          <w:rFonts w:eastAsia="仿宋_GB2312"/>
          <w:b/>
          <w:noProof w:val="0"/>
          <w:szCs w:val="24"/>
          <w:lang w:eastAsia="pt-BR"/>
        </w:rPr>
        <w:t>c</w:t>
      </w:r>
      <w:r w:rsidR="004C45BB" w:rsidRPr="003E6A31">
        <w:rPr>
          <w:rFonts w:eastAsia="仿宋_GB2312"/>
          <w:b/>
          <w:noProof w:val="0"/>
          <w:szCs w:val="24"/>
          <w:lang w:eastAsia="pt-BR"/>
        </w:rPr>
        <w:t>a</w:t>
      </w:r>
      <w:r w:rsidRPr="003E6A31">
        <w:rPr>
          <w:rFonts w:eastAsia="仿宋_GB2312"/>
          <w:b/>
          <w:noProof w:val="0"/>
          <w:szCs w:val="24"/>
          <w:lang w:eastAsia="pt-BR"/>
        </w:rPr>
        <w:t xml:space="preserve">tors of </w:t>
      </w:r>
      <w:r w:rsidR="000F74AC" w:rsidRPr="003E6A31">
        <w:rPr>
          <w:rFonts w:eastAsia="仿宋_GB2312"/>
          <w:b/>
          <w:noProof w:val="0"/>
          <w:szCs w:val="24"/>
          <w:lang w:val="pt-BR" w:eastAsia="pt-BR"/>
        </w:rPr>
        <w:t xml:space="preserve">acute liver failure </w:t>
      </w:r>
      <w:r w:rsidRPr="003E6A31">
        <w:rPr>
          <w:rFonts w:eastAsia="仿宋_GB2312"/>
          <w:b/>
          <w:noProof w:val="0"/>
          <w:szCs w:val="24"/>
          <w:lang w:eastAsia="pt-BR"/>
        </w:rPr>
        <w:t>syndro</w:t>
      </w:r>
      <w:r w:rsidR="00B51368" w:rsidRPr="003E6A31">
        <w:rPr>
          <w:rFonts w:eastAsia="仿宋_GB2312"/>
          <w:b/>
          <w:noProof w:val="0"/>
          <w:szCs w:val="24"/>
          <w:lang w:eastAsia="pt-BR"/>
        </w:rPr>
        <w:t>me and death</w:t>
      </w:r>
    </w:p>
    <w:tbl>
      <w:tblPr>
        <w:tblW w:w="9436" w:type="dxa"/>
        <w:jc w:val="center"/>
        <w:tblBorders>
          <w:top w:val="single" w:sz="4" w:space="0" w:color="auto"/>
          <w:bottom w:val="single" w:sz="8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19"/>
        <w:gridCol w:w="1399"/>
        <w:gridCol w:w="1722"/>
        <w:gridCol w:w="1645"/>
        <w:gridCol w:w="1851"/>
      </w:tblGrid>
      <w:tr w:rsidR="003E6A31" w:rsidRPr="003E6A31" w14:paraId="1C0074C9" w14:textId="77777777" w:rsidTr="000F74AC">
        <w:trPr>
          <w:trHeight w:val="312"/>
          <w:jc w:val="center"/>
        </w:trPr>
        <w:tc>
          <w:tcPr>
            <w:tcW w:w="28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98758" w14:textId="50A3C4D6" w:rsidR="00CE706D" w:rsidRPr="003E6A31" w:rsidRDefault="00CE706D" w:rsidP="000F74AC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</w:p>
        </w:tc>
        <w:tc>
          <w:tcPr>
            <w:tcW w:w="13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A333B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Cut-off</w:t>
            </w:r>
          </w:p>
        </w:tc>
        <w:tc>
          <w:tcPr>
            <w:tcW w:w="17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C2670" w14:textId="4210B9AB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djusted OR</w:t>
            </w:r>
          </w:p>
        </w:tc>
        <w:tc>
          <w:tcPr>
            <w:tcW w:w="16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B85E1" w14:textId="699172C1" w:rsidR="00CE706D" w:rsidRPr="003E6A31" w:rsidRDefault="000F74AC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95%</w:t>
            </w:r>
            <w:r w:rsidR="00CE706D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CI</w:t>
            </w:r>
          </w:p>
        </w:tc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BF7DC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i/>
                <w:iCs/>
                <w:caps/>
                <w:sz w:val="24"/>
                <w:szCs w:val="24"/>
                <w:lang w:val="en-US" w:eastAsia="pt-BR"/>
              </w:rPr>
              <w:t>p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value</w:t>
            </w:r>
          </w:p>
        </w:tc>
      </w:tr>
      <w:tr w:rsidR="003E6A31" w:rsidRPr="003E6A31" w14:paraId="2D2F7143" w14:textId="77777777" w:rsidTr="000F74AC">
        <w:trPr>
          <w:trHeight w:val="112"/>
          <w:jc w:val="center"/>
        </w:trPr>
        <w:tc>
          <w:tcPr>
            <w:tcW w:w="281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A58D8F7" w14:textId="1A7F9EB7" w:rsidR="000F74AC" w:rsidRPr="003E6A31" w:rsidRDefault="000F74AC" w:rsidP="000F74AC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Cs/>
                <w:sz w:val="24"/>
                <w:szCs w:val="24"/>
                <w:lang w:val="en-US" w:eastAsia="zh-CN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Plasma variables</w:t>
            </w:r>
            <w:r w:rsidRPr="003E6A31">
              <w:rPr>
                <w:rFonts w:ascii="Book Antiqua" w:eastAsia="仿宋_GB2312" w:hAnsi="Book Antiqua" w:hint="eastAsia"/>
                <w:bCs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139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D883353" w14:textId="77777777" w:rsidR="000F74AC" w:rsidRPr="003E6A31" w:rsidRDefault="000F74AC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72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D25EED0" w14:textId="77777777" w:rsidR="000F74AC" w:rsidRPr="003E6A31" w:rsidRDefault="000F74AC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6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3477E79" w14:textId="77777777" w:rsidR="000F74AC" w:rsidRPr="003E6A31" w:rsidRDefault="000F74AC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CBCACA" w14:textId="77777777" w:rsidR="000F74AC" w:rsidRPr="003E6A31" w:rsidRDefault="000F74AC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i/>
                <w:iCs/>
                <w:caps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059E05DE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588D0FE5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36A7ABF8" w14:textId="6E4FB9C5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197.6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597D1286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36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2E3C78D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4-40.27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60F3D778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856</w:t>
            </w:r>
          </w:p>
        </w:tc>
      </w:tr>
      <w:tr w:rsidR="003E6A31" w:rsidRPr="003E6A31" w14:paraId="6A735F42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1A53BF03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19D393C2" w14:textId="0396B84D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55.77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64D83FC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8.86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5712DDDA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38-257.94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09D5CF03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8</w:t>
            </w:r>
          </w:p>
        </w:tc>
      </w:tr>
      <w:tr w:rsidR="003E6A31" w:rsidRPr="003E6A31" w14:paraId="685AA34B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671A5784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789C5C69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122.6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219212D8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42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7BE9B51E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185-105.93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4FD6392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359</w:t>
            </w:r>
          </w:p>
        </w:tc>
      </w:tr>
      <w:tr w:rsidR="003E6A31" w:rsidRPr="003E6A31" w14:paraId="5E55DE17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78375B3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leftChars="110" w:left="242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mtDNA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ng/100 µL plasma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7EB27D07" w14:textId="48290D81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174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20737D17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20.54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0992A577" w14:textId="06C273D3" w:rsidR="00CE706D" w:rsidRPr="003E6A31" w:rsidRDefault="00B51368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.42-7</w:t>
            </w:r>
            <w:r w:rsidR="00CE706D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23.33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59E26BFE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</w:t>
            </w:r>
          </w:p>
        </w:tc>
      </w:tr>
      <w:tr w:rsidR="003E6A31" w:rsidRPr="003E6A31" w14:paraId="4C614732" w14:textId="77777777" w:rsidTr="000F74AC">
        <w:trPr>
          <w:trHeight w:val="319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1F360B00" w14:textId="1A45B9D9" w:rsidR="00CE706D" w:rsidRPr="003E6A31" w:rsidRDefault="00CE706D" w:rsidP="000F74AC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zh-CN"/>
              </w:rPr>
            </w:pPr>
            <w:r w:rsidRPr="003E6A31">
              <w:rPr>
                <w:rFonts w:ascii="Book Antiqua" w:eastAsia="仿宋_GB2312" w:hAnsi="Book Antiqua"/>
                <w:bCs/>
                <w:sz w:val="24"/>
                <w:szCs w:val="24"/>
                <w:lang w:val="en-US" w:eastAsia="pt-BR"/>
              </w:rPr>
              <w:t>Plasma variables</w:t>
            </w:r>
            <w:r w:rsidR="000F74AC" w:rsidRPr="003E6A31">
              <w:rPr>
                <w:rFonts w:ascii="Book Antiqua" w:eastAsia="仿宋_GB2312" w:hAnsi="Book Antiqua" w:hint="eastAsia"/>
                <w:bCs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7750AF07" w14:textId="2CF89D56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6D5789F0" w14:textId="58B8B153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5253B9B1" w14:textId="4077A920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71079EBA" w14:textId="49A000A6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</w:pPr>
          </w:p>
        </w:tc>
      </w:tr>
      <w:tr w:rsidR="003E6A31" w:rsidRPr="003E6A31" w14:paraId="65388154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4AF52C4B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3AB11F00" w14:textId="0BEC495B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473.2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37FF101A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.27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4F198BC3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19-26.92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22139B46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515</w:t>
            </w:r>
          </w:p>
        </w:tc>
      </w:tr>
      <w:tr w:rsidR="003E6A31" w:rsidRPr="003E6A31" w14:paraId="6C5C0893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43C6567F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8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2AF11DF4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66.30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7F16EEFB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42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2DDB0F1E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54-70.45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47DFB628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6</w:t>
            </w:r>
          </w:p>
        </w:tc>
      </w:tr>
      <w:tr w:rsidR="003E6A31" w:rsidRPr="003E6A31" w14:paraId="07AC644D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21C1ECC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27A4A3F9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95.71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72334499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.01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33DB83D0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26-50.97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075CA180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7</w:t>
            </w:r>
          </w:p>
        </w:tc>
      </w:tr>
      <w:tr w:rsidR="003E6A31" w:rsidRPr="003E6A31" w14:paraId="19BD2385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7B90854F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72570F66" w14:textId="02C6E97A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313.7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10F6A4E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27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61202A1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3-2.17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29FAE8AE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220</w:t>
            </w:r>
          </w:p>
        </w:tc>
      </w:tr>
      <w:tr w:rsidR="003E6A31" w:rsidRPr="003E6A31" w14:paraId="5534023E" w14:textId="77777777" w:rsidTr="000F74AC">
        <w:trPr>
          <w:trHeight w:val="304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080863A9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leftChars="110" w:left="242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mtDNA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ng/100 µL plasma)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44E402AA" w14:textId="23F79064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405.3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7A471D67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2.11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153FFCF8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.57-57.07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52D87602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2</w:t>
            </w:r>
          </w:p>
        </w:tc>
      </w:tr>
      <w:tr w:rsidR="003E6A31" w:rsidRPr="003E6A31" w14:paraId="456F059E" w14:textId="77777777" w:rsidTr="000F74AC">
        <w:trPr>
          <w:trHeight w:val="319"/>
          <w:jc w:val="center"/>
        </w:trPr>
        <w:tc>
          <w:tcPr>
            <w:tcW w:w="2819" w:type="dxa"/>
            <w:shd w:val="clear" w:color="auto" w:fill="auto"/>
            <w:noWrap/>
            <w:vAlign w:val="center"/>
            <w:hideMark/>
          </w:tcPr>
          <w:p w14:paraId="4746E45B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ind w:firstLineChars="100" w:firstLine="240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NR</w:t>
            </w: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05B35D1D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gt; 2.12</w:t>
            </w:r>
          </w:p>
        </w:tc>
        <w:tc>
          <w:tcPr>
            <w:tcW w:w="1722" w:type="dxa"/>
            <w:shd w:val="clear" w:color="auto" w:fill="auto"/>
            <w:noWrap/>
            <w:vAlign w:val="center"/>
            <w:hideMark/>
          </w:tcPr>
          <w:p w14:paraId="4D07E425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9.88</w:t>
            </w:r>
          </w:p>
        </w:tc>
        <w:tc>
          <w:tcPr>
            <w:tcW w:w="1645" w:type="dxa"/>
            <w:shd w:val="clear" w:color="auto" w:fill="auto"/>
            <w:noWrap/>
            <w:vAlign w:val="center"/>
            <w:hideMark/>
          </w:tcPr>
          <w:p w14:paraId="42C84BA3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.44-164.19</w:t>
            </w:r>
          </w:p>
        </w:tc>
        <w:tc>
          <w:tcPr>
            <w:tcW w:w="1851" w:type="dxa"/>
            <w:shd w:val="clear" w:color="auto" w:fill="auto"/>
            <w:noWrap/>
            <w:vAlign w:val="center"/>
            <w:hideMark/>
          </w:tcPr>
          <w:p w14:paraId="190A9125" w14:textId="77777777" w:rsidR="00CE706D" w:rsidRPr="003E6A31" w:rsidRDefault="00CE706D" w:rsidP="000F74AC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</w:t>
            </w:r>
          </w:p>
        </w:tc>
      </w:tr>
    </w:tbl>
    <w:p w14:paraId="4F375BAF" w14:textId="602BC703" w:rsidR="00CE706D" w:rsidRPr="003E6A31" w:rsidRDefault="000F74AC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>1</w:t>
      </w:r>
      <w:r w:rsidR="004C45BB" w:rsidRPr="003E6A31">
        <w:rPr>
          <w:rFonts w:ascii="Book Antiqua" w:eastAsia="仿宋_GB2312" w:hAnsi="Book Antiqua"/>
          <w:sz w:val="24"/>
          <w:szCs w:val="24"/>
          <w:lang w:val="en-US" w:eastAsia="pt-BR"/>
        </w:rPr>
        <w:t>Multivariate analysis from clinical and inflammatory parameters associated with ALF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; </w:t>
      </w:r>
      <w:r w:rsidRPr="003E6A31">
        <w:rPr>
          <w:rFonts w:ascii="Book Antiqua" w:eastAsia="仿宋_GB2312" w:hAnsi="Book Antiqua" w:hint="eastAsia"/>
          <w:sz w:val="24"/>
          <w:szCs w:val="24"/>
          <w:vertAlign w:val="superscript"/>
          <w:lang w:val="en-US" w:eastAsia="zh-CN"/>
        </w:rPr>
        <w:t>2</w:t>
      </w:r>
      <w:r w:rsidR="004C45BB" w:rsidRPr="003E6A31">
        <w:rPr>
          <w:rFonts w:ascii="Book Antiqua" w:eastAsia="仿宋_GB2312" w:hAnsi="Book Antiqua"/>
          <w:sz w:val="24"/>
          <w:szCs w:val="24"/>
          <w:lang w:val="en-US" w:eastAsia="pt-BR"/>
        </w:rPr>
        <w:t>Multivariate analysis from clinical and inflammatory parameters associated with death.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OR: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o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dds ratio;</w:t>
      </w:r>
      <w:r w:rsidRPr="003E6A31">
        <w:rPr>
          <w:rFonts w:ascii="Book Antiqua" w:eastAsia="仿宋_GB2312" w:hAnsi="Book Antiqua"/>
          <w:bCs/>
          <w:sz w:val="24"/>
          <w:szCs w:val="24"/>
          <w:lang w:val="en-US" w:eastAsia="pt-BR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L-6: </w:t>
      </w:r>
      <w:r w:rsidRPr="001063E6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leukin 6;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IFNγ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feron gamma; TNFα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umor necrosis factor alpha;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mtDNA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otal mitochondrial DNA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;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ALF</w:t>
      </w:r>
      <w:r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>:</w:t>
      </w:r>
      <w:r w:rsidRPr="003E6A31">
        <w:rPr>
          <w:rFonts w:ascii="Book Antiqua" w:eastAsia="仿宋_GB2312" w:hAnsi="Book Antiqua" w:hint="eastAsia"/>
          <w:caps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caps/>
          <w:sz w:val="24"/>
          <w:szCs w:val="24"/>
          <w:lang w:eastAsia="zh-CN"/>
        </w:rPr>
        <w:t>a</w:t>
      </w:r>
      <w:r w:rsidRPr="003E6A31">
        <w:rPr>
          <w:rFonts w:ascii="Book Antiqua" w:eastAsia="仿宋_GB2312" w:hAnsi="Book Antiqua"/>
          <w:sz w:val="24"/>
          <w:szCs w:val="24"/>
          <w:lang w:eastAsia="zh-CN"/>
        </w:rPr>
        <w:t>cute liver failure</w:t>
      </w:r>
      <w:r w:rsidRPr="003E6A31">
        <w:rPr>
          <w:rFonts w:ascii="Book Antiqua" w:eastAsia="仿宋_GB2312" w:hAnsi="Book Antiqua" w:hint="eastAsia"/>
          <w:sz w:val="24"/>
          <w:szCs w:val="24"/>
          <w:lang w:eastAsia="zh-CN"/>
        </w:rPr>
        <w:t>.</w:t>
      </w:r>
    </w:p>
    <w:p w14:paraId="60A18513" w14:textId="77777777" w:rsidR="00B51368" w:rsidRPr="003E6A31" w:rsidRDefault="00B51368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</w:p>
    <w:p w14:paraId="2F7B241D" w14:textId="77777777" w:rsidR="00B51368" w:rsidRPr="003E6A31" w:rsidRDefault="00B51368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  <w:sectPr w:rsidR="00B51368" w:rsidRPr="003E6A31" w:rsidSect="00F53515">
          <w:pgSz w:w="11906" w:h="16838"/>
          <w:pgMar w:top="1417" w:right="1079" w:bottom="1417" w:left="1418" w:header="708" w:footer="708" w:gutter="0"/>
          <w:cols w:space="708"/>
          <w:docGrid w:linePitch="360"/>
        </w:sectPr>
      </w:pPr>
    </w:p>
    <w:p w14:paraId="19C527E3" w14:textId="314A97F1" w:rsidR="0098382B" w:rsidRPr="003E6A31" w:rsidRDefault="0098382B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 xml:space="preserve">Table </w:t>
      </w:r>
      <w:r w:rsidR="00B30FA0" w:rsidRPr="003E6A31">
        <w:rPr>
          <w:rFonts w:ascii="Book Antiqua" w:eastAsia="仿宋_GB2312" w:hAnsi="Book Antiqua"/>
          <w:b/>
          <w:sz w:val="24"/>
          <w:szCs w:val="24"/>
          <w:lang w:val="en-US"/>
        </w:rPr>
        <w:t>4</w:t>
      </w:r>
      <w:r w:rsidR="003502A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Variables from the mitogen-stimulated 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>peripheral blood mononuclear cell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phenotypes from patients with acute hepatitis A</w:t>
      </w:r>
      <w:r w:rsidR="003502A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infection and healthy subjects</w:t>
      </w:r>
    </w:p>
    <w:tbl>
      <w:tblPr>
        <w:tblpPr w:leftFromText="141" w:rightFromText="141" w:vertAnchor="text" w:horzAnchor="margin" w:tblpXSpec="center" w:tblpY="299"/>
        <w:tblW w:w="1088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38"/>
        <w:gridCol w:w="1940"/>
        <w:gridCol w:w="1890"/>
        <w:gridCol w:w="1772"/>
        <w:gridCol w:w="944"/>
        <w:gridCol w:w="944"/>
        <w:gridCol w:w="1059"/>
      </w:tblGrid>
      <w:tr w:rsidR="003E6A31" w:rsidRPr="003E6A31" w14:paraId="376C2012" w14:textId="77777777" w:rsidTr="003502A6">
        <w:trPr>
          <w:trHeight w:val="704"/>
        </w:trPr>
        <w:tc>
          <w:tcPr>
            <w:tcW w:w="233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B97E4B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Phenotypes/cytokines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(PHA/LPS)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D2F061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HC (</w:t>
            </w:r>
            <w:r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10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00A967A" w14:textId="5AF655D3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 (</w:t>
            </w:r>
            <w:r w:rsidR="003502A6"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 xml:space="preserve"> n</w:t>
            </w:r>
            <w:r w:rsidR="003502A6"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8)</w:t>
            </w:r>
          </w:p>
        </w:tc>
        <w:tc>
          <w:tcPr>
            <w:tcW w:w="177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13B772C" w14:textId="4A11B25C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 (</w:t>
            </w:r>
            <w:r w:rsidR="003502A6"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 xml:space="preserve"> n</w:t>
            </w:r>
            <w:r w:rsidR="003502A6"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8)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157BD4E" w14:textId="7027BF48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3502A6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E064FDF" w14:textId="629CB80C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3502A6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33305A3" w14:textId="07310235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AH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3502A6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</w:tr>
      <w:tr w:rsidR="003E6A31" w:rsidRPr="003E6A31" w14:paraId="472F0777" w14:textId="77777777" w:rsidTr="003502A6">
        <w:trPr>
          <w:trHeight w:val="509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1734EB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I of 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756082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3.1 ± 71.12</w:t>
            </w:r>
          </w:p>
          <w:p w14:paraId="3A842992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5.19-171.0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B3B98A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4.4 ± 25.83</w:t>
            </w:r>
          </w:p>
          <w:p w14:paraId="385D58D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2.80-65.99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0257C2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48 ± 5.94</w:t>
            </w:r>
          </w:p>
          <w:p w14:paraId="6919CF4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1.24-23.72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316CE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5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2B7D6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2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77E8E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426</w:t>
            </w:r>
          </w:p>
        </w:tc>
      </w:tr>
      <w:tr w:rsidR="003E6A31" w:rsidRPr="003E6A31" w14:paraId="52B3E8A1" w14:textId="77777777" w:rsidTr="003502A6">
        <w:trPr>
          <w:trHeight w:val="53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3E2B61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5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FoxP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 xml:space="preserve">+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6132F8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23 ± 9.74</w:t>
            </w:r>
          </w:p>
          <w:p w14:paraId="39145C9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.03-22.42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D30C5F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08 ± 5.37</w:t>
            </w:r>
          </w:p>
          <w:p w14:paraId="3326E4D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.59-21.57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626566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.99 ± 2.80</w:t>
            </w:r>
          </w:p>
          <w:p w14:paraId="37CDE47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.65-8.33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C29FD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7AE98C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5E962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3</w:t>
            </w:r>
          </w:p>
        </w:tc>
      </w:tr>
      <w:tr w:rsidR="003E6A31" w:rsidRPr="003E6A31" w14:paraId="0E63AC97" w14:textId="77777777" w:rsidTr="003502A6">
        <w:trPr>
          <w:trHeight w:val="53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F04FB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02FEB0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8.63 ± 18.37</w:t>
            </w:r>
          </w:p>
          <w:p w14:paraId="5958AF41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8.84-48.42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A483B8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0.75 ± 7.82</w:t>
            </w:r>
          </w:p>
          <w:p w14:paraId="0020D85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4.21-27.29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717D50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22 ± 4.74</w:t>
            </w:r>
          </w:p>
          <w:p w14:paraId="38541E1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6.25-14-18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1381E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6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6B943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221A9C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47</w:t>
            </w:r>
          </w:p>
        </w:tc>
      </w:tr>
      <w:tr w:rsidR="003E6A31" w:rsidRPr="003E6A31" w14:paraId="128429EF" w14:textId="77777777" w:rsidTr="003502A6">
        <w:trPr>
          <w:trHeight w:val="539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E0CF22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8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 xml:space="preserve">+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B77209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9.76 ± 19.91</w:t>
            </w:r>
          </w:p>
          <w:p w14:paraId="542B425C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9.15-50.36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A9DB21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7.56 ± 25.01</w:t>
            </w:r>
          </w:p>
          <w:p w14:paraId="2EC6010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6.74-58.57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D237B1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.03 ± 4.59</w:t>
            </w:r>
          </w:p>
          <w:p w14:paraId="5535BE4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5.18-12.88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D18822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6027C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E25282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04</w:t>
            </w:r>
          </w:p>
        </w:tc>
      </w:tr>
      <w:tr w:rsidR="003E6A31" w:rsidRPr="003E6A31" w14:paraId="3F887230" w14:textId="77777777" w:rsidTr="003502A6">
        <w:trPr>
          <w:trHeight w:val="478"/>
        </w:trPr>
        <w:tc>
          <w:tcPr>
            <w:tcW w:w="233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3496E1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311785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.31 ± 6.75</w:t>
            </w:r>
          </w:p>
          <w:p w14:paraId="30438C7C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07-14.56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A713ED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19 ± 2.28</w:t>
            </w:r>
          </w:p>
          <w:p w14:paraId="5583ECF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08-6.30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12657B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50 ± 0.37</w:t>
            </w:r>
          </w:p>
          <w:p w14:paraId="76FF996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15-0.84)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6AC549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C36E95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6</w:t>
            </w:r>
          </w:p>
        </w:tc>
        <w:tc>
          <w:tcPr>
            <w:tcW w:w="1059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1A3AF4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9</w:t>
            </w:r>
          </w:p>
        </w:tc>
      </w:tr>
      <w:tr w:rsidR="003E6A31" w:rsidRPr="003E6A31" w14:paraId="406299F5" w14:textId="77777777" w:rsidTr="003502A6">
        <w:trPr>
          <w:trHeight w:val="478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91802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low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8EDC3B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2.70 ± 8.93</w:t>
            </w:r>
          </w:p>
          <w:p w14:paraId="747A06D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.44-20.96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8654B4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.52 ± 5.68</w:t>
            </w:r>
          </w:p>
          <w:p w14:paraId="3105053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.26-13.78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8A5A11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11 ± 0.66</w:t>
            </w:r>
          </w:p>
          <w:p w14:paraId="7522ADB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50-1.72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6F8A6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1D05A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6EC40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8</w:t>
            </w:r>
          </w:p>
        </w:tc>
      </w:tr>
      <w:tr w:rsidR="003E6A31" w:rsidRPr="003E6A31" w14:paraId="424980ED" w14:textId="77777777" w:rsidTr="003502A6">
        <w:trPr>
          <w:trHeight w:val="53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B9110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3CE851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.66 ± 3.54</w:t>
            </w:r>
          </w:p>
          <w:p w14:paraId="34D4BDD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1.77-15.55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084A07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.20 ± 5.28</w:t>
            </w:r>
          </w:p>
          <w:p w14:paraId="5B0C3B7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79-11.63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F51F5FB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83 ± 1.06</w:t>
            </w:r>
          </w:p>
          <w:p w14:paraId="06568F6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94-2.72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C8279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1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A3255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DC6CD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0</w:t>
            </w:r>
          </w:p>
        </w:tc>
      </w:tr>
      <w:tr w:rsidR="003E6A31" w:rsidRPr="003E6A31" w14:paraId="0A850F33" w14:textId="77777777" w:rsidTr="003502A6">
        <w:trPr>
          <w:trHeight w:val="574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E3DCB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89813E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,625.33 ± 3,320</w:t>
            </w:r>
          </w:p>
          <w:p w14:paraId="7D41600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56.5-4,394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00F0E1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65.7 ± 313.3</w:t>
            </w:r>
          </w:p>
          <w:p w14:paraId="6C9D79A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03.8-827.6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051C77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6.8 ± 173.9</w:t>
            </w:r>
          </w:p>
          <w:p w14:paraId="0C5D6C4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1.40-302.2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10CAF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5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4775B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7CD85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0</w:t>
            </w:r>
          </w:p>
        </w:tc>
      </w:tr>
      <w:tr w:rsidR="003E6A31" w:rsidRPr="003E6A31" w14:paraId="4413AA2C" w14:textId="77777777" w:rsidTr="003502A6">
        <w:trPr>
          <w:trHeight w:val="493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A4DFD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92BEA1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675.20 ± 623.4</w:t>
            </w:r>
          </w:p>
          <w:p w14:paraId="14BFC79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,343-2,007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C589E2C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405.0 ± 324.3</w:t>
            </w:r>
          </w:p>
          <w:p w14:paraId="0EB8C38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,134-1,676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132FE4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5.3 ± 107.9</w:t>
            </w:r>
          </w:p>
          <w:p w14:paraId="7C52E51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55.09-235.5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2C8BE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00459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&lt; 0.00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7A3A1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2</w:t>
            </w:r>
          </w:p>
        </w:tc>
      </w:tr>
      <w:tr w:rsidR="003E6A31" w:rsidRPr="003E6A31" w14:paraId="50C39E49" w14:textId="77777777" w:rsidTr="003502A6">
        <w:trPr>
          <w:trHeight w:val="583"/>
        </w:trPr>
        <w:tc>
          <w:tcPr>
            <w:tcW w:w="233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17432B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1C9D94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28.86 ± 755.1</w:t>
            </w:r>
          </w:p>
          <w:p w14:paraId="57A0D02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6.5-931.2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F5F63A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69.5 ± 145.8</w:t>
            </w:r>
          </w:p>
          <w:p w14:paraId="197FE46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47.6-391.5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A6AF7B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88.4 ± 267.1</w:t>
            </w:r>
          </w:p>
          <w:p w14:paraId="54AF458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16.88-393.7)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30B68D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7C2ED2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454</w:t>
            </w:r>
          </w:p>
        </w:tc>
        <w:tc>
          <w:tcPr>
            <w:tcW w:w="1059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C10EF9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2A8EC8AA" w14:textId="77777777" w:rsidTr="003502A6">
        <w:trPr>
          <w:trHeight w:val="582"/>
        </w:trPr>
        <w:tc>
          <w:tcPr>
            <w:tcW w:w="233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B9C461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FNγ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539A59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,379.1 ± 1,869</w:t>
            </w:r>
          </w:p>
          <w:p w14:paraId="7F92656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,383-4,375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E48E83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,467.0 ± 2,787</w:t>
            </w:r>
          </w:p>
          <w:p w14:paraId="3E00C6F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37.1-4,798)</w:t>
            </w:r>
          </w:p>
        </w:tc>
        <w:tc>
          <w:tcPr>
            <w:tcW w:w="177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EDDD4C9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249.0 ± 2,067</w:t>
            </w:r>
          </w:p>
          <w:p w14:paraId="5F3901C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479.2-2,977)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9070D0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E8CCE65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05</w:t>
            </w:r>
          </w:p>
        </w:tc>
        <w:tc>
          <w:tcPr>
            <w:tcW w:w="1059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AD6B94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394B6E0B" w14:textId="77777777" w:rsidTr="003502A6">
        <w:trPr>
          <w:trHeight w:val="524"/>
        </w:trPr>
        <w:tc>
          <w:tcPr>
            <w:tcW w:w="2338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2B4DC80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8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2F7C03E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3.9 ± 116.3</w:t>
            </w:r>
          </w:p>
          <w:p w14:paraId="43AF6461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11.9-335.9)</w:t>
            </w:r>
          </w:p>
        </w:tc>
        <w:tc>
          <w:tcPr>
            <w:tcW w:w="1890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3AAAA971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4.2 ± 148.5</w:t>
            </w:r>
          </w:p>
          <w:p w14:paraId="4033237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50.0-398.3)</w:t>
            </w:r>
          </w:p>
        </w:tc>
        <w:tc>
          <w:tcPr>
            <w:tcW w:w="1772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04E4C77B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1.0 ± 156.4</w:t>
            </w:r>
          </w:p>
          <w:p w14:paraId="57C56A16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0.21-281.8)</w:t>
            </w:r>
          </w:p>
        </w:tc>
        <w:tc>
          <w:tcPr>
            <w:tcW w:w="944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B83B4DE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16BE918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05</w:t>
            </w:r>
          </w:p>
        </w:tc>
        <w:tc>
          <w:tcPr>
            <w:tcW w:w="1059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27E28D1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379</w:t>
            </w:r>
          </w:p>
        </w:tc>
      </w:tr>
      <w:tr w:rsidR="003E6A31" w:rsidRPr="003E6A31" w14:paraId="1B48428B" w14:textId="77777777" w:rsidTr="003502A6">
        <w:trPr>
          <w:trHeight w:val="524"/>
        </w:trPr>
        <w:tc>
          <w:tcPr>
            <w:tcW w:w="2338" w:type="dxa"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DC968C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7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940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2C63AEA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3.81 ± 107.0</w:t>
            </w:r>
          </w:p>
          <w:p w14:paraId="19CF16ED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6.81-130.8)</w:t>
            </w:r>
          </w:p>
        </w:tc>
        <w:tc>
          <w:tcPr>
            <w:tcW w:w="1890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8AF3580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1.55 ± 35.58</w:t>
            </w:r>
          </w:p>
          <w:p w14:paraId="34A43A3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80-61.30)</w:t>
            </w:r>
          </w:p>
        </w:tc>
        <w:tc>
          <w:tcPr>
            <w:tcW w:w="1772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B59BA67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16 ± 3.20</w:t>
            </w:r>
          </w:p>
          <w:p w14:paraId="5C50CF44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49-6.84)</w:t>
            </w:r>
          </w:p>
        </w:tc>
        <w:tc>
          <w:tcPr>
            <w:tcW w:w="944" w:type="dxa"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32C5958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44" w:type="dxa"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76C3F2F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29</w:t>
            </w:r>
          </w:p>
        </w:tc>
        <w:tc>
          <w:tcPr>
            <w:tcW w:w="1059" w:type="dxa"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EC0F373" w14:textId="77777777" w:rsidR="0098382B" w:rsidRPr="003E6A31" w:rsidRDefault="0098382B" w:rsidP="003502A6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16</w:t>
            </w:r>
          </w:p>
        </w:tc>
      </w:tr>
    </w:tbl>
    <w:p w14:paraId="57F16875" w14:textId="393AF0B4" w:rsidR="0098382B" w:rsidRPr="003E6A31" w:rsidRDefault="0098382B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lastRenderedPageBreak/>
        <w:t xml:space="preserve">The differences between the hepatitis A-induced acute liver failure (ALF) patients, the self-limited acute hepatitis A (AH) patients, and the healthy control (HC) subjects were evaluated by intergroup comparisons using the Mann-Whitney </w:t>
      </w:r>
      <w:r w:rsidRPr="003E6A31">
        <w:rPr>
          <w:rFonts w:ascii="Book Antiqua" w:eastAsia="仿宋_GB2312" w:hAnsi="Book Antiqua"/>
          <w:i/>
          <w:sz w:val="24"/>
          <w:szCs w:val="24"/>
          <w:lang w:val="en-US" w:eastAsia="pt-BR"/>
        </w:rPr>
        <w:t>U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-test. </w:t>
      </w:r>
      <w:r w:rsidR="002D563B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The significance </w:t>
      </w:r>
      <w:r w:rsidR="002D563B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utoff </w:t>
      </w:r>
      <w:r w:rsidR="002D563B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for all statistical analyses was defined as </w:t>
      </w:r>
      <w:r w:rsidR="002D563B" w:rsidRPr="003E6A31">
        <w:rPr>
          <w:rFonts w:ascii="Book Antiqua" w:eastAsia="仿宋_GB2312" w:hAnsi="Book Antiqua"/>
          <w:i/>
          <w:caps/>
          <w:sz w:val="24"/>
          <w:szCs w:val="24"/>
          <w:lang w:val="en-US" w:eastAsia="pt-BR"/>
        </w:rPr>
        <w:t>p</w:t>
      </w:r>
      <w:r w:rsidR="002D563B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&lt; 0.05.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L-6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leukin 6;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IFNγ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feron gamma; TNFα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umor necrosis factor alpha; ns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n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t significant; PI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p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roliferation index. </w:t>
      </w:r>
    </w:p>
    <w:p w14:paraId="6341235F" w14:textId="77777777" w:rsidR="00CE706D" w:rsidRPr="003E6A31" w:rsidRDefault="00CE706D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</w:p>
    <w:p w14:paraId="571DBB4C" w14:textId="77777777" w:rsidR="003502A6" w:rsidRPr="003E6A31" w:rsidRDefault="003502A6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19A7FCC7" w14:textId="44656F64" w:rsidR="00B04A46" w:rsidRPr="003E6A31" w:rsidRDefault="0098382B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lastRenderedPageBreak/>
        <w:t xml:space="preserve">Table 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5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Variables from </w:t>
      </w:r>
      <w:r w:rsidR="00814F92" w:rsidRPr="003E6A31">
        <w:rPr>
          <w:rFonts w:ascii="Book Antiqua" w:eastAsia="仿宋_GB2312" w:hAnsi="Book Antiqua"/>
          <w:b/>
          <w:bCs/>
          <w:sz w:val="24"/>
          <w:szCs w:val="24"/>
          <w:lang w:val="en-US"/>
        </w:rPr>
        <w:t>hepatitis A virus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Ag-stimulated 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>peripheral blood mononuclear cell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phenotypes from patients with acute hepatitis A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infection and healthy subjects</w:t>
      </w:r>
    </w:p>
    <w:tbl>
      <w:tblPr>
        <w:tblpPr w:leftFromText="141" w:rightFromText="141" w:vertAnchor="text" w:horzAnchor="page" w:tblpXSpec="center" w:tblpY="59"/>
        <w:tblW w:w="1054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44"/>
        <w:gridCol w:w="1605"/>
        <w:gridCol w:w="1633"/>
        <w:gridCol w:w="1546"/>
        <w:gridCol w:w="1017"/>
        <w:gridCol w:w="1106"/>
        <w:gridCol w:w="1093"/>
      </w:tblGrid>
      <w:tr w:rsidR="003E6A31" w:rsidRPr="003E6A31" w14:paraId="2BC1E2FC" w14:textId="77777777" w:rsidTr="00814F92">
        <w:trPr>
          <w:trHeight w:val="441"/>
        </w:trPr>
        <w:tc>
          <w:tcPr>
            <w:tcW w:w="254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992A9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Phenotypes/cytokines (</w:t>
            </w:r>
            <w:proofErr w:type="spellStart"/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HAVAg</w:t>
            </w:r>
            <w:proofErr w:type="spellEnd"/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)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B02F96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HC (</w:t>
            </w:r>
            <w:r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= 10)</w:t>
            </w:r>
          </w:p>
        </w:tc>
        <w:tc>
          <w:tcPr>
            <w:tcW w:w="163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27DB5C" w14:textId="554AAB6F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H (</w:t>
            </w:r>
            <w:r w:rsidR="00814F92"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 xml:space="preserve"> n</w:t>
            </w:r>
            <w:r w:rsidR="00814F92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= 8)</w:t>
            </w:r>
          </w:p>
        </w:tc>
        <w:tc>
          <w:tcPr>
            <w:tcW w:w="154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172F90" w14:textId="68BF2C9E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LF (</w:t>
            </w:r>
            <w:r w:rsidR="00814F92" w:rsidRPr="003E6A31">
              <w:rPr>
                <w:rFonts w:ascii="Book Antiqua" w:eastAsia="仿宋_GB2312" w:hAnsi="Book Antiqua"/>
                <w:b/>
                <w:i/>
                <w:sz w:val="24"/>
                <w:szCs w:val="24"/>
                <w:lang w:val="en-US" w:eastAsia="pt-BR"/>
              </w:rPr>
              <w:t xml:space="preserve"> n</w:t>
            </w:r>
            <w:r w:rsidR="00814F92"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= 8)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4888AAA" w14:textId="1BD1CC1D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H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53C966B" w14:textId="6C04B71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 ALF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06347AE" w14:textId="316F5FCF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 xml:space="preserve">AH </w:t>
            </w:r>
            <w:r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ALF</w:t>
            </w:r>
          </w:p>
        </w:tc>
      </w:tr>
      <w:tr w:rsidR="003E6A31" w:rsidRPr="003E6A31" w14:paraId="1A9DB6E6" w14:textId="77777777" w:rsidTr="00814F92">
        <w:trPr>
          <w:trHeight w:val="527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2DB24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I of 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1DAB6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09 ± 0.85</w:t>
            </w:r>
          </w:p>
          <w:p w14:paraId="3946800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64-1.55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AADAB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.15 ± 1.92</w:t>
            </w:r>
          </w:p>
          <w:p w14:paraId="1596A66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54-4.76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7BAA0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.34 ± 2.29</w:t>
            </w:r>
          </w:p>
          <w:p w14:paraId="5636566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42-5.25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DD6C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5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44976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4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7257C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2CFA877C" w14:textId="77777777" w:rsidTr="00814F92">
        <w:trPr>
          <w:trHeight w:val="527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E4DF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5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FoxP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B824C8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85 ± 0.96</w:t>
            </w:r>
          </w:p>
          <w:p w14:paraId="70BF551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34-1.37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30145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0 ± 0.97</w:t>
            </w:r>
          </w:p>
          <w:p w14:paraId="0A89C3C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18-1.81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27446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.19 ± 1.49</w:t>
            </w:r>
          </w:p>
          <w:p w14:paraId="1777672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95-4.44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E01B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39CB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1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F37C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0</w:t>
            </w:r>
          </w:p>
        </w:tc>
      </w:tr>
      <w:tr w:rsidR="003E6A31" w:rsidRPr="003E6A31" w14:paraId="15D01038" w14:textId="77777777" w:rsidTr="00814F92">
        <w:trPr>
          <w:trHeight w:val="565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2C658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3EEE5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1.99 ± 6.43</w:t>
            </w:r>
          </w:p>
          <w:p w14:paraId="354954D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.55-15.42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948BDE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.93 ± 8.16</w:t>
            </w:r>
          </w:p>
          <w:p w14:paraId="56A951A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1.1-34.76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8AE699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.46 ± 5.92</w:t>
            </w:r>
          </w:p>
          <w:p w14:paraId="1616356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50-10.42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0B7EF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8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1CB2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7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C5F4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6</w:t>
            </w:r>
          </w:p>
        </w:tc>
      </w:tr>
      <w:tr w:rsidR="003E6A31" w:rsidRPr="003E6A31" w14:paraId="0736E2C3" w14:textId="77777777" w:rsidTr="00814F92">
        <w:trPr>
          <w:trHeight w:val="565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AFD9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8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 xml:space="preserve">+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2B0AF5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2.65 ± 4.31</w:t>
            </w:r>
          </w:p>
          <w:p w14:paraId="0F42F8F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0.35-14.95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754FDB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0.13 ± 6.74</w:t>
            </w:r>
          </w:p>
          <w:p w14:paraId="3295DF8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4.49-35.77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AACD83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6.05 ± 10.59</w:t>
            </w:r>
          </w:p>
          <w:p w14:paraId="13EEB8B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7.19-44.90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0904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AF6A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1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5A48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04FD7871" w14:textId="77777777" w:rsidTr="00814F92">
        <w:trPr>
          <w:trHeight w:val="694"/>
        </w:trPr>
        <w:tc>
          <w:tcPr>
            <w:tcW w:w="25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FA5FA0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75B84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19 ± 0.20</w:t>
            </w:r>
          </w:p>
          <w:p w14:paraId="282C796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05-0.34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3A420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30 ± 0.19</w:t>
            </w:r>
          </w:p>
          <w:p w14:paraId="4F02F52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13-0.46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84D73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33 ± 0.85</w:t>
            </w:r>
          </w:p>
          <w:p w14:paraId="6641AD0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62-2.04)</w:t>
            </w:r>
          </w:p>
        </w:tc>
        <w:tc>
          <w:tcPr>
            <w:tcW w:w="10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97C10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10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D5216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9</w:t>
            </w:r>
          </w:p>
        </w:tc>
        <w:tc>
          <w:tcPr>
            <w:tcW w:w="109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70446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5</w:t>
            </w:r>
          </w:p>
        </w:tc>
      </w:tr>
      <w:tr w:rsidR="003E6A31" w:rsidRPr="003E6A31" w14:paraId="71C8697A" w14:textId="77777777" w:rsidTr="00814F92">
        <w:trPr>
          <w:trHeight w:val="576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24A0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low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 xml:space="preserve">+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1DF23F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28 ± 2.22</w:t>
            </w:r>
          </w:p>
          <w:p w14:paraId="1872CB3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70-5.87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6EBB23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09 ± 8.94</w:t>
            </w:r>
          </w:p>
          <w:p w14:paraId="1B208D4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61-17.5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AD9619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.24 ± 11.81</w:t>
            </w:r>
          </w:p>
          <w:p w14:paraId="1082CF6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.36-24.12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5B769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E04B7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C670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612E0F5E" w14:textId="77777777" w:rsidTr="00814F92">
        <w:trPr>
          <w:trHeight w:val="512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35E8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ACE994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67 ± 2.71</w:t>
            </w:r>
          </w:p>
          <w:p w14:paraId="22DB9ED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22-3.12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E68D08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4.25 ± 4.06</w:t>
            </w:r>
          </w:p>
          <w:p w14:paraId="7615B17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85-7.65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947542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.06 ± 7.74</w:t>
            </w:r>
          </w:p>
          <w:p w14:paraId="0073BE6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.58-21.53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D0AC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1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444F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3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5E1A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9</w:t>
            </w:r>
          </w:p>
        </w:tc>
      </w:tr>
      <w:tr w:rsidR="003E6A31" w:rsidRPr="003E6A31" w14:paraId="0CA9F735" w14:textId="77777777" w:rsidTr="00814F92">
        <w:trPr>
          <w:trHeight w:val="613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106B3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3EE875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0.49 ± 76.14</w:t>
            </w:r>
          </w:p>
          <w:p w14:paraId="20CB8E7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.92-91.06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C2648E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6.41 ± 93.18</w:t>
            </w:r>
          </w:p>
          <w:p w14:paraId="23C854B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1.46-154.3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7668ED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9.7 ± 165.9</w:t>
            </w:r>
          </w:p>
          <w:p w14:paraId="1482242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98-278.4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B1841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47E3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0A7EA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4435906F" w14:textId="77777777" w:rsidTr="00814F92">
        <w:trPr>
          <w:trHeight w:val="460"/>
        </w:trPr>
        <w:tc>
          <w:tcPr>
            <w:tcW w:w="2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D6F9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A2FBF3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2.49 ± 133.4</w:t>
            </w:r>
          </w:p>
          <w:p w14:paraId="54C676A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1.42-163.6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CC35CF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3.96 ± 28.92</w:t>
            </w:r>
          </w:p>
          <w:p w14:paraId="4DD2E16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0.21-48.14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E1CF1B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.63 ± 1.01</w:t>
            </w:r>
          </w:p>
          <w:p w14:paraId="277120F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78-2.48)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0B764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48E7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8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AC99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98</w:t>
            </w:r>
          </w:p>
        </w:tc>
      </w:tr>
      <w:tr w:rsidR="003E6A31" w:rsidRPr="003E6A31" w14:paraId="2362502D" w14:textId="77777777" w:rsidTr="00814F92">
        <w:trPr>
          <w:trHeight w:val="627"/>
        </w:trPr>
        <w:tc>
          <w:tcPr>
            <w:tcW w:w="25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5F2CA9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E52DBA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.39 ± 13.97</w:t>
            </w:r>
          </w:p>
          <w:p w14:paraId="2BC12C2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94-17.84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CC7742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2.78 ± 62.06</w:t>
            </w:r>
          </w:p>
          <w:p w14:paraId="7AC0383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89-104.7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3A52D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64.3 ± 75.56</w:t>
            </w:r>
          </w:p>
          <w:p w14:paraId="4789552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01.1-227.5)</w:t>
            </w:r>
          </w:p>
        </w:tc>
        <w:tc>
          <w:tcPr>
            <w:tcW w:w="10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A95935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97</w:t>
            </w:r>
          </w:p>
        </w:tc>
        <w:tc>
          <w:tcPr>
            <w:tcW w:w="110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7422AF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1</w:t>
            </w:r>
          </w:p>
        </w:tc>
        <w:tc>
          <w:tcPr>
            <w:tcW w:w="109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0777F7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48</w:t>
            </w:r>
          </w:p>
        </w:tc>
      </w:tr>
      <w:tr w:rsidR="003E6A31" w:rsidRPr="003E6A31" w14:paraId="4BA101D2" w14:textId="77777777" w:rsidTr="00814F92">
        <w:trPr>
          <w:trHeight w:val="694"/>
        </w:trPr>
        <w:tc>
          <w:tcPr>
            <w:tcW w:w="25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AA948F" w14:textId="589BE0A3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FNγ</w:t>
            </w:r>
            <w:proofErr w:type="spellEnd"/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11ECF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88 ± 1.08</w:t>
            </w:r>
          </w:p>
          <w:p w14:paraId="1EBDAB3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30-1.46)</w:t>
            </w:r>
          </w:p>
        </w:tc>
        <w:tc>
          <w:tcPr>
            <w:tcW w:w="163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D5DEF6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06.6 ± 183.9</w:t>
            </w:r>
          </w:p>
          <w:p w14:paraId="47B6833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47.14-260.4)</w:t>
            </w:r>
          </w:p>
        </w:tc>
        <w:tc>
          <w:tcPr>
            <w:tcW w:w="154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D4700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095 ± 1,962</w:t>
            </w:r>
          </w:p>
          <w:p w14:paraId="53DAAC5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546-2735)</w:t>
            </w:r>
          </w:p>
        </w:tc>
        <w:tc>
          <w:tcPr>
            <w:tcW w:w="10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12396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35</w:t>
            </w:r>
          </w:p>
        </w:tc>
        <w:tc>
          <w:tcPr>
            <w:tcW w:w="110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302BC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1</w:t>
            </w:r>
          </w:p>
        </w:tc>
        <w:tc>
          <w:tcPr>
            <w:tcW w:w="109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00C86E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499</w:t>
            </w:r>
          </w:p>
        </w:tc>
      </w:tr>
      <w:tr w:rsidR="003E6A31" w:rsidRPr="003E6A31" w14:paraId="5D63C134" w14:textId="77777777" w:rsidTr="00814F92">
        <w:trPr>
          <w:trHeight w:val="640"/>
        </w:trPr>
        <w:tc>
          <w:tcPr>
            <w:tcW w:w="254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ACFB951" w14:textId="18BB5048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8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E05451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8.64 ± 45.40</w:t>
            </w:r>
          </w:p>
          <w:p w14:paraId="7B37AC1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64.44-112.8)</w:t>
            </w:r>
          </w:p>
        </w:tc>
        <w:tc>
          <w:tcPr>
            <w:tcW w:w="1633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1D0CA9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48.9 ± 54.77</w:t>
            </w:r>
          </w:p>
          <w:p w14:paraId="61F7CDC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03.1-194.7)</w:t>
            </w:r>
          </w:p>
        </w:tc>
        <w:tc>
          <w:tcPr>
            <w:tcW w:w="1546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A9D3DF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0.2 ± 72.19</w:t>
            </w:r>
          </w:p>
          <w:p w14:paraId="7D5F89F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9.84-210.5)</w:t>
            </w:r>
          </w:p>
        </w:tc>
        <w:tc>
          <w:tcPr>
            <w:tcW w:w="1017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553DBDF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31</w:t>
            </w:r>
          </w:p>
        </w:tc>
        <w:tc>
          <w:tcPr>
            <w:tcW w:w="1106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CACE3A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110</w:t>
            </w:r>
          </w:p>
        </w:tc>
        <w:tc>
          <w:tcPr>
            <w:tcW w:w="1093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A739D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021E5A02" w14:textId="77777777" w:rsidTr="00814F92">
        <w:trPr>
          <w:trHeight w:val="460"/>
        </w:trPr>
        <w:tc>
          <w:tcPr>
            <w:tcW w:w="2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F7D3A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7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6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7EF5B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.36 ± 3.75</w:t>
            </w:r>
          </w:p>
          <w:p w14:paraId="2DA4939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.36-5.36)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BDFCB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2.61 ± 38.30</w:t>
            </w:r>
          </w:p>
          <w:p w14:paraId="1C94C68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59-64.64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9219C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.58 ± 5.43</w:t>
            </w:r>
          </w:p>
          <w:p w14:paraId="09F3486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3.05-12.13)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2E375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08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0EECB5" w14:textId="77777777" w:rsidR="0098382B" w:rsidRPr="003E6A31" w:rsidRDefault="00B04A46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</w:t>
            </w:r>
            <w:r w:rsidR="0098382B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BDA9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499</w:t>
            </w:r>
          </w:p>
        </w:tc>
      </w:tr>
      <w:tr w:rsidR="003E6A31" w:rsidRPr="003E6A31" w14:paraId="14A14BBE" w14:textId="77777777" w:rsidTr="00A7758F">
        <w:trPr>
          <w:trHeight w:val="316"/>
        </w:trPr>
        <w:tc>
          <w:tcPr>
            <w:tcW w:w="10544" w:type="dxa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16FAF34" w14:textId="162F508E" w:rsidR="00DC0BC8" w:rsidRPr="003E6A31" w:rsidRDefault="00DC0BC8" w:rsidP="00814F92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The differences between the hepatitis A-induced acute liver failure (ALF) patients, the self-limited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lastRenderedPageBreak/>
              <w:t>acute hepatitis A (AH) patients and the healthy control (HC) subjects were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evaluated by intergroup comparisons using the Mann-Whitney </w:t>
            </w:r>
            <w:r w:rsidRPr="003E6A31">
              <w:rPr>
                <w:rFonts w:ascii="Book Antiqua" w:eastAsia="仿宋_GB2312" w:hAnsi="Book Antiqua"/>
                <w:i/>
                <w:sz w:val="24"/>
                <w:szCs w:val="24"/>
                <w:lang w:val="en-US" w:eastAsia="pt-BR"/>
              </w:rPr>
              <w:t>U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-test. 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The significance 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/>
              </w:rPr>
              <w:t xml:space="preserve">cutoff 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for all statistical analyses was defined as </w:t>
            </w:r>
            <w:r w:rsidR="00814F92" w:rsidRPr="003E6A31">
              <w:rPr>
                <w:rFonts w:ascii="Book Antiqua" w:eastAsia="仿宋_GB2312" w:hAnsi="Book Antiqua"/>
                <w:i/>
                <w:caps/>
                <w:sz w:val="24"/>
                <w:szCs w:val="24"/>
                <w:lang w:val="en-US" w:eastAsia="pt-BR"/>
              </w:rPr>
              <w:t xml:space="preserve">p 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&lt; 0.05.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IL-6: </w:t>
            </w:r>
            <w:r w:rsidRPr="003E6A31">
              <w:rPr>
                <w:rFonts w:ascii="Book Antiqua" w:eastAsia="仿宋_GB2312" w:hAnsi="Book Antiqua"/>
                <w:caps/>
                <w:sz w:val="24"/>
                <w:szCs w:val="24"/>
                <w:lang w:val="en-US" w:eastAsia="pt-BR"/>
              </w:rPr>
              <w:t>i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terleukin 6;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FNγ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: </w:t>
            </w:r>
            <w:r w:rsidRPr="003E6A31">
              <w:rPr>
                <w:rFonts w:ascii="Book Antiqua" w:eastAsia="仿宋_GB2312" w:hAnsi="Book Antiqua"/>
                <w:caps/>
                <w:sz w:val="24"/>
                <w:szCs w:val="24"/>
                <w:lang w:val="en-US" w:eastAsia="pt-BR"/>
              </w:rPr>
              <w:t>i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nterferon gamma; TNFα: </w:t>
            </w:r>
            <w:r w:rsidRPr="003E6A31">
              <w:rPr>
                <w:rFonts w:ascii="Book Antiqua" w:eastAsia="仿宋_GB2312" w:hAnsi="Book Antiqua"/>
                <w:caps/>
                <w:sz w:val="24"/>
                <w:szCs w:val="24"/>
                <w:lang w:val="en-US" w:eastAsia="pt-BR"/>
              </w:rPr>
              <w:t>t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umor necrosis factor alpha; ns: </w:t>
            </w:r>
            <w:r w:rsidRPr="003E6A31">
              <w:rPr>
                <w:rFonts w:ascii="Book Antiqua" w:eastAsia="仿宋_GB2312" w:hAnsi="Book Antiqua"/>
                <w:caps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ot significant; PI: </w:t>
            </w:r>
            <w:r w:rsidRPr="003E6A31">
              <w:rPr>
                <w:rFonts w:ascii="Book Antiqua" w:eastAsia="仿宋_GB2312" w:hAnsi="Book Antiqua"/>
                <w:caps/>
                <w:sz w:val="24"/>
                <w:szCs w:val="24"/>
                <w:lang w:val="en-US" w:eastAsia="pt-BR"/>
              </w:rPr>
              <w:t>p</w:t>
            </w:r>
            <w:r w:rsidR="00814F92"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roliferation index.</w:t>
            </w:r>
          </w:p>
        </w:tc>
      </w:tr>
    </w:tbl>
    <w:p w14:paraId="0AE36715" w14:textId="77777777" w:rsidR="00B04A46" w:rsidRPr="003E6A31" w:rsidRDefault="00B04A46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lastRenderedPageBreak/>
        <w:br w:type="page"/>
      </w:r>
    </w:p>
    <w:p w14:paraId="13070CD4" w14:textId="1D44BB29" w:rsidR="004322E2" w:rsidRPr="003E6A31" w:rsidRDefault="0098382B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bCs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lastRenderedPageBreak/>
        <w:t xml:space="preserve">Table </w:t>
      </w:r>
      <w:r w:rsidR="00814F92"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t xml:space="preserve">6 </w:t>
      </w:r>
      <w:r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t xml:space="preserve">Variables from mitogen-stimulated 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>peripheral blood mononuclear cell</w:t>
      </w:r>
      <w:r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t>s from non-viral acute hepatitis patien</w:t>
      </w:r>
      <w:r w:rsidR="00814F92"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t>ts and healthy control subjects</w:t>
      </w:r>
    </w:p>
    <w:tbl>
      <w:tblPr>
        <w:tblW w:w="10292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42"/>
        <w:gridCol w:w="1841"/>
        <w:gridCol w:w="1595"/>
        <w:gridCol w:w="1602"/>
        <w:gridCol w:w="813"/>
        <w:gridCol w:w="964"/>
        <w:gridCol w:w="835"/>
      </w:tblGrid>
      <w:tr w:rsidR="003E6A31" w:rsidRPr="003E6A31" w14:paraId="6C65C8DD" w14:textId="77777777" w:rsidTr="00814F92">
        <w:trPr>
          <w:trHeight w:val="695"/>
          <w:jc w:val="center"/>
        </w:trPr>
        <w:tc>
          <w:tcPr>
            <w:tcW w:w="26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083D924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sz w:val="24"/>
                <w:szCs w:val="24"/>
                <w:lang w:val="en-US" w:eastAsia="pt-BR"/>
              </w:rPr>
              <w:t>Phenotypes/cytokines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(PHA/LPS)</w:t>
            </w:r>
          </w:p>
        </w:tc>
        <w:tc>
          <w:tcPr>
            <w:tcW w:w="18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D2DEF6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HC (</w:t>
            </w:r>
            <w:r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10)</w:t>
            </w:r>
          </w:p>
        </w:tc>
        <w:tc>
          <w:tcPr>
            <w:tcW w:w="15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6470F06" w14:textId="30A59DBB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 (</w:t>
            </w:r>
            <w:r w:rsidR="00814F92"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>n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= 8)</w:t>
            </w:r>
          </w:p>
        </w:tc>
        <w:tc>
          <w:tcPr>
            <w:tcW w:w="16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F183EA1" w14:textId="44AFAA9C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 (</w:t>
            </w:r>
            <w:r w:rsidR="00814F92" w:rsidRPr="003E6A31">
              <w:rPr>
                <w:rFonts w:ascii="Book Antiqua" w:eastAsia="仿宋_GB2312" w:hAnsi="Book Antiqua"/>
                <w:b/>
                <w:bCs/>
                <w:i/>
                <w:sz w:val="24"/>
                <w:szCs w:val="24"/>
                <w:lang w:val="en-US" w:eastAsia="pt-BR"/>
              </w:rPr>
              <w:t>n</w:t>
            </w:r>
            <w:r w:rsidR="00814F92"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= 5)</w:t>
            </w:r>
          </w:p>
        </w:tc>
        <w:tc>
          <w:tcPr>
            <w:tcW w:w="81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027A471" w14:textId="499F3E6E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H</w:t>
            </w:r>
          </w:p>
        </w:tc>
        <w:tc>
          <w:tcPr>
            <w:tcW w:w="9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BDC69ED" w14:textId="6F8A014A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HC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  <w:tc>
          <w:tcPr>
            <w:tcW w:w="8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1D89200" w14:textId="39EDD1C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 xml:space="preserve">AH </w:t>
            </w:r>
            <w:r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>vs</w:t>
            </w:r>
            <w:r w:rsidR="00814F92" w:rsidRPr="003E6A31">
              <w:rPr>
                <w:rFonts w:ascii="Book Antiqua" w:eastAsia="仿宋_GB2312" w:hAnsi="Book Antiqua"/>
                <w:b/>
                <w:bCs/>
                <w:i/>
                <w:iCs/>
                <w:sz w:val="24"/>
                <w:szCs w:val="24"/>
                <w:lang w:val="en-US" w:eastAsia="pt-BR"/>
              </w:rPr>
              <w:t xml:space="preserve"> </w:t>
            </w:r>
            <w:r w:rsidRPr="003E6A31">
              <w:rPr>
                <w:rFonts w:ascii="Book Antiqua" w:eastAsia="仿宋_GB2312" w:hAnsi="Book Antiqua"/>
                <w:b/>
                <w:bCs/>
                <w:sz w:val="24"/>
                <w:szCs w:val="24"/>
                <w:lang w:val="en-US" w:eastAsia="pt-BR"/>
              </w:rPr>
              <w:t>ALF</w:t>
            </w:r>
          </w:p>
        </w:tc>
      </w:tr>
      <w:tr w:rsidR="003E6A31" w:rsidRPr="003E6A31" w14:paraId="7E3BEEA2" w14:textId="77777777" w:rsidTr="00814F92">
        <w:trPr>
          <w:trHeight w:val="621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D7AF57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I of 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86E5A1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3.1 ± 71.12</w:t>
            </w:r>
          </w:p>
          <w:p w14:paraId="4C8435F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5.19-171.0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7175BB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3.3 ± 91.84</w:t>
            </w:r>
          </w:p>
          <w:p w14:paraId="26262F2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6.51-250.1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1ECDE4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68.4 ± 101.6</w:t>
            </w:r>
          </w:p>
          <w:p w14:paraId="171889E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42.3-394.5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6F7EF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67BDD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EA228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4F2A7C47" w14:textId="77777777" w:rsidTr="00814F92">
        <w:trPr>
          <w:trHeight w:val="565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3EA945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5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FoxP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 xml:space="preserve">+ 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AF0B5F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23 ± 9.74</w:t>
            </w:r>
          </w:p>
          <w:p w14:paraId="2F81FF9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.03-22.42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937916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.82 ± 8.13</w:t>
            </w:r>
          </w:p>
          <w:p w14:paraId="53D13FA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.02-22.62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D83EED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.84 ± 5.12</w:t>
            </w:r>
          </w:p>
          <w:p w14:paraId="696D992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0.48-13.2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991CC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F0B25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F67D1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7916827B" w14:textId="77777777" w:rsidTr="00814F92">
        <w:trPr>
          <w:trHeight w:val="573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EE9938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B78C29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8.63 ± 18.37</w:t>
            </w:r>
          </w:p>
          <w:p w14:paraId="62CF405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8.84-48.42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3E3A60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1.84 ± 7.50</w:t>
            </w:r>
          </w:p>
          <w:p w14:paraId="0F64B69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5.56-28.11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5BD1E6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6.67 ± 14.54</w:t>
            </w:r>
          </w:p>
          <w:p w14:paraId="6344896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8.61-54.73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57CD1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62FC2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709BD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528A43BE" w14:textId="77777777" w:rsidTr="00814F92">
        <w:trPr>
          <w:trHeight w:val="710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98958D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8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29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44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BAE3F9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9.76 ± 19.91</w:t>
            </w:r>
          </w:p>
          <w:p w14:paraId="76C9E64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9.15-50.36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A93557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2.26 ± 11.16</w:t>
            </w:r>
          </w:p>
          <w:p w14:paraId="414331E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.92-31.59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9DEBCD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9.59 ± 15.21</w:t>
            </w:r>
          </w:p>
          <w:p w14:paraId="010068D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0.71-48.47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C2D1E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FC586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D91F1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09742A04" w14:textId="77777777" w:rsidTr="00814F92">
        <w:trPr>
          <w:trHeight w:val="434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55A512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9AA5D3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.31 ± 6.75</w:t>
            </w:r>
          </w:p>
          <w:p w14:paraId="17C79B6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07-14.56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FA1280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.33 ± 4.13</w:t>
            </w:r>
          </w:p>
          <w:p w14:paraId="4488EF6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88-9.79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454327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7.22 ± 4.94</w:t>
            </w:r>
          </w:p>
          <w:p w14:paraId="3D21752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3.09-21.35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97EBD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3EE04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89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2E1F5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30</w:t>
            </w:r>
          </w:p>
        </w:tc>
      </w:tr>
      <w:tr w:rsidR="003E6A31" w:rsidRPr="003E6A31" w14:paraId="034D2FD7" w14:textId="77777777" w:rsidTr="00814F92">
        <w:trPr>
          <w:trHeight w:val="527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7C88C9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-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low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C985CB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2.70 ± 8.93</w:t>
            </w:r>
          </w:p>
          <w:p w14:paraId="2C2A90B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.44-20.96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7FE45B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1.38 ± 4.67</w:t>
            </w:r>
          </w:p>
          <w:p w14:paraId="70C4A49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7.05-15.71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2EC0B0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.66 ± 3.49</w:t>
            </w:r>
          </w:p>
          <w:p w14:paraId="7470E0D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2.11-33.21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6E804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3B2A0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61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C86EB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7</w:t>
            </w:r>
          </w:p>
        </w:tc>
      </w:tr>
      <w:tr w:rsidR="003E6A31" w:rsidRPr="003E6A31" w14:paraId="4EB24743" w14:textId="77777777" w:rsidTr="00814F92">
        <w:trPr>
          <w:trHeight w:val="591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31033A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3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5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CD16</w:t>
            </w:r>
            <w:r w:rsidRPr="003E6A31">
              <w:rPr>
                <w:rFonts w:ascii="Book Antiqua" w:eastAsia="仿宋_GB2312" w:hAnsi="Book Antiqua"/>
                <w:sz w:val="24"/>
                <w:szCs w:val="24"/>
                <w:vertAlign w:val="superscript"/>
                <w:lang w:val="en-US" w:eastAsia="pt-BR"/>
              </w:rPr>
              <w:t>+</w:t>
            </w: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%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A55A3C9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3.66 ± 3.54</w:t>
            </w:r>
          </w:p>
          <w:p w14:paraId="52792D1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1.77-15.55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DC3816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1.63 ± 3.01</w:t>
            </w:r>
          </w:p>
          <w:p w14:paraId="20473EA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9.11-14.15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83B736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8.52 ± 4.97</w:t>
            </w:r>
          </w:p>
          <w:p w14:paraId="4BC6C4A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.35-14.70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73282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D7AF0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62004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074D6A8A" w14:textId="77777777" w:rsidTr="00814F92">
        <w:trPr>
          <w:trHeight w:val="414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64C582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6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CF9E2D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,625.33 ± 3,320</w:t>
            </w:r>
          </w:p>
          <w:p w14:paraId="5980516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56.5-4,394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ABFF3E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966 ± 622.6</w:t>
            </w:r>
          </w:p>
          <w:p w14:paraId="20FD893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445.5-1,486.0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985CCB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309 ± 851.6</w:t>
            </w:r>
          </w:p>
          <w:p w14:paraId="5D0B31C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51.60-2,366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81094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4D401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A133D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398B45A5" w14:textId="77777777" w:rsidTr="00814F92">
        <w:trPr>
          <w:trHeight w:val="678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FCD78C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TNFα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1E5DE2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675.20 ± 623.4</w:t>
            </w:r>
          </w:p>
          <w:p w14:paraId="4A88D5F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,343-2,007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E851D0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497 ± 219.8</w:t>
            </w:r>
          </w:p>
          <w:p w14:paraId="53B672A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,313-1,681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95928A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,217 ± 991.5</w:t>
            </w:r>
          </w:p>
          <w:p w14:paraId="0C78E95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,986-4,448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9D105E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89A47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4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782E0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016</w:t>
            </w:r>
          </w:p>
        </w:tc>
      </w:tr>
      <w:tr w:rsidR="003E6A31" w:rsidRPr="003E6A31" w14:paraId="2FA5E33A" w14:textId="77777777" w:rsidTr="00814F92">
        <w:trPr>
          <w:trHeight w:val="416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FBA921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0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79416D5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528.86 ± 755.1</w:t>
            </w:r>
          </w:p>
          <w:p w14:paraId="573C939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26.5-931.2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9F5DF4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17.1 ± 159.1</w:t>
            </w:r>
          </w:p>
          <w:p w14:paraId="7883196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84.12-350.2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8718AB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52.1 ± 126.4</w:t>
            </w:r>
          </w:p>
          <w:p w14:paraId="16E428B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4.89-309.0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FB975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EA367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38DDE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04B71356" w14:textId="77777777" w:rsidTr="00814F92">
        <w:trPr>
          <w:trHeight w:val="666"/>
          <w:jc w:val="center"/>
        </w:trPr>
        <w:tc>
          <w:tcPr>
            <w:tcW w:w="26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0AE8AA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FNγ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 xml:space="preserve">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F8C64E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,379.1 ± 1,869</w:t>
            </w:r>
          </w:p>
          <w:p w14:paraId="2807ACA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,383-4,375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977B8D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,257 ± 2,872</w:t>
            </w:r>
          </w:p>
          <w:p w14:paraId="10FA199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143.3-4,658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5B3C23D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1,378 ± 2,533</w:t>
            </w:r>
          </w:p>
          <w:p w14:paraId="3C2F93F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-1,767-4,524)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4B9970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4A0E1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0B6F3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4DAA37C7" w14:textId="77777777" w:rsidTr="00814F92">
        <w:trPr>
          <w:trHeight w:val="432"/>
          <w:jc w:val="center"/>
        </w:trPr>
        <w:tc>
          <w:tcPr>
            <w:tcW w:w="264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E6D891B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8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B31B9DC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73.9 ± 116.3</w:t>
            </w:r>
          </w:p>
          <w:p w14:paraId="4DB3F9D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11.9-335.9)</w:t>
            </w:r>
          </w:p>
        </w:tc>
        <w:tc>
          <w:tcPr>
            <w:tcW w:w="159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C85CEC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293.9 ± 120.2</w:t>
            </w:r>
          </w:p>
          <w:p w14:paraId="0459ADC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93.4-394.4)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F6CD28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33.1 ± 404.8</w:t>
            </w:r>
          </w:p>
          <w:p w14:paraId="0CD5956F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230.4-1,236)</w:t>
            </w:r>
          </w:p>
        </w:tc>
        <w:tc>
          <w:tcPr>
            <w:tcW w:w="813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8D277B2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D46E698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0.0267</w:t>
            </w:r>
          </w:p>
        </w:tc>
        <w:tc>
          <w:tcPr>
            <w:tcW w:w="8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40923A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  <w:tr w:rsidR="003E6A31" w:rsidRPr="003E6A31" w14:paraId="51D13C76" w14:textId="77777777" w:rsidTr="00814F92">
        <w:trPr>
          <w:trHeight w:val="709"/>
          <w:jc w:val="center"/>
        </w:trPr>
        <w:tc>
          <w:tcPr>
            <w:tcW w:w="26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62AB346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IL-17 (</w:t>
            </w:r>
            <w:proofErr w:type="spellStart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pg</w:t>
            </w:r>
            <w:proofErr w:type="spellEnd"/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/mL)</w:t>
            </w:r>
          </w:p>
          <w:p w14:paraId="7F2C4012" w14:textId="77777777" w:rsidR="0098382B" w:rsidRPr="003E6A31" w:rsidRDefault="0098382B" w:rsidP="00F53515">
            <w:pPr>
              <w:keepLines/>
              <w:snapToGrid w:val="0"/>
              <w:spacing w:after="0" w:line="360" w:lineRule="auto"/>
              <w:jc w:val="both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 </w:t>
            </w:r>
          </w:p>
        </w:tc>
        <w:tc>
          <w:tcPr>
            <w:tcW w:w="1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FA2E2D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73.81 ± 107.0</w:t>
            </w:r>
          </w:p>
          <w:p w14:paraId="06E5D031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16.81-130.8)</w:t>
            </w:r>
          </w:p>
        </w:tc>
        <w:tc>
          <w:tcPr>
            <w:tcW w:w="1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970991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36.31 ± 34.62</w:t>
            </w:r>
          </w:p>
          <w:p w14:paraId="2FAE6837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7.36-65.25)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0E0E3CA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62.73 ± 5.78</w:t>
            </w:r>
          </w:p>
          <w:p w14:paraId="5E8FA61B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(55.55-69.91)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7E43EF6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A504573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4851DB4" w14:textId="77777777" w:rsidR="0098382B" w:rsidRPr="003E6A31" w:rsidRDefault="0098382B" w:rsidP="00814F92">
            <w:pPr>
              <w:keepLines/>
              <w:snapToGrid w:val="0"/>
              <w:spacing w:after="0" w:line="360" w:lineRule="auto"/>
              <w:jc w:val="center"/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</w:pPr>
            <w:r w:rsidRPr="003E6A31">
              <w:rPr>
                <w:rFonts w:ascii="Book Antiqua" w:eastAsia="仿宋_GB2312" w:hAnsi="Book Antiqua"/>
                <w:sz w:val="24"/>
                <w:szCs w:val="24"/>
                <w:lang w:val="en-US" w:eastAsia="pt-BR"/>
              </w:rPr>
              <w:t>ns</w:t>
            </w:r>
          </w:p>
        </w:tc>
      </w:tr>
    </w:tbl>
    <w:p w14:paraId="63094BF0" w14:textId="6E424A38" w:rsidR="0098382B" w:rsidRPr="003E6A31" w:rsidRDefault="0098382B" w:rsidP="00F53515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lastRenderedPageBreak/>
        <w:t xml:space="preserve">The differences between the non-viral acute liver failure (ALF) patients, the self-limited acute hepatitis (AH) patients, and the healthy control (HC) subjects were evaluated by intergroup comparisons using the Mann-Whitney </w:t>
      </w:r>
      <w:r w:rsidRPr="003E6A31">
        <w:rPr>
          <w:rFonts w:ascii="Book Antiqua" w:eastAsia="仿宋_GB2312" w:hAnsi="Book Antiqua"/>
          <w:i/>
          <w:sz w:val="24"/>
          <w:szCs w:val="24"/>
          <w:lang w:val="en-US" w:eastAsia="pt-BR"/>
        </w:rPr>
        <w:t>U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-test.</w:t>
      </w:r>
      <w:r w:rsidR="00814F92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The significance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utoff</w:t>
      </w:r>
      <w:r w:rsidR="00814F92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for all statistical analyses was defined as </w:t>
      </w:r>
      <w:r w:rsidR="00814F92" w:rsidRPr="003E6A31">
        <w:rPr>
          <w:rFonts w:ascii="Book Antiqua" w:eastAsia="仿宋_GB2312" w:hAnsi="Book Antiqua"/>
          <w:i/>
          <w:caps/>
          <w:sz w:val="24"/>
          <w:szCs w:val="24"/>
          <w:lang w:val="en-US" w:eastAsia="pt-BR"/>
        </w:rPr>
        <w:t xml:space="preserve">p </w:t>
      </w:r>
      <w:r w:rsidR="00814F92" w:rsidRPr="003E6A31">
        <w:rPr>
          <w:rFonts w:ascii="Book Antiqua" w:eastAsia="仿宋_GB2312" w:hAnsi="Book Antiqua"/>
          <w:sz w:val="24"/>
          <w:szCs w:val="24"/>
          <w:lang w:val="en-US" w:eastAsia="pt-BR"/>
        </w:rPr>
        <w:t>&lt; 0.05.</w:t>
      </w:r>
      <w:r w:rsidR="00814F92" w:rsidRPr="003E6A31"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L-6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nterleukin 6;</w:t>
      </w:r>
      <w:r w:rsidR="00814F92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IFNγ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feron gamma; TNFα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>umor necrosis factor alpha;</w:t>
      </w:r>
      <w:r w:rsidR="007F27EC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PI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p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roliferation index; HC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h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ealthy control; ns: </w:t>
      </w:r>
      <w:r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n</w:t>
      </w:r>
      <w:r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ot significant. </w:t>
      </w:r>
    </w:p>
    <w:p w14:paraId="0ECFCA56" w14:textId="77777777" w:rsidR="00814F92" w:rsidRPr="003E6A31" w:rsidRDefault="00814F92">
      <w:pPr>
        <w:spacing w:after="0" w:line="240" w:lineRule="auto"/>
        <w:rPr>
          <w:rFonts w:ascii="Book Antiqua" w:eastAsia="仿宋_GB2312" w:hAnsi="Book Antiqua"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sz w:val="24"/>
          <w:szCs w:val="24"/>
          <w:lang w:val="en-US"/>
        </w:rPr>
        <w:br w:type="page"/>
      </w:r>
    </w:p>
    <w:p w14:paraId="61A1A7D9" w14:textId="1181CA77" w:rsidR="004322E2" w:rsidRPr="003E6A31" w:rsidRDefault="00814F92" w:rsidP="00F53515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仿宋_GB2312" w:hAnsi="Book Antiqua"/>
          <w:b/>
          <w:bCs/>
          <w:sz w:val="24"/>
          <w:szCs w:val="24"/>
          <w:lang w:val="en-US" w:eastAsia="pt-BR"/>
        </w:rPr>
      </w:pPr>
      <w:r w:rsidRPr="003E6A31">
        <w:rPr>
          <w:rFonts w:ascii="Book Antiqua" w:eastAsia="仿宋_GB2312" w:hAnsi="Book Antiqua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1067F572" wp14:editId="238A7143">
            <wp:extent cx="5757273" cy="3735238"/>
            <wp:effectExtent l="0" t="0" r="0" b="0"/>
            <wp:docPr id="2" name="图片 2" descr="D:\WJG\编稿\WJG加工厂\2016-8-3\新期刊\27321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WJG\编稿\WJG加工厂\2016-8-3\新期刊\27321\Figure 1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149" cy="3737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38E529" w14:textId="70985902" w:rsidR="00A7758F" w:rsidRPr="003E6A31" w:rsidRDefault="00661972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Figure 1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Flow cytometry analysis of proliferating mononuclear cells in antigenic stimulation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Mononuclear cell populations were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gated using forward (FSC) and side (SSC) scatter, and the dot plot identifies the total cells (R1+R2), resting cells (R1) and blasts (R2). PBMCs, either unstimulated (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 or stimulated with antigens (PHA, LPS or HAV Ag) (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</w:t>
      </w:r>
      <w:r w:rsidRPr="003E6A31">
        <w:rPr>
          <w:rFonts w:ascii="Book Antiqua" w:eastAsia="仿宋_GB2312" w:hAnsi="Book Antiqua"/>
          <w:caps/>
          <w:sz w:val="24"/>
          <w:szCs w:val="24"/>
          <w:lang w:val="en-US"/>
        </w:rPr>
        <w:t>d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), were labeled with CFSE. The histograms show the proportion of total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CFSE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low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+CFSE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), resting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CFSE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right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) and proliferating cells (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CFSE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low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) observed using the Cyan flow cytometer and analyzed using the off-line software Summit version 6.0.</w:t>
      </w:r>
    </w:p>
    <w:p w14:paraId="2F49E6AA" w14:textId="1F9B9E09" w:rsidR="00814F92" w:rsidRPr="003E6A31" w:rsidRDefault="00814F92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300A7FEF" w14:textId="198CD943" w:rsidR="00A7758F" w:rsidRPr="003E6A31" w:rsidRDefault="00814F92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3AFAE693" wp14:editId="69F16087">
            <wp:extent cx="5795010" cy="2739631"/>
            <wp:effectExtent l="0" t="0" r="0" b="3810"/>
            <wp:docPr id="3" name="图片 3" descr="D:\WJG\编稿\WJG加工厂\2016-8-3\新期刊\27321\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JG\编稿\WJG加工厂\2016-8-3\新期刊\27321\Figure2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5010" cy="2739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77E1BE" w14:textId="7E9946E0" w:rsidR="00A7758F" w:rsidRPr="003E6A31" w:rsidRDefault="00661972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Figure 2</w:t>
      </w:r>
      <w:r w:rsidR="00814F92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="00814F92" w:rsidRPr="003E6A31">
        <w:rPr>
          <w:rFonts w:ascii="Book Antiqua" w:eastAsia="仿宋_GB2312" w:hAnsi="Book Antiqua"/>
          <w:b/>
          <w:sz w:val="24"/>
          <w:szCs w:val="24"/>
        </w:rPr>
        <w:t xml:space="preserve">Hepatitis A virus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Ag-activated CD4</w:t>
      </w:r>
      <w:r w:rsidRPr="003E6A31">
        <w:rPr>
          <w:rFonts w:ascii="Book Antiqua" w:eastAsia="仿宋_GB2312" w:hAnsi="Book Antiqua"/>
          <w:b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T cells in acute liver disease caused by hepatitis A virus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The data from three subjects selected from our study groups were used to represent the gating strategy to select CD29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4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and CD25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FoxP3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on CD4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(CD3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+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CD8</w:t>
      </w:r>
      <w:r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-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. Representative contour plots of the frequency of migratory T </w:t>
      </w:r>
      <w:r w:rsidRPr="003E6A31">
        <w:rPr>
          <w:rFonts w:ascii="Book Antiqua" w:eastAsia="仿宋_GB2312" w:hAnsi="Book Antiqua"/>
          <w:i/>
          <w:sz w:val="24"/>
          <w:szCs w:val="24"/>
          <w:lang w:val="en-US"/>
        </w:rPr>
        <w:t>helper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(%) in HAV Ag-activated mononuclear cells from  healthy subjects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814F92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, patients with acute hepatitis A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814F92"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, patients with acute liver failure with HAV infection 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>(</w:t>
      </w:r>
      <w:r w:rsidR="00814F92"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="00814F92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)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nd in HAV Ag-activated regulatory T cells from  healthy subjects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5E1D16" w:rsidRPr="003E6A31">
        <w:rPr>
          <w:rFonts w:ascii="Book Antiqua" w:eastAsia="仿宋_GB2312" w:hAnsi="Book Antiqua"/>
          <w:caps/>
          <w:sz w:val="24"/>
          <w:szCs w:val="24"/>
          <w:lang w:val="en-US"/>
        </w:rPr>
        <w:t>a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>1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, patients with acute hepatitis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5E1D16" w:rsidRPr="003E6A31">
        <w:rPr>
          <w:rFonts w:ascii="Book Antiqua" w:eastAsia="仿宋_GB2312" w:hAnsi="Book Antiqua"/>
          <w:caps/>
          <w:sz w:val="24"/>
          <w:szCs w:val="24"/>
          <w:lang w:val="en-US"/>
        </w:rPr>
        <w:t>b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>1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, and  patients with acute liver failure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(</w:t>
      </w:r>
      <w:r w:rsidR="005E1D16" w:rsidRPr="003E6A31">
        <w:rPr>
          <w:rFonts w:ascii="Book Antiqua" w:eastAsia="仿宋_GB2312" w:hAnsi="Book Antiqua"/>
          <w:caps/>
          <w:sz w:val="24"/>
          <w:szCs w:val="24"/>
          <w:lang w:val="en-US"/>
        </w:rPr>
        <w:t>c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>1)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. </w:t>
      </w:r>
    </w:p>
    <w:p w14:paraId="0D7DFBF5" w14:textId="594103C6" w:rsidR="005E1D16" w:rsidRPr="003E6A31" w:rsidRDefault="005E1D16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2E3A9B46" w14:textId="7321A16B" w:rsidR="00A7758F" w:rsidRPr="003E6A31" w:rsidRDefault="005E1D16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C3A82C6" wp14:editId="6EE532CF">
                <wp:simplePos x="0" y="0"/>
                <wp:positionH relativeFrom="column">
                  <wp:posOffset>3495663</wp:posOffset>
                </wp:positionH>
                <wp:positionV relativeFrom="paragraph">
                  <wp:posOffset>218105</wp:posOffset>
                </wp:positionV>
                <wp:extent cx="232410" cy="267335"/>
                <wp:effectExtent l="0" t="0" r="15240" b="18415"/>
                <wp:wrapNone/>
                <wp:docPr id="14" name="文本框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5C21C70" w14:textId="77777777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文本框 14" o:spid="_x0000_s1026" type="#_x0000_t202" style="position:absolute;left:0;text-align:left;margin-left:275.25pt;margin-top:17.15pt;width:18.3pt;height:21.0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" fillcolor="white [3201]" strokeweight=".5pt">
                <v:textbox>
                  <w:txbxContent>
                    <w:p w14:paraId="65C21C70" w14:textId="77777777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743F569" wp14:editId="4FE7EDBB">
                <wp:simplePos x="0" y="0"/>
                <wp:positionH relativeFrom="column">
                  <wp:posOffset>2989676</wp:posOffset>
                </wp:positionH>
                <wp:positionV relativeFrom="paragraph">
                  <wp:posOffset>221388</wp:posOffset>
                </wp:positionV>
                <wp:extent cx="232410" cy="267335"/>
                <wp:effectExtent l="0" t="0" r="15240" b="18415"/>
                <wp:wrapNone/>
                <wp:docPr id="9" name="文本框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E28524" w14:textId="566E7BBC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9" o:spid="_x0000_s1027" type="#_x0000_t202" style="position:absolute;left:0;text-align:left;margin-left:235.4pt;margin-top:17.45pt;width:18.3pt;height:21.0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" fillcolor="white [3201]" strokeweight=".5pt">
                <v:textbox>
                  <w:txbxContent>
                    <w:p w14:paraId="1DE28524" w14:textId="566E7BBC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C69A9E5" wp14:editId="309272AD">
                <wp:simplePos x="0" y="0"/>
                <wp:positionH relativeFrom="column">
                  <wp:posOffset>1870075</wp:posOffset>
                </wp:positionH>
                <wp:positionV relativeFrom="paragraph">
                  <wp:posOffset>922655</wp:posOffset>
                </wp:positionV>
                <wp:extent cx="232410" cy="267335"/>
                <wp:effectExtent l="0" t="0" r="15240" b="18415"/>
                <wp:wrapNone/>
                <wp:docPr id="10" name="文本框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FDD7CFA" w14:textId="77777777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0" o:spid="_x0000_s1028" type="#_x0000_t202" style="position:absolute;left:0;text-align:left;margin-left:147.25pt;margin-top:72.65pt;width:18.3pt;height:21.0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" fillcolor="white [3201]" strokeweight=".5pt">
                <v:textbox>
                  <w:txbxContent>
                    <w:p w14:paraId="1FDD7CFA" w14:textId="77777777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344A0F5" wp14:editId="69DB1F11">
                <wp:simplePos x="0" y="0"/>
                <wp:positionH relativeFrom="column">
                  <wp:posOffset>2445385</wp:posOffset>
                </wp:positionH>
                <wp:positionV relativeFrom="paragraph">
                  <wp:posOffset>919480</wp:posOffset>
                </wp:positionV>
                <wp:extent cx="232410" cy="267335"/>
                <wp:effectExtent l="0" t="0" r="15240" b="18415"/>
                <wp:wrapNone/>
                <wp:docPr id="11" name="文本框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A88815E" w14:textId="77777777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1" o:spid="_x0000_s1029" type="#_x0000_t202" style="position:absolute;left:0;text-align:left;margin-left:192.55pt;margin-top:72.4pt;width:18.3pt;height:21.0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" fillcolor="white [3201]" strokeweight=".5pt">
                <v:textbox>
                  <w:txbxContent>
                    <w:p w14:paraId="4A88815E" w14:textId="77777777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6C834D7" wp14:editId="3B71487B">
                <wp:simplePos x="0" y="0"/>
                <wp:positionH relativeFrom="column">
                  <wp:posOffset>1390015</wp:posOffset>
                </wp:positionH>
                <wp:positionV relativeFrom="paragraph">
                  <wp:posOffset>908050</wp:posOffset>
                </wp:positionV>
                <wp:extent cx="232410" cy="267335"/>
                <wp:effectExtent l="0" t="0" r="15240" b="18415"/>
                <wp:wrapNone/>
                <wp:docPr id="12" name="文本框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9BF6A5" w14:textId="77777777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2" o:spid="_x0000_s1030" type="#_x0000_t202" style="position:absolute;left:0;text-align:left;margin-left:109.45pt;margin-top:71.5pt;width:18.3pt;height:21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" fillcolor="white [3201]" strokeweight=".5pt">
                <v:textbox>
                  <w:txbxContent>
                    <w:p w14:paraId="209BF6A5" w14:textId="77777777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23AF36D" wp14:editId="603E9EAD">
                <wp:simplePos x="0" y="0"/>
                <wp:positionH relativeFrom="column">
                  <wp:posOffset>835648</wp:posOffset>
                </wp:positionH>
                <wp:positionV relativeFrom="paragraph">
                  <wp:posOffset>931245</wp:posOffset>
                </wp:positionV>
                <wp:extent cx="232410" cy="267419"/>
                <wp:effectExtent l="0" t="0" r="15240" b="18415"/>
                <wp:wrapNone/>
                <wp:docPr id="13" name="文本框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41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3783277" w14:textId="77777777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3" o:spid="_x0000_s1031" type="#_x0000_t202" style="position:absolute;left:0;text-align:left;margin-left:65.8pt;margin-top:73.35pt;width:18.3pt;height:21.0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" fillcolor="white [3201]" strokeweight=".5pt">
                <v:textbox>
                  <w:txbxContent>
                    <w:p w14:paraId="33783277" w14:textId="77777777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w:drawing>
          <wp:inline distT="0" distB="0" distL="0" distR="0" wp14:anchorId="1FA66466" wp14:editId="6CDDDB14">
            <wp:extent cx="4511615" cy="2276771"/>
            <wp:effectExtent l="0" t="0" r="3810" b="9525"/>
            <wp:docPr id="4" name="图片 4" descr="D:\WJG\编稿\WJG加工厂\2016-8-3\新期刊\27321\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WJG\编稿\WJG加工厂\2016-8-3\新期刊\27321\Figure3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0823" cy="22763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2959FA" w14:textId="6BEA4814" w:rsidR="00416424" w:rsidRPr="003E6A31" w:rsidRDefault="00416424" w:rsidP="00F53515">
      <w:pPr>
        <w:tabs>
          <w:tab w:val="left" w:pos="2520"/>
        </w:tabs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Figure 3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Differences in inflammatory cytokines (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 w:eastAsia="pt-BR"/>
        </w:rPr>
        <w:t>interleukin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6,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8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and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10, 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 w:eastAsia="pt-BR"/>
        </w:rPr>
        <w:t>interferon gamma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, and </w:t>
      </w:r>
      <w:r w:rsidR="005E1D16" w:rsidRPr="003E6A31">
        <w:rPr>
          <w:rFonts w:ascii="Book Antiqua" w:eastAsia="仿宋_GB2312" w:hAnsi="Book Antiqua"/>
          <w:b/>
          <w:sz w:val="24"/>
          <w:szCs w:val="24"/>
        </w:rPr>
        <w:t xml:space="preserve">tumor necrosis factor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α) and hepatocyte damage (</w:t>
      </w:r>
      <w:r w:rsidR="00AF52B7" w:rsidRPr="003E6A31">
        <w:rPr>
          <w:rFonts w:ascii="Book Antiqua" w:eastAsia="仿宋_GB2312" w:hAnsi="Book Antiqua"/>
          <w:b/>
          <w:bCs/>
          <w:sz w:val="24"/>
          <w:szCs w:val="24"/>
          <w:lang w:val="en-US"/>
        </w:rPr>
        <w:t>mitochondrial DNA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) parameters between the surviving and non-surviving patients.</w:t>
      </w:r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 xml:space="preserve"> </w:t>
      </w:r>
      <w:proofErr w:type="spellStart"/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</w:t>
      </w:r>
      <w:r w:rsidR="005E1D16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proofErr w:type="spellEnd"/>
      <w:r w:rsidR="005E1D16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 xml:space="preserve"> 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&lt; 0.01; </w:t>
      </w:r>
      <w:proofErr w:type="spellStart"/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e</w:t>
      </w:r>
      <w:r w:rsidR="005E1D16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proofErr w:type="spellEnd"/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&lt; 0.001.</w:t>
      </w:r>
      <w:r w:rsidR="00AF52B7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IL-6: </w:t>
      </w:r>
      <w:r w:rsidR="00AF52B7"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leukin 6; </w:t>
      </w:r>
      <w:proofErr w:type="spellStart"/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>IFNγ</w:t>
      </w:r>
      <w:proofErr w:type="spellEnd"/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: </w:t>
      </w:r>
      <w:r w:rsidR="00AF52B7"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i</w:t>
      </w:r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nterferon gamma; TNFα: </w:t>
      </w:r>
      <w:r w:rsidR="00AF52B7" w:rsidRPr="003E6A31">
        <w:rPr>
          <w:rFonts w:ascii="Book Antiqua" w:eastAsia="仿宋_GB2312" w:hAnsi="Book Antiqua"/>
          <w:caps/>
          <w:sz w:val="24"/>
          <w:szCs w:val="24"/>
          <w:lang w:val="en-US" w:eastAsia="pt-BR"/>
        </w:rPr>
        <w:t>t</w:t>
      </w:r>
      <w:r w:rsidR="00AF52B7" w:rsidRPr="003E6A31">
        <w:rPr>
          <w:rFonts w:ascii="Book Antiqua" w:eastAsia="仿宋_GB2312" w:hAnsi="Book Antiqua"/>
          <w:sz w:val="24"/>
          <w:szCs w:val="24"/>
          <w:lang w:val="en-US" w:eastAsia="pt-BR"/>
        </w:rPr>
        <w:t xml:space="preserve">umor necrosis factor alpha; </w:t>
      </w:r>
      <w:proofErr w:type="spellStart"/>
      <w:r w:rsidR="00AF52B7" w:rsidRPr="003E6A31">
        <w:rPr>
          <w:rFonts w:ascii="Book Antiqua" w:eastAsia="仿宋_GB2312" w:hAnsi="Book Antiqua"/>
          <w:bCs/>
          <w:sz w:val="24"/>
          <w:szCs w:val="24"/>
          <w:lang w:val="en-US"/>
        </w:rPr>
        <w:t>mtDNA</w:t>
      </w:r>
      <w:proofErr w:type="spellEnd"/>
      <w:r w:rsidR="00AF52B7" w:rsidRPr="003E6A31">
        <w:rPr>
          <w:rFonts w:ascii="Book Antiqua" w:eastAsia="仿宋_GB2312" w:hAnsi="Book Antiqua"/>
          <w:bCs/>
          <w:sz w:val="24"/>
          <w:szCs w:val="24"/>
          <w:lang w:val="en-US"/>
        </w:rPr>
        <w:t xml:space="preserve">: </w:t>
      </w:r>
      <w:r w:rsidR="00AF52B7" w:rsidRPr="003E6A31">
        <w:rPr>
          <w:rFonts w:ascii="Book Antiqua" w:eastAsia="仿宋_GB2312" w:hAnsi="Book Antiqua"/>
          <w:bCs/>
          <w:caps/>
          <w:sz w:val="24"/>
          <w:szCs w:val="24"/>
          <w:lang w:val="en-US"/>
        </w:rPr>
        <w:t>m</w:t>
      </w:r>
      <w:r w:rsidR="00AF52B7" w:rsidRPr="003E6A31">
        <w:rPr>
          <w:rFonts w:ascii="Book Antiqua" w:eastAsia="仿宋_GB2312" w:hAnsi="Book Antiqua"/>
          <w:bCs/>
          <w:sz w:val="24"/>
          <w:szCs w:val="24"/>
          <w:lang w:val="en-US"/>
        </w:rPr>
        <w:t>itochondrial DNA.</w:t>
      </w:r>
    </w:p>
    <w:p w14:paraId="7B6D83DD" w14:textId="162A700D" w:rsidR="005E1D16" w:rsidRPr="003E6A31" w:rsidRDefault="005E1D16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br w:type="page"/>
      </w:r>
    </w:p>
    <w:p w14:paraId="751957D8" w14:textId="465D45C0" w:rsidR="00416424" w:rsidRPr="003E6A31" w:rsidRDefault="005E1D16" w:rsidP="00F53515">
      <w:pPr>
        <w:tabs>
          <w:tab w:val="left" w:pos="2520"/>
        </w:tabs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8B61B3E" wp14:editId="344DAD76">
                <wp:simplePos x="0" y="0"/>
                <wp:positionH relativeFrom="column">
                  <wp:posOffset>1549077</wp:posOffset>
                </wp:positionH>
                <wp:positionV relativeFrom="paragraph">
                  <wp:posOffset>204386</wp:posOffset>
                </wp:positionV>
                <wp:extent cx="232410" cy="267419"/>
                <wp:effectExtent l="0" t="0" r="15240" b="18415"/>
                <wp:wrapNone/>
                <wp:docPr id="7" name="文本框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" cy="26741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2AAEDE0" w14:textId="1A063D4C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7" o:spid="_x0000_s1032" type="#_x0000_t202" style="position:absolute;left:0;text-align:left;margin-left:121.95pt;margin-top:16.1pt;width:18.3pt;height:21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" fillcolor="white [3201]" strokeweight=".5pt">
                <v:textbox>
                  <w:txbxContent>
                    <w:p w14:paraId="22AAEDE0" w14:textId="1A063D4C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7EF0B57" wp14:editId="0349A488">
                <wp:simplePos x="0" y="0"/>
                <wp:positionH relativeFrom="column">
                  <wp:posOffset>1232487</wp:posOffset>
                </wp:positionH>
                <wp:positionV relativeFrom="paragraph">
                  <wp:posOffset>-69275</wp:posOffset>
                </wp:positionV>
                <wp:extent cx="232913" cy="275650"/>
                <wp:effectExtent l="0" t="0" r="15240" b="10160"/>
                <wp:wrapNone/>
                <wp:docPr id="8" name="文本框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913" cy="2756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D374E94" w14:textId="6E57BE3F" w:rsidR="00727834" w:rsidRPr="005E1D16" w:rsidRDefault="00727834" w:rsidP="005E1D1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8" o:spid="_x0000_s1033" type="#_x0000_t202" style="position:absolute;left:0;text-align:left;margin-left:97.05pt;margin-top:-5.4pt;width:18.35pt;height:21.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" fillcolor="white [3201]" strokeweight=".5pt">
                <v:textbox>
                  <w:txbxContent>
                    <w:p w14:paraId="6D374E94" w14:textId="6E57BE3F" w:rsidR="00727834" w:rsidRPr="005E1D16" w:rsidRDefault="00727834" w:rsidP="005E1D1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7D35C7E" wp14:editId="4C1A409F">
                <wp:simplePos x="0" y="0"/>
                <wp:positionH relativeFrom="column">
                  <wp:posOffset>3628043</wp:posOffset>
                </wp:positionH>
                <wp:positionV relativeFrom="paragraph">
                  <wp:posOffset>144001</wp:posOffset>
                </wp:positionV>
                <wp:extent cx="232913" cy="275650"/>
                <wp:effectExtent l="0" t="0" r="15240" b="10160"/>
                <wp:wrapNone/>
                <wp:docPr id="6" name="文本框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913" cy="2756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995C522" w14:textId="04CA905B" w:rsidR="00727834" w:rsidRPr="005E1D16" w:rsidRDefault="00727834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6" o:spid="_x0000_s1034" type="#_x0000_t202" style="position:absolute;left:0;text-align:left;margin-left:285.65pt;margin-top:11.35pt;width:18.35pt;height:21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" fillcolor="white [3201]" strokeweight=".5pt">
                <v:textbox>
                  <w:txbxContent>
                    <w:p w14:paraId="4995C522" w14:textId="04CA905B" w:rsidR="00727834" w:rsidRPr="005E1D16" w:rsidRDefault="00727834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3E6A31">
        <w:rPr>
          <w:rFonts w:ascii="Book Antiqua" w:eastAsia="仿宋_GB2312" w:hAnsi="Book Antiqua"/>
          <w:b/>
          <w:noProof/>
          <w:sz w:val="24"/>
          <w:szCs w:val="24"/>
          <w:lang w:val="en-US"/>
        </w:rPr>
        <w:drawing>
          <wp:inline distT="0" distB="0" distL="0" distR="0" wp14:anchorId="2564B574" wp14:editId="6E1682C8">
            <wp:extent cx="4425351" cy="1738661"/>
            <wp:effectExtent l="0" t="0" r="0" b="0"/>
            <wp:docPr id="5" name="图片 5" descr="D:\WJG\编稿\WJG加工厂\2016-8-3\新期刊\27321\Figure-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WJG\编稿\WJG加工厂\2016-8-3\新期刊\27321\Figure-4.ti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5180" cy="1742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6A30A" w14:textId="150C0A2E" w:rsidR="002B795F" w:rsidRPr="003E6A31" w:rsidRDefault="00416424" w:rsidP="002B795F">
      <w:pPr>
        <w:keepLines/>
        <w:snapToGrid w:val="0"/>
        <w:spacing w:after="0" w:line="360" w:lineRule="auto"/>
        <w:jc w:val="both"/>
        <w:rPr>
          <w:rFonts w:ascii="Book Antiqua" w:eastAsia="仿宋_GB2312" w:hAnsi="Book Antiqua"/>
          <w:sz w:val="24"/>
          <w:szCs w:val="24"/>
          <w:lang w:val="en-US" w:eastAsia="zh-CN"/>
        </w:rPr>
      </w:pP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>Figure 4</w:t>
      </w:r>
      <w:r w:rsidR="005E1D16"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b/>
          <w:sz w:val="24"/>
          <w:szCs w:val="24"/>
          <w:lang w:val="en-US"/>
        </w:rPr>
        <w:t xml:space="preserve">Imbalance between peripheral CD4+ regulatory T cells and migratory T helper cells in viral and non-viral acute hepatitis cases.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A</w:t>
      </w:r>
      <w:r w:rsidR="004C0422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: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mparison of the ratio of CD4+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-to-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helper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in HAV-induced acute liver disease (ALF and AH) and healthy controls (HC).</w:t>
      </w:r>
      <w:r w:rsidR="004C0422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B</w:t>
      </w:r>
      <w:r w:rsidR="004C0422" w:rsidRPr="003E6A31">
        <w:rPr>
          <w:rFonts w:ascii="Book Antiqua" w:eastAsia="仿宋_GB2312" w:hAnsi="Book Antiqua" w:hint="eastAsia"/>
          <w:sz w:val="24"/>
          <w:szCs w:val="24"/>
          <w:lang w:val="en-US" w:eastAsia="zh-CN"/>
        </w:rPr>
        <w:t xml:space="preserve">: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Comparison of the ratio of CD4+ 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Reg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>-to-</w:t>
      </w:r>
      <w:proofErr w:type="spellStart"/>
      <w:r w:rsidRPr="003E6A31">
        <w:rPr>
          <w:rFonts w:ascii="Book Antiqua" w:eastAsia="仿宋_GB2312" w:hAnsi="Book Antiqua"/>
          <w:sz w:val="24"/>
          <w:szCs w:val="24"/>
          <w:lang w:val="en-US"/>
        </w:rPr>
        <w:t>Thelper</w:t>
      </w:r>
      <w:proofErr w:type="spellEnd"/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cells in non-viral-induced acute liver disease (ALF and AH). </w:t>
      </w:r>
      <w:proofErr w:type="spellStart"/>
      <w:proofErr w:type="gramStart"/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a</w:t>
      </w:r>
      <w:r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proofErr w:type="spellEnd"/>
      <w:proofErr w:type="gramEnd"/>
      <w:r w:rsidR="005E1D16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5, </w:t>
      </w:r>
      <w:proofErr w:type="spellStart"/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b</w:t>
      </w:r>
      <w:r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proofErr w:type="spellEnd"/>
      <w:r w:rsidR="005E1D16"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 xml:space="preserve">0.01; </w:t>
      </w:r>
      <w:proofErr w:type="spellStart"/>
      <w:r w:rsidR="005E1D16" w:rsidRPr="003E6A31">
        <w:rPr>
          <w:rFonts w:ascii="Book Antiqua" w:eastAsia="仿宋_GB2312" w:hAnsi="Book Antiqua"/>
          <w:sz w:val="24"/>
          <w:szCs w:val="24"/>
          <w:vertAlign w:val="superscript"/>
          <w:lang w:val="en-US"/>
        </w:rPr>
        <w:t>e</w:t>
      </w:r>
      <w:r w:rsidRPr="003E6A31">
        <w:rPr>
          <w:rFonts w:ascii="Book Antiqua" w:eastAsia="仿宋_GB2312" w:hAnsi="Book Antiqua"/>
          <w:i/>
          <w:caps/>
          <w:sz w:val="24"/>
          <w:szCs w:val="24"/>
          <w:lang w:val="en-US"/>
        </w:rPr>
        <w:t>p</w:t>
      </w:r>
      <w:proofErr w:type="spellEnd"/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&lt;</w:t>
      </w:r>
      <w:r w:rsidR="005E1D16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  <w:r w:rsidRPr="003E6A31">
        <w:rPr>
          <w:rFonts w:ascii="Book Antiqua" w:eastAsia="仿宋_GB2312" w:hAnsi="Book Antiqua"/>
          <w:sz w:val="24"/>
          <w:szCs w:val="24"/>
          <w:lang w:val="en-US"/>
        </w:rPr>
        <w:t>0.001.</w:t>
      </w:r>
      <w:r w:rsidR="002B795F" w:rsidRPr="003E6A31">
        <w:rPr>
          <w:rFonts w:ascii="Book Antiqua" w:eastAsia="仿宋_GB2312" w:hAnsi="Book Antiqua"/>
          <w:sz w:val="24"/>
          <w:szCs w:val="24"/>
          <w:lang w:val="en-US"/>
        </w:rPr>
        <w:t xml:space="preserve"> </w:t>
      </w:r>
    </w:p>
    <w:p w14:paraId="20318712" w14:textId="1F88558C" w:rsidR="00A7758F" w:rsidRPr="003E6A31" w:rsidRDefault="00A7758F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3C4CC1C3" w14:textId="264BCDE6" w:rsidR="00416424" w:rsidRPr="003E6A31" w:rsidRDefault="00416424" w:rsidP="00F53515">
      <w:pPr>
        <w:snapToGrid w:val="0"/>
        <w:spacing w:after="0" w:line="360" w:lineRule="auto"/>
        <w:ind w:right="-176"/>
        <w:jc w:val="both"/>
        <w:rPr>
          <w:rFonts w:ascii="Book Antiqua" w:eastAsia="仿宋_GB2312" w:hAnsi="Book Antiqua"/>
          <w:b/>
          <w:sz w:val="24"/>
          <w:szCs w:val="24"/>
          <w:lang w:val="en-US"/>
        </w:rPr>
      </w:pPr>
    </w:p>
    <w:p w14:paraId="3673D5D7" w14:textId="40F96679" w:rsidR="00661972" w:rsidRPr="003E6A31" w:rsidRDefault="00661972" w:rsidP="0010634C">
      <w:pPr>
        <w:spacing w:after="0" w:line="240" w:lineRule="auto"/>
        <w:rPr>
          <w:rFonts w:ascii="Book Antiqua" w:eastAsia="仿宋_GB2312" w:hAnsi="Book Antiqua"/>
          <w:b/>
          <w:sz w:val="24"/>
          <w:szCs w:val="24"/>
          <w:lang w:val="en-US" w:eastAsia="zh-CN"/>
        </w:rPr>
      </w:pPr>
    </w:p>
    <w:sectPr w:rsidR="00661972" w:rsidRPr="003E6A31" w:rsidSect="00F53515">
      <w:headerReference w:type="default" r:id="rId17"/>
      <w:pgSz w:w="11906" w:h="16838"/>
      <w:pgMar w:top="1417" w:right="1701" w:bottom="1417" w:left="1079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87A1900" w15:done="0"/>
  <w15:commentEx w15:paraId="3C8FF654" w15:done="0"/>
  <w15:commentEx w15:paraId="5D628039" w15:done="0"/>
  <w15:commentEx w15:paraId="123B3775" w15:done="0"/>
  <w15:commentEx w15:paraId="76CE59D6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31E5441" w14:textId="77777777" w:rsidR="000305FB" w:rsidRDefault="000305FB">
      <w:pPr>
        <w:spacing w:after="0" w:line="240" w:lineRule="auto"/>
      </w:pPr>
      <w:r>
        <w:separator/>
      </w:r>
    </w:p>
  </w:endnote>
  <w:endnote w:type="continuationSeparator" w:id="0">
    <w:p w14:paraId="33D551AB" w14:textId="77777777" w:rsidR="000305FB" w:rsidRDefault="000305FB">
      <w:pPr>
        <w:spacing w:after="0" w:line="240" w:lineRule="auto"/>
      </w:pPr>
      <w:r>
        <w:continuationSeparator/>
      </w:r>
    </w:p>
  </w:endnote>
  <w:endnote w:type="continuationNotice" w:id="1">
    <w:p w14:paraId="4D6271EB" w14:textId="77777777" w:rsidR="000305FB" w:rsidRDefault="000305F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仿宋_GB2312">
    <w:altName w:val="Arial Unicode MS"/>
    <w:charset w:val="86"/>
    <w:family w:val="modern"/>
    <w:pitch w:val="fixed"/>
    <w:sig w:usb0="00000001" w:usb1="080E0000" w:usb2="00000010" w:usb3="00000000" w:csb0="00040000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AF55C9" w14:textId="77777777" w:rsidR="000305FB" w:rsidRDefault="000305FB">
      <w:pPr>
        <w:spacing w:after="0" w:line="240" w:lineRule="auto"/>
      </w:pPr>
      <w:r>
        <w:separator/>
      </w:r>
    </w:p>
  </w:footnote>
  <w:footnote w:type="continuationSeparator" w:id="0">
    <w:p w14:paraId="4AB52746" w14:textId="77777777" w:rsidR="000305FB" w:rsidRDefault="000305FB">
      <w:pPr>
        <w:spacing w:after="0" w:line="240" w:lineRule="auto"/>
      </w:pPr>
      <w:r>
        <w:continuationSeparator/>
      </w:r>
    </w:p>
  </w:footnote>
  <w:footnote w:type="continuationNotice" w:id="1">
    <w:p w14:paraId="6A934AF1" w14:textId="77777777" w:rsidR="000305FB" w:rsidRDefault="000305FB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98637E" w14:textId="77777777" w:rsidR="00727834" w:rsidRPr="0066313B" w:rsidRDefault="00727834" w:rsidP="0066313B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63AC335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1570A9E"/>
    <w:multiLevelType w:val="hybridMultilevel"/>
    <w:tmpl w:val="551208AC"/>
    <w:lvl w:ilvl="0" w:tplc="B492E5FA">
      <w:start w:val="1"/>
      <w:numFmt w:val="decimal"/>
      <w:lvlText w:val="%1 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FF94F7C"/>
    <w:multiLevelType w:val="hybridMultilevel"/>
    <w:tmpl w:val="7E9208A0"/>
    <w:lvl w:ilvl="0" w:tplc="A4EA2204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sz w:val="2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9B6971"/>
    <w:multiLevelType w:val="hybridMultilevel"/>
    <w:tmpl w:val="39B40DE4"/>
    <w:lvl w:ilvl="0" w:tplc="0416000B">
      <w:start w:val="67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8AE1AB9"/>
    <w:multiLevelType w:val="hybridMultilevel"/>
    <w:tmpl w:val="EFBC8D4C"/>
    <w:lvl w:ilvl="0" w:tplc="4BFA1856">
      <w:start w:val="67"/>
      <w:numFmt w:val="bullet"/>
      <w:lvlText w:val="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3A557C35"/>
    <w:multiLevelType w:val="hybridMultilevel"/>
    <w:tmpl w:val="D26C24C4"/>
    <w:lvl w:ilvl="0" w:tplc="0416000B">
      <w:start w:val="67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12B5842"/>
    <w:multiLevelType w:val="multilevel"/>
    <w:tmpl w:val="2A5ECE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7">
    <w:nsid w:val="5368006B"/>
    <w:multiLevelType w:val="multilevel"/>
    <w:tmpl w:val="8FA63F0C"/>
    <w:lvl w:ilvl="0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10" w:hanging="1800"/>
      </w:pPr>
      <w:rPr>
        <w:rFonts w:hint="default"/>
      </w:rPr>
    </w:lvl>
  </w:abstractNum>
  <w:abstractNum w:abstractNumId="8">
    <w:nsid w:val="555E4139"/>
    <w:multiLevelType w:val="hybridMultilevel"/>
    <w:tmpl w:val="FF424A16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E547662"/>
    <w:multiLevelType w:val="multilevel"/>
    <w:tmpl w:val="BB148C6A"/>
    <w:lvl w:ilvl="0">
      <w:start w:val="1"/>
      <w:numFmt w:val="decimal"/>
      <w:lvlText w:val="%1.0"/>
      <w:lvlJc w:val="left"/>
      <w:pPr>
        <w:ind w:left="405" w:hanging="40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113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52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328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04" w:hanging="1440"/>
      </w:pPr>
      <w:rPr>
        <w:rFonts w:hint="default"/>
      </w:rPr>
    </w:lvl>
  </w:abstractNum>
  <w:abstractNum w:abstractNumId="10">
    <w:nsid w:val="65692FF8"/>
    <w:multiLevelType w:val="multilevel"/>
    <w:tmpl w:val="9FE8F126"/>
    <w:lvl w:ilvl="0">
      <w:start w:val="1"/>
      <w:numFmt w:val="decimal"/>
      <w:lvlText w:val="%1.0"/>
      <w:lvlJc w:val="left"/>
      <w:pPr>
        <w:ind w:left="405" w:hanging="40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113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52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328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04" w:hanging="1440"/>
      </w:pPr>
      <w:rPr>
        <w:rFonts w:hint="default"/>
      </w:rPr>
    </w:lvl>
  </w:abstractNum>
  <w:abstractNum w:abstractNumId="11">
    <w:nsid w:val="71604B7B"/>
    <w:multiLevelType w:val="hybridMultilevel"/>
    <w:tmpl w:val="48065EC6"/>
    <w:lvl w:ilvl="0" w:tplc="BD4C84F6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7B6C2F17"/>
    <w:multiLevelType w:val="hybridMultilevel"/>
    <w:tmpl w:val="7D7CA3BE"/>
    <w:lvl w:ilvl="0" w:tplc="0416000B">
      <w:start w:val="67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FF3735E"/>
    <w:multiLevelType w:val="hybridMultilevel"/>
    <w:tmpl w:val="49C8CC38"/>
    <w:lvl w:ilvl="0" w:tplc="D126427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6"/>
  </w:num>
  <w:num w:numId="3">
    <w:abstractNumId w:val="1"/>
  </w:num>
  <w:num w:numId="4">
    <w:abstractNumId w:val="12"/>
  </w:num>
  <w:num w:numId="5">
    <w:abstractNumId w:val="4"/>
  </w:num>
  <w:num w:numId="6">
    <w:abstractNumId w:val="5"/>
  </w:num>
  <w:num w:numId="7">
    <w:abstractNumId w:val="3"/>
  </w:num>
  <w:num w:numId="8">
    <w:abstractNumId w:val="8"/>
  </w:num>
  <w:num w:numId="9">
    <w:abstractNumId w:val="11"/>
  </w:num>
  <w:num w:numId="10">
    <w:abstractNumId w:val="0"/>
  </w:num>
  <w:num w:numId="11">
    <w:abstractNumId w:val="7"/>
  </w:num>
  <w:num w:numId="12">
    <w:abstractNumId w:val="10"/>
  </w:num>
  <w:num w:numId="13">
    <w:abstractNumId w:val="9"/>
  </w:num>
  <w:num w:numId="14">
    <w:abstractNumId w:val="11"/>
  </w:num>
  <w:num w:numId="1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cademic Formatting Specialist">
    <w15:presenceInfo w15:providerId="None" w15:userId="Academic Formatting Specialist"/>
  </w15:person>
  <w15:person w15:author="QCE2">
    <w15:presenceInfo w15:providerId="None" w15:userId="QCE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131078" w:nlCheck="1" w:checkStyle="0"/>
  <w:activeWritingStyle w:appName="MSWord" w:lang="en-GB" w:vendorID="64" w:dllVersion="131078" w:nlCheck="1" w:checkStyle="1"/>
  <w:activeWritingStyle w:appName="MSWord" w:lang="pt-BR" w:vendorID="64" w:dllVersion="131078" w:nlCheck="1" w:checkStyle="0"/>
  <w:proofState w:spelling="clean" w:grammar="clean"/>
  <w:documentProtection w:formatting="1" w:enforcement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Hepatology - JRL 01-08-2016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vpee0waesp9efesa0d50atdsep50e5s2pdx&quot;&gt;DFZC5GYQ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/record-ids&gt;&lt;/item&gt;&lt;/Libraries&gt;"/>
  </w:docVars>
  <w:rsids>
    <w:rsidRoot w:val="004A4ACE"/>
    <w:rsid w:val="00002823"/>
    <w:rsid w:val="00004D25"/>
    <w:rsid w:val="00005708"/>
    <w:rsid w:val="000110FB"/>
    <w:rsid w:val="00011312"/>
    <w:rsid w:val="00011DF8"/>
    <w:rsid w:val="00011F24"/>
    <w:rsid w:val="0001360C"/>
    <w:rsid w:val="0001362B"/>
    <w:rsid w:val="00014FEB"/>
    <w:rsid w:val="00015326"/>
    <w:rsid w:val="0001535B"/>
    <w:rsid w:val="00015B20"/>
    <w:rsid w:val="0001624E"/>
    <w:rsid w:val="0002100B"/>
    <w:rsid w:val="00021044"/>
    <w:rsid w:val="000210B8"/>
    <w:rsid w:val="00021306"/>
    <w:rsid w:val="00021388"/>
    <w:rsid w:val="00021701"/>
    <w:rsid w:val="000229D3"/>
    <w:rsid w:val="000249E3"/>
    <w:rsid w:val="0002621B"/>
    <w:rsid w:val="000276A2"/>
    <w:rsid w:val="000305FB"/>
    <w:rsid w:val="00032A4E"/>
    <w:rsid w:val="00033041"/>
    <w:rsid w:val="0003352A"/>
    <w:rsid w:val="00034079"/>
    <w:rsid w:val="000344CB"/>
    <w:rsid w:val="00034717"/>
    <w:rsid w:val="0003512D"/>
    <w:rsid w:val="00035FF4"/>
    <w:rsid w:val="00036DF7"/>
    <w:rsid w:val="00037865"/>
    <w:rsid w:val="00037CB2"/>
    <w:rsid w:val="00041DCA"/>
    <w:rsid w:val="000471EA"/>
    <w:rsid w:val="00047945"/>
    <w:rsid w:val="00051316"/>
    <w:rsid w:val="00053295"/>
    <w:rsid w:val="00053E87"/>
    <w:rsid w:val="00054FA3"/>
    <w:rsid w:val="000554EB"/>
    <w:rsid w:val="00055624"/>
    <w:rsid w:val="00055AD0"/>
    <w:rsid w:val="000561AC"/>
    <w:rsid w:val="00056250"/>
    <w:rsid w:val="00056B25"/>
    <w:rsid w:val="00056CD4"/>
    <w:rsid w:val="00056EB2"/>
    <w:rsid w:val="00057298"/>
    <w:rsid w:val="00057C18"/>
    <w:rsid w:val="000606B4"/>
    <w:rsid w:val="00060DCB"/>
    <w:rsid w:val="000617C1"/>
    <w:rsid w:val="00063179"/>
    <w:rsid w:val="00066CDA"/>
    <w:rsid w:val="00071AA2"/>
    <w:rsid w:val="00073012"/>
    <w:rsid w:val="00073422"/>
    <w:rsid w:val="0007353A"/>
    <w:rsid w:val="000759E2"/>
    <w:rsid w:val="00075A1B"/>
    <w:rsid w:val="00075FD3"/>
    <w:rsid w:val="000776E6"/>
    <w:rsid w:val="00077EFB"/>
    <w:rsid w:val="00077F7C"/>
    <w:rsid w:val="00080802"/>
    <w:rsid w:val="000821FE"/>
    <w:rsid w:val="00082AFD"/>
    <w:rsid w:val="000830B2"/>
    <w:rsid w:val="0008318F"/>
    <w:rsid w:val="00083475"/>
    <w:rsid w:val="0008393C"/>
    <w:rsid w:val="000845C3"/>
    <w:rsid w:val="0008478B"/>
    <w:rsid w:val="00084D82"/>
    <w:rsid w:val="00084E8E"/>
    <w:rsid w:val="0008542E"/>
    <w:rsid w:val="00085EF5"/>
    <w:rsid w:val="00087285"/>
    <w:rsid w:val="000875B9"/>
    <w:rsid w:val="00090D5F"/>
    <w:rsid w:val="0009315A"/>
    <w:rsid w:val="000938CB"/>
    <w:rsid w:val="00094BBF"/>
    <w:rsid w:val="00094C52"/>
    <w:rsid w:val="00095D4B"/>
    <w:rsid w:val="000968CC"/>
    <w:rsid w:val="0009692B"/>
    <w:rsid w:val="00096E81"/>
    <w:rsid w:val="0009745F"/>
    <w:rsid w:val="00097A8E"/>
    <w:rsid w:val="00097B00"/>
    <w:rsid w:val="00097FF6"/>
    <w:rsid w:val="000A0CBB"/>
    <w:rsid w:val="000A1686"/>
    <w:rsid w:val="000A1B57"/>
    <w:rsid w:val="000A223F"/>
    <w:rsid w:val="000A22E2"/>
    <w:rsid w:val="000A363F"/>
    <w:rsid w:val="000A3C8C"/>
    <w:rsid w:val="000A5556"/>
    <w:rsid w:val="000A5D56"/>
    <w:rsid w:val="000A5FBE"/>
    <w:rsid w:val="000A6379"/>
    <w:rsid w:val="000A7EDF"/>
    <w:rsid w:val="000B0280"/>
    <w:rsid w:val="000B2B10"/>
    <w:rsid w:val="000B38DE"/>
    <w:rsid w:val="000B4061"/>
    <w:rsid w:val="000B40CD"/>
    <w:rsid w:val="000B5148"/>
    <w:rsid w:val="000B56BE"/>
    <w:rsid w:val="000B6979"/>
    <w:rsid w:val="000C0A67"/>
    <w:rsid w:val="000C15D2"/>
    <w:rsid w:val="000C1E46"/>
    <w:rsid w:val="000C2990"/>
    <w:rsid w:val="000C40A0"/>
    <w:rsid w:val="000C658E"/>
    <w:rsid w:val="000D006E"/>
    <w:rsid w:val="000D0E3A"/>
    <w:rsid w:val="000D1B49"/>
    <w:rsid w:val="000D37D7"/>
    <w:rsid w:val="000D40D9"/>
    <w:rsid w:val="000D4711"/>
    <w:rsid w:val="000D4BF3"/>
    <w:rsid w:val="000D521D"/>
    <w:rsid w:val="000D6510"/>
    <w:rsid w:val="000D6CD6"/>
    <w:rsid w:val="000E16AD"/>
    <w:rsid w:val="000E1F53"/>
    <w:rsid w:val="000E2259"/>
    <w:rsid w:val="000E2A28"/>
    <w:rsid w:val="000E3298"/>
    <w:rsid w:val="000E4783"/>
    <w:rsid w:val="000E47CD"/>
    <w:rsid w:val="000E4CF4"/>
    <w:rsid w:val="000E6126"/>
    <w:rsid w:val="000E6A30"/>
    <w:rsid w:val="000E7B05"/>
    <w:rsid w:val="000F0245"/>
    <w:rsid w:val="000F025A"/>
    <w:rsid w:val="000F1403"/>
    <w:rsid w:val="000F196E"/>
    <w:rsid w:val="000F22C9"/>
    <w:rsid w:val="000F28F8"/>
    <w:rsid w:val="000F2CD6"/>
    <w:rsid w:val="000F2D88"/>
    <w:rsid w:val="000F4F33"/>
    <w:rsid w:val="000F5226"/>
    <w:rsid w:val="000F62CA"/>
    <w:rsid w:val="000F74AC"/>
    <w:rsid w:val="000F7DC1"/>
    <w:rsid w:val="0010133A"/>
    <w:rsid w:val="00102A15"/>
    <w:rsid w:val="00102A20"/>
    <w:rsid w:val="00102F3C"/>
    <w:rsid w:val="001051C9"/>
    <w:rsid w:val="00105369"/>
    <w:rsid w:val="00105D90"/>
    <w:rsid w:val="0010634C"/>
    <w:rsid w:val="001063E6"/>
    <w:rsid w:val="00111D95"/>
    <w:rsid w:val="00111E7E"/>
    <w:rsid w:val="00112840"/>
    <w:rsid w:val="001149FA"/>
    <w:rsid w:val="00114A52"/>
    <w:rsid w:val="001150F8"/>
    <w:rsid w:val="00116182"/>
    <w:rsid w:val="00116CA0"/>
    <w:rsid w:val="00116DF2"/>
    <w:rsid w:val="001220CF"/>
    <w:rsid w:val="0012299F"/>
    <w:rsid w:val="00122EEF"/>
    <w:rsid w:val="00123BD1"/>
    <w:rsid w:val="00123C43"/>
    <w:rsid w:val="001251D3"/>
    <w:rsid w:val="00125248"/>
    <w:rsid w:val="00125374"/>
    <w:rsid w:val="00126467"/>
    <w:rsid w:val="001313B0"/>
    <w:rsid w:val="0013213F"/>
    <w:rsid w:val="00134B54"/>
    <w:rsid w:val="00134BEE"/>
    <w:rsid w:val="00134E6D"/>
    <w:rsid w:val="00135223"/>
    <w:rsid w:val="00135CC1"/>
    <w:rsid w:val="00135F22"/>
    <w:rsid w:val="00136858"/>
    <w:rsid w:val="00141387"/>
    <w:rsid w:val="00141CCA"/>
    <w:rsid w:val="001428BA"/>
    <w:rsid w:val="00143396"/>
    <w:rsid w:val="00144CD5"/>
    <w:rsid w:val="00145A3A"/>
    <w:rsid w:val="001460FF"/>
    <w:rsid w:val="0014761D"/>
    <w:rsid w:val="001476BE"/>
    <w:rsid w:val="00152A4A"/>
    <w:rsid w:val="00152ACE"/>
    <w:rsid w:val="0015402A"/>
    <w:rsid w:val="00154C91"/>
    <w:rsid w:val="00154F1D"/>
    <w:rsid w:val="00155EA6"/>
    <w:rsid w:val="00156284"/>
    <w:rsid w:val="00157D97"/>
    <w:rsid w:val="00160C49"/>
    <w:rsid w:val="00160EE3"/>
    <w:rsid w:val="00162298"/>
    <w:rsid w:val="00162412"/>
    <w:rsid w:val="00162B5A"/>
    <w:rsid w:val="00163FFE"/>
    <w:rsid w:val="0016412B"/>
    <w:rsid w:val="00164CBF"/>
    <w:rsid w:val="00164F9C"/>
    <w:rsid w:val="001670F9"/>
    <w:rsid w:val="00167C3E"/>
    <w:rsid w:val="0017169D"/>
    <w:rsid w:val="00171832"/>
    <w:rsid w:val="00171B3C"/>
    <w:rsid w:val="00172060"/>
    <w:rsid w:val="001725B6"/>
    <w:rsid w:val="0017388F"/>
    <w:rsid w:val="00175FC4"/>
    <w:rsid w:val="00175FFD"/>
    <w:rsid w:val="00177956"/>
    <w:rsid w:val="0018091E"/>
    <w:rsid w:val="00182C6E"/>
    <w:rsid w:val="00184F7A"/>
    <w:rsid w:val="00193535"/>
    <w:rsid w:val="00194C1E"/>
    <w:rsid w:val="00194CAC"/>
    <w:rsid w:val="001954F8"/>
    <w:rsid w:val="00196E37"/>
    <w:rsid w:val="00197D68"/>
    <w:rsid w:val="001A095F"/>
    <w:rsid w:val="001A0A93"/>
    <w:rsid w:val="001A0DBC"/>
    <w:rsid w:val="001A37F1"/>
    <w:rsid w:val="001A47A4"/>
    <w:rsid w:val="001A4C45"/>
    <w:rsid w:val="001A5CC4"/>
    <w:rsid w:val="001A5F9A"/>
    <w:rsid w:val="001A6972"/>
    <w:rsid w:val="001B0DE7"/>
    <w:rsid w:val="001B17D9"/>
    <w:rsid w:val="001B184F"/>
    <w:rsid w:val="001B2FCF"/>
    <w:rsid w:val="001B5DA6"/>
    <w:rsid w:val="001B70E9"/>
    <w:rsid w:val="001B7951"/>
    <w:rsid w:val="001C0A5D"/>
    <w:rsid w:val="001C1810"/>
    <w:rsid w:val="001C198A"/>
    <w:rsid w:val="001C1DE4"/>
    <w:rsid w:val="001C2D75"/>
    <w:rsid w:val="001C3628"/>
    <w:rsid w:val="001C3EE7"/>
    <w:rsid w:val="001C464B"/>
    <w:rsid w:val="001C4AF2"/>
    <w:rsid w:val="001C4F58"/>
    <w:rsid w:val="001C5456"/>
    <w:rsid w:val="001C58A1"/>
    <w:rsid w:val="001C704B"/>
    <w:rsid w:val="001D0B7D"/>
    <w:rsid w:val="001D17C9"/>
    <w:rsid w:val="001D188A"/>
    <w:rsid w:val="001D1FC2"/>
    <w:rsid w:val="001D217D"/>
    <w:rsid w:val="001D39A0"/>
    <w:rsid w:val="001D4B6A"/>
    <w:rsid w:val="001D53FA"/>
    <w:rsid w:val="001D5432"/>
    <w:rsid w:val="001D60D8"/>
    <w:rsid w:val="001D6C65"/>
    <w:rsid w:val="001E08E1"/>
    <w:rsid w:val="001E1805"/>
    <w:rsid w:val="001E2F21"/>
    <w:rsid w:val="001E3873"/>
    <w:rsid w:val="001E3946"/>
    <w:rsid w:val="001E4C39"/>
    <w:rsid w:val="001E5CCE"/>
    <w:rsid w:val="001F082D"/>
    <w:rsid w:val="001F09CC"/>
    <w:rsid w:val="001F0A34"/>
    <w:rsid w:val="001F1613"/>
    <w:rsid w:val="001F2E53"/>
    <w:rsid w:val="001F3C56"/>
    <w:rsid w:val="001F4426"/>
    <w:rsid w:val="001F7B6F"/>
    <w:rsid w:val="00200B64"/>
    <w:rsid w:val="00203343"/>
    <w:rsid w:val="0021154C"/>
    <w:rsid w:val="0021216D"/>
    <w:rsid w:val="00212697"/>
    <w:rsid w:val="00213862"/>
    <w:rsid w:val="00213C39"/>
    <w:rsid w:val="00214312"/>
    <w:rsid w:val="00214E5F"/>
    <w:rsid w:val="00215B8C"/>
    <w:rsid w:val="0021761D"/>
    <w:rsid w:val="00217B6C"/>
    <w:rsid w:val="00221732"/>
    <w:rsid w:val="002226A1"/>
    <w:rsid w:val="00222DD9"/>
    <w:rsid w:val="002230AC"/>
    <w:rsid w:val="00224598"/>
    <w:rsid w:val="002247FF"/>
    <w:rsid w:val="00225BA7"/>
    <w:rsid w:val="002264D6"/>
    <w:rsid w:val="002276C3"/>
    <w:rsid w:val="00230628"/>
    <w:rsid w:val="0023197D"/>
    <w:rsid w:val="00233C5A"/>
    <w:rsid w:val="00233F7A"/>
    <w:rsid w:val="002357FB"/>
    <w:rsid w:val="0024085B"/>
    <w:rsid w:val="00240947"/>
    <w:rsid w:val="00244D1C"/>
    <w:rsid w:val="00245474"/>
    <w:rsid w:val="002461AC"/>
    <w:rsid w:val="00246398"/>
    <w:rsid w:val="00247950"/>
    <w:rsid w:val="00250715"/>
    <w:rsid w:val="00250BE5"/>
    <w:rsid w:val="00250EEE"/>
    <w:rsid w:val="002516A8"/>
    <w:rsid w:val="0025182F"/>
    <w:rsid w:val="00251F70"/>
    <w:rsid w:val="00253AFA"/>
    <w:rsid w:val="0025604C"/>
    <w:rsid w:val="00256277"/>
    <w:rsid w:val="0025632C"/>
    <w:rsid w:val="002579C9"/>
    <w:rsid w:val="00257FC2"/>
    <w:rsid w:val="00260291"/>
    <w:rsid w:val="00260FDE"/>
    <w:rsid w:val="002610CC"/>
    <w:rsid w:val="002623DA"/>
    <w:rsid w:val="002624F9"/>
    <w:rsid w:val="00262688"/>
    <w:rsid w:val="00262889"/>
    <w:rsid w:val="00263251"/>
    <w:rsid w:val="00263D10"/>
    <w:rsid w:val="00265B0D"/>
    <w:rsid w:val="00266E62"/>
    <w:rsid w:val="00267DE1"/>
    <w:rsid w:val="002712AE"/>
    <w:rsid w:val="00271657"/>
    <w:rsid w:val="0027197F"/>
    <w:rsid w:val="002719D2"/>
    <w:rsid w:val="00272894"/>
    <w:rsid w:val="00272A5F"/>
    <w:rsid w:val="0027325F"/>
    <w:rsid w:val="00273E78"/>
    <w:rsid w:val="00274670"/>
    <w:rsid w:val="0027549E"/>
    <w:rsid w:val="00275F7E"/>
    <w:rsid w:val="0027622B"/>
    <w:rsid w:val="002771BD"/>
    <w:rsid w:val="00280570"/>
    <w:rsid w:val="00280AEE"/>
    <w:rsid w:val="00280B50"/>
    <w:rsid w:val="00282CC2"/>
    <w:rsid w:val="00283027"/>
    <w:rsid w:val="002843D6"/>
    <w:rsid w:val="002851E1"/>
    <w:rsid w:val="0028736E"/>
    <w:rsid w:val="00290B19"/>
    <w:rsid w:val="00293B62"/>
    <w:rsid w:val="002948FC"/>
    <w:rsid w:val="00295520"/>
    <w:rsid w:val="0029553D"/>
    <w:rsid w:val="00295C5E"/>
    <w:rsid w:val="00297301"/>
    <w:rsid w:val="00297C00"/>
    <w:rsid w:val="002A0491"/>
    <w:rsid w:val="002A099C"/>
    <w:rsid w:val="002A0DB4"/>
    <w:rsid w:val="002A394D"/>
    <w:rsid w:val="002A3C80"/>
    <w:rsid w:val="002A495C"/>
    <w:rsid w:val="002A4BEF"/>
    <w:rsid w:val="002A5451"/>
    <w:rsid w:val="002A574C"/>
    <w:rsid w:val="002A6AAE"/>
    <w:rsid w:val="002A75EB"/>
    <w:rsid w:val="002B2459"/>
    <w:rsid w:val="002B2472"/>
    <w:rsid w:val="002B58AC"/>
    <w:rsid w:val="002B6BFF"/>
    <w:rsid w:val="002B6F41"/>
    <w:rsid w:val="002B707D"/>
    <w:rsid w:val="002B7412"/>
    <w:rsid w:val="002B795F"/>
    <w:rsid w:val="002C0433"/>
    <w:rsid w:val="002C0EEF"/>
    <w:rsid w:val="002C1726"/>
    <w:rsid w:val="002C1A68"/>
    <w:rsid w:val="002C1B5F"/>
    <w:rsid w:val="002C1C13"/>
    <w:rsid w:val="002C1F39"/>
    <w:rsid w:val="002C23FD"/>
    <w:rsid w:val="002C32AA"/>
    <w:rsid w:val="002C6932"/>
    <w:rsid w:val="002C725B"/>
    <w:rsid w:val="002D086F"/>
    <w:rsid w:val="002D1802"/>
    <w:rsid w:val="002D22E1"/>
    <w:rsid w:val="002D2A3F"/>
    <w:rsid w:val="002D4245"/>
    <w:rsid w:val="002D4DDD"/>
    <w:rsid w:val="002D521D"/>
    <w:rsid w:val="002D5257"/>
    <w:rsid w:val="002D563B"/>
    <w:rsid w:val="002D5D65"/>
    <w:rsid w:val="002D74F9"/>
    <w:rsid w:val="002D7DFD"/>
    <w:rsid w:val="002E23A4"/>
    <w:rsid w:val="002E3F0B"/>
    <w:rsid w:val="002E5C26"/>
    <w:rsid w:val="002E688B"/>
    <w:rsid w:val="002F0C12"/>
    <w:rsid w:val="002F2020"/>
    <w:rsid w:val="002F24AF"/>
    <w:rsid w:val="002F3637"/>
    <w:rsid w:val="002F64F8"/>
    <w:rsid w:val="002F71C7"/>
    <w:rsid w:val="002F7ACC"/>
    <w:rsid w:val="003000FB"/>
    <w:rsid w:val="003025F6"/>
    <w:rsid w:val="0030345C"/>
    <w:rsid w:val="00305E96"/>
    <w:rsid w:val="0030660E"/>
    <w:rsid w:val="00306C96"/>
    <w:rsid w:val="00307501"/>
    <w:rsid w:val="003103BF"/>
    <w:rsid w:val="00311805"/>
    <w:rsid w:val="00312053"/>
    <w:rsid w:val="003123AE"/>
    <w:rsid w:val="003126C8"/>
    <w:rsid w:val="003127DE"/>
    <w:rsid w:val="00312C71"/>
    <w:rsid w:val="00314BDB"/>
    <w:rsid w:val="00315B5F"/>
    <w:rsid w:val="00316D26"/>
    <w:rsid w:val="0031748A"/>
    <w:rsid w:val="003236ED"/>
    <w:rsid w:val="00323C8B"/>
    <w:rsid w:val="00326416"/>
    <w:rsid w:val="0032690D"/>
    <w:rsid w:val="00326A78"/>
    <w:rsid w:val="00327A0C"/>
    <w:rsid w:val="00327FDD"/>
    <w:rsid w:val="003310C3"/>
    <w:rsid w:val="00331728"/>
    <w:rsid w:val="0033182E"/>
    <w:rsid w:val="00331A59"/>
    <w:rsid w:val="00331EF4"/>
    <w:rsid w:val="0033249D"/>
    <w:rsid w:val="00334DAD"/>
    <w:rsid w:val="00335536"/>
    <w:rsid w:val="0033617F"/>
    <w:rsid w:val="00336459"/>
    <w:rsid w:val="00340C3D"/>
    <w:rsid w:val="003415BC"/>
    <w:rsid w:val="003415C5"/>
    <w:rsid w:val="003421C5"/>
    <w:rsid w:val="003454FE"/>
    <w:rsid w:val="0034667E"/>
    <w:rsid w:val="003502A6"/>
    <w:rsid w:val="003510A8"/>
    <w:rsid w:val="00351DF5"/>
    <w:rsid w:val="00352092"/>
    <w:rsid w:val="003521C2"/>
    <w:rsid w:val="00352296"/>
    <w:rsid w:val="00352880"/>
    <w:rsid w:val="003529A8"/>
    <w:rsid w:val="0035684E"/>
    <w:rsid w:val="00357853"/>
    <w:rsid w:val="00362853"/>
    <w:rsid w:val="003635F3"/>
    <w:rsid w:val="00363CF1"/>
    <w:rsid w:val="00363E8B"/>
    <w:rsid w:val="00363F2C"/>
    <w:rsid w:val="0036428B"/>
    <w:rsid w:val="00364513"/>
    <w:rsid w:val="003645BF"/>
    <w:rsid w:val="00365AD7"/>
    <w:rsid w:val="00365D1E"/>
    <w:rsid w:val="00366075"/>
    <w:rsid w:val="003677E1"/>
    <w:rsid w:val="003700DB"/>
    <w:rsid w:val="003702BF"/>
    <w:rsid w:val="003707AA"/>
    <w:rsid w:val="00370CC8"/>
    <w:rsid w:val="003712F3"/>
    <w:rsid w:val="00372394"/>
    <w:rsid w:val="00372F7F"/>
    <w:rsid w:val="003733C5"/>
    <w:rsid w:val="003738F8"/>
    <w:rsid w:val="00374811"/>
    <w:rsid w:val="00375A7E"/>
    <w:rsid w:val="003775EE"/>
    <w:rsid w:val="003777F4"/>
    <w:rsid w:val="00377C82"/>
    <w:rsid w:val="00380B50"/>
    <w:rsid w:val="0038144B"/>
    <w:rsid w:val="00381785"/>
    <w:rsid w:val="00381DAA"/>
    <w:rsid w:val="00381EF0"/>
    <w:rsid w:val="0038256D"/>
    <w:rsid w:val="00382571"/>
    <w:rsid w:val="00382F49"/>
    <w:rsid w:val="003842C3"/>
    <w:rsid w:val="0038487E"/>
    <w:rsid w:val="0038492F"/>
    <w:rsid w:val="003849BD"/>
    <w:rsid w:val="00384F16"/>
    <w:rsid w:val="00385B26"/>
    <w:rsid w:val="00386975"/>
    <w:rsid w:val="0038723C"/>
    <w:rsid w:val="00387488"/>
    <w:rsid w:val="0038771F"/>
    <w:rsid w:val="003879B8"/>
    <w:rsid w:val="00387AB6"/>
    <w:rsid w:val="003918FC"/>
    <w:rsid w:val="00394A43"/>
    <w:rsid w:val="00395644"/>
    <w:rsid w:val="00395BBD"/>
    <w:rsid w:val="00397263"/>
    <w:rsid w:val="003A194E"/>
    <w:rsid w:val="003A2470"/>
    <w:rsid w:val="003A4AE4"/>
    <w:rsid w:val="003A69C5"/>
    <w:rsid w:val="003A7ED4"/>
    <w:rsid w:val="003B0660"/>
    <w:rsid w:val="003B4436"/>
    <w:rsid w:val="003B594F"/>
    <w:rsid w:val="003B5E30"/>
    <w:rsid w:val="003B6D0E"/>
    <w:rsid w:val="003B770D"/>
    <w:rsid w:val="003C1944"/>
    <w:rsid w:val="003C28BB"/>
    <w:rsid w:val="003C3CA6"/>
    <w:rsid w:val="003C3EE4"/>
    <w:rsid w:val="003C6805"/>
    <w:rsid w:val="003C684A"/>
    <w:rsid w:val="003C6A97"/>
    <w:rsid w:val="003C76BE"/>
    <w:rsid w:val="003C7C20"/>
    <w:rsid w:val="003D07B2"/>
    <w:rsid w:val="003D0FAB"/>
    <w:rsid w:val="003D22A9"/>
    <w:rsid w:val="003D23B2"/>
    <w:rsid w:val="003D278B"/>
    <w:rsid w:val="003D39BD"/>
    <w:rsid w:val="003D4082"/>
    <w:rsid w:val="003D415A"/>
    <w:rsid w:val="003D6D0D"/>
    <w:rsid w:val="003D75E8"/>
    <w:rsid w:val="003E1211"/>
    <w:rsid w:val="003E282B"/>
    <w:rsid w:val="003E2A6C"/>
    <w:rsid w:val="003E41D1"/>
    <w:rsid w:val="003E4990"/>
    <w:rsid w:val="003E6A31"/>
    <w:rsid w:val="003F0DFB"/>
    <w:rsid w:val="003F1A9D"/>
    <w:rsid w:val="003F2D8E"/>
    <w:rsid w:val="003F59E9"/>
    <w:rsid w:val="003F646F"/>
    <w:rsid w:val="00400EEE"/>
    <w:rsid w:val="00401A52"/>
    <w:rsid w:val="0040249A"/>
    <w:rsid w:val="00403041"/>
    <w:rsid w:val="00403134"/>
    <w:rsid w:val="00403D4F"/>
    <w:rsid w:val="004053A9"/>
    <w:rsid w:val="0040754B"/>
    <w:rsid w:val="00407EDE"/>
    <w:rsid w:val="00410D31"/>
    <w:rsid w:val="00411122"/>
    <w:rsid w:val="00411437"/>
    <w:rsid w:val="00411FF0"/>
    <w:rsid w:val="00412ED9"/>
    <w:rsid w:val="004132AA"/>
    <w:rsid w:val="00413F3A"/>
    <w:rsid w:val="0041411D"/>
    <w:rsid w:val="00414952"/>
    <w:rsid w:val="00416424"/>
    <w:rsid w:val="00416460"/>
    <w:rsid w:val="00416D63"/>
    <w:rsid w:val="00417B2E"/>
    <w:rsid w:val="00417F48"/>
    <w:rsid w:val="00420301"/>
    <w:rsid w:val="00420507"/>
    <w:rsid w:val="00420F69"/>
    <w:rsid w:val="00421AB0"/>
    <w:rsid w:val="00421CAE"/>
    <w:rsid w:val="0042230D"/>
    <w:rsid w:val="004226F0"/>
    <w:rsid w:val="004243A3"/>
    <w:rsid w:val="0042462C"/>
    <w:rsid w:val="00425F68"/>
    <w:rsid w:val="00426604"/>
    <w:rsid w:val="00430092"/>
    <w:rsid w:val="004315F2"/>
    <w:rsid w:val="004322E2"/>
    <w:rsid w:val="0043285B"/>
    <w:rsid w:val="004351CF"/>
    <w:rsid w:val="00435B47"/>
    <w:rsid w:val="004376BD"/>
    <w:rsid w:val="00437913"/>
    <w:rsid w:val="00437FF5"/>
    <w:rsid w:val="004401CF"/>
    <w:rsid w:val="00440BBF"/>
    <w:rsid w:val="0044219B"/>
    <w:rsid w:val="00442884"/>
    <w:rsid w:val="00442B46"/>
    <w:rsid w:val="00446A7B"/>
    <w:rsid w:val="0045009C"/>
    <w:rsid w:val="004526FC"/>
    <w:rsid w:val="00452705"/>
    <w:rsid w:val="00454F1D"/>
    <w:rsid w:val="00455994"/>
    <w:rsid w:val="00456F0E"/>
    <w:rsid w:val="0045715C"/>
    <w:rsid w:val="0045734A"/>
    <w:rsid w:val="0045745E"/>
    <w:rsid w:val="004614CA"/>
    <w:rsid w:val="00461B6D"/>
    <w:rsid w:val="004648C7"/>
    <w:rsid w:val="0046776D"/>
    <w:rsid w:val="00471168"/>
    <w:rsid w:val="00471EBF"/>
    <w:rsid w:val="00472C47"/>
    <w:rsid w:val="004734A2"/>
    <w:rsid w:val="004745B5"/>
    <w:rsid w:val="00475D87"/>
    <w:rsid w:val="0047651F"/>
    <w:rsid w:val="00480211"/>
    <w:rsid w:val="00480348"/>
    <w:rsid w:val="00480CFA"/>
    <w:rsid w:val="00481569"/>
    <w:rsid w:val="00483804"/>
    <w:rsid w:val="0048387D"/>
    <w:rsid w:val="004870B1"/>
    <w:rsid w:val="004908C0"/>
    <w:rsid w:val="00490E20"/>
    <w:rsid w:val="004910B0"/>
    <w:rsid w:val="0049155F"/>
    <w:rsid w:val="00491B64"/>
    <w:rsid w:val="00491E3D"/>
    <w:rsid w:val="004921D9"/>
    <w:rsid w:val="004926B4"/>
    <w:rsid w:val="00492B90"/>
    <w:rsid w:val="00492E78"/>
    <w:rsid w:val="0049520E"/>
    <w:rsid w:val="00496850"/>
    <w:rsid w:val="00496BF1"/>
    <w:rsid w:val="004A05DD"/>
    <w:rsid w:val="004A1735"/>
    <w:rsid w:val="004A31CA"/>
    <w:rsid w:val="004A435F"/>
    <w:rsid w:val="004A45EA"/>
    <w:rsid w:val="004A4ACE"/>
    <w:rsid w:val="004A5627"/>
    <w:rsid w:val="004A618B"/>
    <w:rsid w:val="004A628B"/>
    <w:rsid w:val="004A6417"/>
    <w:rsid w:val="004B008A"/>
    <w:rsid w:val="004B04A7"/>
    <w:rsid w:val="004B0645"/>
    <w:rsid w:val="004B3BFB"/>
    <w:rsid w:val="004B59FE"/>
    <w:rsid w:val="004B7899"/>
    <w:rsid w:val="004C0345"/>
    <w:rsid w:val="004C0422"/>
    <w:rsid w:val="004C0E22"/>
    <w:rsid w:val="004C2135"/>
    <w:rsid w:val="004C45BB"/>
    <w:rsid w:val="004C4E52"/>
    <w:rsid w:val="004C4EA6"/>
    <w:rsid w:val="004C5A4F"/>
    <w:rsid w:val="004C68C6"/>
    <w:rsid w:val="004C7D52"/>
    <w:rsid w:val="004D0B17"/>
    <w:rsid w:val="004D0EC3"/>
    <w:rsid w:val="004D28E6"/>
    <w:rsid w:val="004D3141"/>
    <w:rsid w:val="004D41B4"/>
    <w:rsid w:val="004D4408"/>
    <w:rsid w:val="004D4722"/>
    <w:rsid w:val="004D6EEE"/>
    <w:rsid w:val="004D6FC7"/>
    <w:rsid w:val="004D7F6F"/>
    <w:rsid w:val="004E0210"/>
    <w:rsid w:val="004E1507"/>
    <w:rsid w:val="004E15FE"/>
    <w:rsid w:val="004E179B"/>
    <w:rsid w:val="004E2256"/>
    <w:rsid w:val="004E25FA"/>
    <w:rsid w:val="004E31C8"/>
    <w:rsid w:val="004E5318"/>
    <w:rsid w:val="004E5590"/>
    <w:rsid w:val="004E567F"/>
    <w:rsid w:val="004E58AA"/>
    <w:rsid w:val="004E5A22"/>
    <w:rsid w:val="004E6D5C"/>
    <w:rsid w:val="004F0717"/>
    <w:rsid w:val="004F3DD8"/>
    <w:rsid w:val="004F40CB"/>
    <w:rsid w:val="004F4F08"/>
    <w:rsid w:val="004F67BA"/>
    <w:rsid w:val="004F6D68"/>
    <w:rsid w:val="004F7A09"/>
    <w:rsid w:val="004F7AD4"/>
    <w:rsid w:val="005003EE"/>
    <w:rsid w:val="0050154B"/>
    <w:rsid w:val="005029F9"/>
    <w:rsid w:val="00503625"/>
    <w:rsid w:val="00505388"/>
    <w:rsid w:val="00505DF0"/>
    <w:rsid w:val="00506402"/>
    <w:rsid w:val="0050648A"/>
    <w:rsid w:val="00506D68"/>
    <w:rsid w:val="00507216"/>
    <w:rsid w:val="00507A25"/>
    <w:rsid w:val="00507C8A"/>
    <w:rsid w:val="005109CA"/>
    <w:rsid w:val="00511D4C"/>
    <w:rsid w:val="005127F1"/>
    <w:rsid w:val="0051304E"/>
    <w:rsid w:val="00513570"/>
    <w:rsid w:val="00513CFA"/>
    <w:rsid w:val="00513E7D"/>
    <w:rsid w:val="005140CB"/>
    <w:rsid w:val="0051448C"/>
    <w:rsid w:val="005157FD"/>
    <w:rsid w:val="00515DB2"/>
    <w:rsid w:val="00516324"/>
    <w:rsid w:val="005170A0"/>
    <w:rsid w:val="00520D1E"/>
    <w:rsid w:val="00521433"/>
    <w:rsid w:val="00522DF8"/>
    <w:rsid w:val="00523D95"/>
    <w:rsid w:val="005242E9"/>
    <w:rsid w:val="005262AE"/>
    <w:rsid w:val="00526994"/>
    <w:rsid w:val="00527A89"/>
    <w:rsid w:val="00527CCF"/>
    <w:rsid w:val="00527D07"/>
    <w:rsid w:val="005318D9"/>
    <w:rsid w:val="0053375C"/>
    <w:rsid w:val="00535BB5"/>
    <w:rsid w:val="00535C9B"/>
    <w:rsid w:val="0053634C"/>
    <w:rsid w:val="00536CD5"/>
    <w:rsid w:val="005374F7"/>
    <w:rsid w:val="00537A42"/>
    <w:rsid w:val="0054238D"/>
    <w:rsid w:val="00542D1E"/>
    <w:rsid w:val="00543853"/>
    <w:rsid w:val="00543B38"/>
    <w:rsid w:val="0054458E"/>
    <w:rsid w:val="00545750"/>
    <w:rsid w:val="00545B1D"/>
    <w:rsid w:val="00550D5B"/>
    <w:rsid w:val="00551B13"/>
    <w:rsid w:val="005524D4"/>
    <w:rsid w:val="005547CB"/>
    <w:rsid w:val="00556F04"/>
    <w:rsid w:val="00557FC5"/>
    <w:rsid w:val="00560056"/>
    <w:rsid w:val="00564A6B"/>
    <w:rsid w:val="0056508E"/>
    <w:rsid w:val="00565C69"/>
    <w:rsid w:val="005667BE"/>
    <w:rsid w:val="0057020A"/>
    <w:rsid w:val="00570773"/>
    <w:rsid w:val="0057149F"/>
    <w:rsid w:val="00571755"/>
    <w:rsid w:val="00571FFE"/>
    <w:rsid w:val="00572A9C"/>
    <w:rsid w:val="005732BF"/>
    <w:rsid w:val="00573803"/>
    <w:rsid w:val="00573C9A"/>
    <w:rsid w:val="005743A1"/>
    <w:rsid w:val="00575571"/>
    <w:rsid w:val="00577C45"/>
    <w:rsid w:val="00580683"/>
    <w:rsid w:val="00580958"/>
    <w:rsid w:val="00581551"/>
    <w:rsid w:val="00581874"/>
    <w:rsid w:val="00582261"/>
    <w:rsid w:val="00582A66"/>
    <w:rsid w:val="00583E57"/>
    <w:rsid w:val="005843BF"/>
    <w:rsid w:val="00584494"/>
    <w:rsid w:val="005844B9"/>
    <w:rsid w:val="00584B1F"/>
    <w:rsid w:val="005868FC"/>
    <w:rsid w:val="00587E2E"/>
    <w:rsid w:val="005907EC"/>
    <w:rsid w:val="00591949"/>
    <w:rsid w:val="00591EE7"/>
    <w:rsid w:val="00592208"/>
    <w:rsid w:val="00592D78"/>
    <w:rsid w:val="005938A9"/>
    <w:rsid w:val="00594267"/>
    <w:rsid w:val="00594654"/>
    <w:rsid w:val="00594DDB"/>
    <w:rsid w:val="005962BC"/>
    <w:rsid w:val="00596A56"/>
    <w:rsid w:val="005A07E5"/>
    <w:rsid w:val="005A0B70"/>
    <w:rsid w:val="005A11B0"/>
    <w:rsid w:val="005A4E90"/>
    <w:rsid w:val="005A4F81"/>
    <w:rsid w:val="005A4FEB"/>
    <w:rsid w:val="005A608A"/>
    <w:rsid w:val="005A657F"/>
    <w:rsid w:val="005A68A8"/>
    <w:rsid w:val="005B2D8A"/>
    <w:rsid w:val="005B3412"/>
    <w:rsid w:val="005B3419"/>
    <w:rsid w:val="005B34D7"/>
    <w:rsid w:val="005B6B76"/>
    <w:rsid w:val="005B7678"/>
    <w:rsid w:val="005C29D5"/>
    <w:rsid w:val="005C36DA"/>
    <w:rsid w:val="005C3ED1"/>
    <w:rsid w:val="005C4183"/>
    <w:rsid w:val="005C66D8"/>
    <w:rsid w:val="005C689C"/>
    <w:rsid w:val="005C6B19"/>
    <w:rsid w:val="005C7BD5"/>
    <w:rsid w:val="005D23E1"/>
    <w:rsid w:val="005D254E"/>
    <w:rsid w:val="005D331A"/>
    <w:rsid w:val="005D39A3"/>
    <w:rsid w:val="005D4D94"/>
    <w:rsid w:val="005D5BB0"/>
    <w:rsid w:val="005D5EC4"/>
    <w:rsid w:val="005D7B46"/>
    <w:rsid w:val="005E03B9"/>
    <w:rsid w:val="005E0FB4"/>
    <w:rsid w:val="005E16A7"/>
    <w:rsid w:val="005E1766"/>
    <w:rsid w:val="005E1AC1"/>
    <w:rsid w:val="005E1D16"/>
    <w:rsid w:val="005E2303"/>
    <w:rsid w:val="005E4CAE"/>
    <w:rsid w:val="005E58B5"/>
    <w:rsid w:val="005F225C"/>
    <w:rsid w:val="005F294E"/>
    <w:rsid w:val="005F29B2"/>
    <w:rsid w:val="005F45B9"/>
    <w:rsid w:val="005F59B7"/>
    <w:rsid w:val="005F5E81"/>
    <w:rsid w:val="005F6F8D"/>
    <w:rsid w:val="005F736B"/>
    <w:rsid w:val="005F7827"/>
    <w:rsid w:val="005F7CC7"/>
    <w:rsid w:val="00600123"/>
    <w:rsid w:val="0060124D"/>
    <w:rsid w:val="006035B2"/>
    <w:rsid w:val="0060396C"/>
    <w:rsid w:val="00604640"/>
    <w:rsid w:val="006071D5"/>
    <w:rsid w:val="00607E3E"/>
    <w:rsid w:val="006116D5"/>
    <w:rsid w:val="00611B62"/>
    <w:rsid w:val="0061259A"/>
    <w:rsid w:val="006143AE"/>
    <w:rsid w:val="00615D10"/>
    <w:rsid w:val="00616103"/>
    <w:rsid w:val="00617AAB"/>
    <w:rsid w:val="006209EC"/>
    <w:rsid w:val="006224E3"/>
    <w:rsid w:val="00623B6E"/>
    <w:rsid w:val="006246A1"/>
    <w:rsid w:val="00630774"/>
    <w:rsid w:val="00630BE4"/>
    <w:rsid w:val="00631115"/>
    <w:rsid w:val="00631149"/>
    <w:rsid w:val="006315F2"/>
    <w:rsid w:val="00631D87"/>
    <w:rsid w:val="006325C3"/>
    <w:rsid w:val="00634D36"/>
    <w:rsid w:val="00635FD3"/>
    <w:rsid w:val="00636637"/>
    <w:rsid w:val="00637047"/>
    <w:rsid w:val="0064051C"/>
    <w:rsid w:val="006420C9"/>
    <w:rsid w:val="006422C5"/>
    <w:rsid w:val="006425C9"/>
    <w:rsid w:val="00643A68"/>
    <w:rsid w:val="00644942"/>
    <w:rsid w:val="00644AC2"/>
    <w:rsid w:val="0064606C"/>
    <w:rsid w:val="00646078"/>
    <w:rsid w:val="006468DC"/>
    <w:rsid w:val="00646923"/>
    <w:rsid w:val="00646AB5"/>
    <w:rsid w:val="006472A8"/>
    <w:rsid w:val="0065058E"/>
    <w:rsid w:val="00654F63"/>
    <w:rsid w:val="0065736F"/>
    <w:rsid w:val="00660DA8"/>
    <w:rsid w:val="00661437"/>
    <w:rsid w:val="006616C8"/>
    <w:rsid w:val="00661972"/>
    <w:rsid w:val="006620F0"/>
    <w:rsid w:val="00662B89"/>
    <w:rsid w:val="0066313B"/>
    <w:rsid w:val="00664885"/>
    <w:rsid w:val="006648AD"/>
    <w:rsid w:val="00664EB5"/>
    <w:rsid w:val="00665D51"/>
    <w:rsid w:val="00666D44"/>
    <w:rsid w:val="00670516"/>
    <w:rsid w:val="00670BA8"/>
    <w:rsid w:val="00672377"/>
    <w:rsid w:val="00672D7C"/>
    <w:rsid w:val="0067377C"/>
    <w:rsid w:val="0067424A"/>
    <w:rsid w:val="00674C3D"/>
    <w:rsid w:val="006751D1"/>
    <w:rsid w:val="00675468"/>
    <w:rsid w:val="006757C5"/>
    <w:rsid w:val="006759AE"/>
    <w:rsid w:val="00676B60"/>
    <w:rsid w:val="00676DA7"/>
    <w:rsid w:val="00680571"/>
    <w:rsid w:val="006807F4"/>
    <w:rsid w:val="0068105E"/>
    <w:rsid w:val="00682AC0"/>
    <w:rsid w:val="006838C4"/>
    <w:rsid w:val="00685C49"/>
    <w:rsid w:val="00687861"/>
    <w:rsid w:val="00690807"/>
    <w:rsid w:val="006912A0"/>
    <w:rsid w:val="00691A27"/>
    <w:rsid w:val="00691DB6"/>
    <w:rsid w:val="00694D3A"/>
    <w:rsid w:val="00695223"/>
    <w:rsid w:val="0069599D"/>
    <w:rsid w:val="00695D59"/>
    <w:rsid w:val="00697CD3"/>
    <w:rsid w:val="006A0090"/>
    <w:rsid w:val="006A2292"/>
    <w:rsid w:val="006B239B"/>
    <w:rsid w:val="006B2479"/>
    <w:rsid w:val="006B2DC9"/>
    <w:rsid w:val="006B4C89"/>
    <w:rsid w:val="006B5623"/>
    <w:rsid w:val="006B5650"/>
    <w:rsid w:val="006B5B02"/>
    <w:rsid w:val="006B6BCF"/>
    <w:rsid w:val="006C09E0"/>
    <w:rsid w:val="006C0ACB"/>
    <w:rsid w:val="006C139B"/>
    <w:rsid w:val="006C2372"/>
    <w:rsid w:val="006C3E5B"/>
    <w:rsid w:val="006C5C8F"/>
    <w:rsid w:val="006C6C65"/>
    <w:rsid w:val="006C74EF"/>
    <w:rsid w:val="006C76FB"/>
    <w:rsid w:val="006D095C"/>
    <w:rsid w:val="006D2814"/>
    <w:rsid w:val="006D3A60"/>
    <w:rsid w:val="006D5002"/>
    <w:rsid w:val="006D6B92"/>
    <w:rsid w:val="006E1270"/>
    <w:rsid w:val="006E175B"/>
    <w:rsid w:val="006E1D9E"/>
    <w:rsid w:val="006E2C03"/>
    <w:rsid w:val="006E2E7F"/>
    <w:rsid w:val="006E67A9"/>
    <w:rsid w:val="006E6BC7"/>
    <w:rsid w:val="006E7120"/>
    <w:rsid w:val="006E7B0C"/>
    <w:rsid w:val="006E7D58"/>
    <w:rsid w:val="006F00EB"/>
    <w:rsid w:val="006F195E"/>
    <w:rsid w:val="006F2F12"/>
    <w:rsid w:val="006F37C8"/>
    <w:rsid w:val="006F4631"/>
    <w:rsid w:val="006F698A"/>
    <w:rsid w:val="006F789E"/>
    <w:rsid w:val="00700441"/>
    <w:rsid w:val="00703D4E"/>
    <w:rsid w:val="00705A44"/>
    <w:rsid w:val="00705DEF"/>
    <w:rsid w:val="00706931"/>
    <w:rsid w:val="00707D63"/>
    <w:rsid w:val="00711F3B"/>
    <w:rsid w:val="007121E0"/>
    <w:rsid w:val="007129D8"/>
    <w:rsid w:val="00712A7C"/>
    <w:rsid w:val="00713221"/>
    <w:rsid w:val="00713353"/>
    <w:rsid w:val="007135CC"/>
    <w:rsid w:val="0071427C"/>
    <w:rsid w:val="007147F7"/>
    <w:rsid w:val="007154EB"/>
    <w:rsid w:val="0071637B"/>
    <w:rsid w:val="00716697"/>
    <w:rsid w:val="00717F89"/>
    <w:rsid w:val="00721FC0"/>
    <w:rsid w:val="00722672"/>
    <w:rsid w:val="00722FB1"/>
    <w:rsid w:val="007235A0"/>
    <w:rsid w:val="007237CC"/>
    <w:rsid w:val="00724741"/>
    <w:rsid w:val="00724F80"/>
    <w:rsid w:val="0072544B"/>
    <w:rsid w:val="007266E2"/>
    <w:rsid w:val="007269F5"/>
    <w:rsid w:val="00727233"/>
    <w:rsid w:val="00727834"/>
    <w:rsid w:val="00730A98"/>
    <w:rsid w:val="00731C3E"/>
    <w:rsid w:val="00732AC4"/>
    <w:rsid w:val="007338E1"/>
    <w:rsid w:val="00735783"/>
    <w:rsid w:val="0073649A"/>
    <w:rsid w:val="00737055"/>
    <w:rsid w:val="00741535"/>
    <w:rsid w:val="0074182D"/>
    <w:rsid w:val="00742392"/>
    <w:rsid w:val="00742848"/>
    <w:rsid w:val="0074317C"/>
    <w:rsid w:val="00744168"/>
    <w:rsid w:val="0074485B"/>
    <w:rsid w:val="00744EDD"/>
    <w:rsid w:val="00745257"/>
    <w:rsid w:val="0074679E"/>
    <w:rsid w:val="007470C0"/>
    <w:rsid w:val="007476C3"/>
    <w:rsid w:val="00747707"/>
    <w:rsid w:val="00751B26"/>
    <w:rsid w:val="00751D0F"/>
    <w:rsid w:val="00753DB5"/>
    <w:rsid w:val="00754D72"/>
    <w:rsid w:val="00754F4B"/>
    <w:rsid w:val="00755111"/>
    <w:rsid w:val="007557EE"/>
    <w:rsid w:val="007564EE"/>
    <w:rsid w:val="0076131E"/>
    <w:rsid w:val="00762A71"/>
    <w:rsid w:val="00764DA8"/>
    <w:rsid w:val="007659A9"/>
    <w:rsid w:val="0076713A"/>
    <w:rsid w:val="0076742F"/>
    <w:rsid w:val="00771075"/>
    <w:rsid w:val="00771C8C"/>
    <w:rsid w:val="007720FC"/>
    <w:rsid w:val="00772956"/>
    <w:rsid w:val="00773900"/>
    <w:rsid w:val="00773FA3"/>
    <w:rsid w:val="00774C76"/>
    <w:rsid w:val="00775FEE"/>
    <w:rsid w:val="007766A7"/>
    <w:rsid w:val="007766E4"/>
    <w:rsid w:val="00777300"/>
    <w:rsid w:val="00780097"/>
    <w:rsid w:val="0078192D"/>
    <w:rsid w:val="00782B88"/>
    <w:rsid w:val="00782D58"/>
    <w:rsid w:val="00784D52"/>
    <w:rsid w:val="007868D5"/>
    <w:rsid w:val="00790F80"/>
    <w:rsid w:val="007916B9"/>
    <w:rsid w:val="00791EE8"/>
    <w:rsid w:val="007927A7"/>
    <w:rsid w:val="007933C5"/>
    <w:rsid w:val="0079348E"/>
    <w:rsid w:val="007951B9"/>
    <w:rsid w:val="00795797"/>
    <w:rsid w:val="00797EBF"/>
    <w:rsid w:val="007A19A6"/>
    <w:rsid w:val="007A1D43"/>
    <w:rsid w:val="007A3210"/>
    <w:rsid w:val="007A35B9"/>
    <w:rsid w:val="007A3824"/>
    <w:rsid w:val="007A410F"/>
    <w:rsid w:val="007A44E7"/>
    <w:rsid w:val="007A4C30"/>
    <w:rsid w:val="007A619F"/>
    <w:rsid w:val="007A7C9F"/>
    <w:rsid w:val="007B032D"/>
    <w:rsid w:val="007B09CB"/>
    <w:rsid w:val="007B29A9"/>
    <w:rsid w:val="007B2E24"/>
    <w:rsid w:val="007B3340"/>
    <w:rsid w:val="007B633C"/>
    <w:rsid w:val="007B6767"/>
    <w:rsid w:val="007B6F0C"/>
    <w:rsid w:val="007B7DBF"/>
    <w:rsid w:val="007C2AC1"/>
    <w:rsid w:val="007C61FB"/>
    <w:rsid w:val="007C6DA3"/>
    <w:rsid w:val="007C7B77"/>
    <w:rsid w:val="007C7E08"/>
    <w:rsid w:val="007C7E94"/>
    <w:rsid w:val="007D0432"/>
    <w:rsid w:val="007D23E1"/>
    <w:rsid w:val="007D252A"/>
    <w:rsid w:val="007D3FB6"/>
    <w:rsid w:val="007D4084"/>
    <w:rsid w:val="007D56FB"/>
    <w:rsid w:val="007D5838"/>
    <w:rsid w:val="007D644A"/>
    <w:rsid w:val="007D77EE"/>
    <w:rsid w:val="007E08A7"/>
    <w:rsid w:val="007E0E78"/>
    <w:rsid w:val="007E1C56"/>
    <w:rsid w:val="007E1D5A"/>
    <w:rsid w:val="007E20E1"/>
    <w:rsid w:val="007E2FA5"/>
    <w:rsid w:val="007E304B"/>
    <w:rsid w:val="007E47A5"/>
    <w:rsid w:val="007E4DC0"/>
    <w:rsid w:val="007E566C"/>
    <w:rsid w:val="007E59E5"/>
    <w:rsid w:val="007E5CBF"/>
    <w:rsid w:val="007E7190"/>
    <w:rsid w:val="007E7314"/>
    <w:rsid w:val="007F098C"/>
    <w:rsid w:val="007F21B7"/>
    <w:rsid w:val="007F2554"/>
    <w:rsid w:val="007F27EC"/>
    <w:rsid w:val="007F3912"/>
    <w:rsid w:val="007F404C"/>
    <w:rsid w:val="007F5505"/>
    <w:rsid w:val="007F6007"/>
    <w:rsid w:val="00800048"/>
    <w:rsid w:val="008009B4"/>
    <w:rsid w:val="00802BD2"/>
    <w:rsid w:val="00804F32"/>
    <w:rsid w:val="008052B4"/>
    <w:rsid w:val="00805A44"/>
    <w:rsid w:val="008068AC"/>
    <w:rsid w:val="00810AD9"/>
    <w:rsid w:val="00811477"/>
    <w:rsid w:val="00811ADD"/>
    <w:rsid w:val="00812200"/>
    <w:rsid w:val="008144F2"/>
    <w:rsid w:val="00814F92"/>
    <w:rsid w:val="00815331"/>
    <w:rsid w:val="008177B8"/>
    <w:rsid w:val="008178B0"/>
    <w:rsid w:val="00817CD6"/>
    <w:rsid w:val="00820614"/>
    <w:rsid w:val="00821432"/>
    <w:rsid w:val="00821778"/>
    <w:rsid w:val="00821D7C"/>
    <w:rsid w:val="00821F92"/>
    <w:rsid w:val="00822E78"/>
    <w:rsid w:val="008231A6"/>
    <w:rsid w:val="008231D8"/>
    <w:rsid w:val="00823D15"/>
    <w:rsid w:val="00823F14"/>
    <w:rsid w:val="00825C0E"/>
    <w:rsid w:val="00830FCA"/>
    <w:rsid w:val="00832559"/>
    <w:rsid w:val="0083332F"/>
    <w:rsid w:val="00833CFA"/>
    <w:rsid w:val="008343EA"/>
    <w:rsid w:val="00834C2B"/>
    <w:rsid w:val="0083525B"/>
    <w:rsid w:val="00835364"/>
    <w:rsid w:val="00835802"/>
    <w:rsid w:val="00836EFD"/>
    <w:rsid w:val="0084141B"/>
    <w:rsid w:val="008422BE"/>
    <w:rsid w:val="0084240D"/>
    <w:rsid w:val="00842858"/>
    <w:rsid w:val="00843DE8"/>
    <w:rsid w:val="008460B9"/>
    <w:rsid w:val="00846B7A"/>
    <w:rsid w:val="00846E03"/>
    <w:rsid w:val="00846F9C"/>
    <w:rsid w:val="008528EB"/>
    <w:rsid w:val="00852A09"/>
    <w:rsid w:val="00852B38"/>
    <w:rsid w:val="00854086"/>
    <w:rsid w:val="00855095"/>
    <w:rsid w:val="008556D3"/>
    <w:rsid w:val="008557A3"/>
    <w:rsid w:val="00855EC5"/>
    <w:rsid w:val="00857105"/>
    <w:rsid w:val="00862263"/>
    <w:rsid w:val="0086298A"/>
    <w:rsid w:val="0086414B"/>
    <w:rsid w:val="008659E2"/>
    <w:rsid w:val="0086669B"/>
    <w:rsid w:val="008706AA"/>
    <w:rsid w:val="00871D70"/>
    <w:rsid w:val="0087284C"/>
    <w:rsid w:val="00872B9F"/>
    <w:rsid w:val="00873147"/>
    <w:rsid w:val="008743ED"/>
    <w:rsid w:val="00874511"/>
    <w:rsid w:val="008749FB"/>
    <w:rsid w:val="008763D4"/>
    <w:rsid w:val="00876747"/>
    <w:rsid w:val="008800C9"/>
    <w:rsid w:val="0088064C"/>
    <w:rsid w:val="0088138B"/>
    <w:rsid w:val="00882060"/>
    <w:rsid w:val="008820AD"/>
    <w:rsid w:val="00883BF6"/>
    <w:rsid w:val="008841B2"/>
    <w:rsid w:val="0088682F"/>
    <w:rsid w:val="00887C9B"/>
    <w:rsid w:val="00891419"/>
    <w:rsid w:val="008927AF"/>
    <w:rsid w:val="00892A60"/>
    <w:rsid w:val="00892B41"/>
    <w:rsid w:val="00892D79"/>
    <w:rsid w:val="00893D6C"/>
    <w:rsid w:val="00893DFD"/>
    <w:rsid w:val="00894F5B"/>
    <w:rsid w:val="008959F2"/>
    <w:rsid w:val="00895E31"/>
    <w:rsid w:val="00896533"/>
    <w:rsid w:val="0089788C"/>
    <w:rsid w:val="008A1B56"/>
    <w:rsid w:val="008A1F98"/>
    <w:rsid w:val="008A249B"/>
    <w:rsid w:val="008A2737"/>
    <w:rsid w:val="008A2A93"/>
    <w:rsid w:val="008A41BE"/>
    <w:rsid w:val="008A58D7"/>
    <w:rsid w:val="008A5D8A"/>
    <w:rsid w:val="008A6732"/>
    <w:rsid w:val="008A7BBE"/>
    <w:rsid w:val="008B0428"/>
    <w:rsid w:val="008B0DE6"/>
    <w:rsid w:val="008B36B6"/>
    <w:rsid w:val="008B52BF"/>
    <w:rsid w:val="008B6641"/>
    <w:rsid w:val="008B798E"/>
    <w:rsid w:val="008C10B7"/>
    <w:rsid w:val="008C16DF"/>
    <w:rsid w:val="008C2D8F"/>
    <w:rsid w:val="008C2D98"/>
    <w:rsid w:val="008C375E"/>
    <w:rsid w:val="008C38A0"/>
    <w:rsid w:val="008C4248"/>
    <w:rsid w:val="008C469F"/>
    <w:rsid w:val="008C4F8D"/>
    <w:rsid w:val="008C52A9"/>
    <w:rsid w:val="008C59F7"/>
    <w:rsid w:val="008C66EC"/>
    <w:rsid w:val="008C6EB3"/>
    <w:rsid w:val="008D03EE"/>
    <w:rsid w:val="008D04BF"/>
    <w:rsid w:val="008D0F7C"/>
    <w:rsid w:val="008D158C"/>
    <w:rsid w:val="008D1858"/>
    <w:rsid w:val="008D1C31"/>
    <w:rsid w:val="008D235A"/>
    <w:rsid w:val="008D451E"/>
    <w:rsid w:val="008E0207"/>
    <w:rsid w:val="008E357C"/>
    <w:rsid w:val="008E435B"/>
    <w:rsid w:val="008E4BD4"/>
    <w:rsid w:val="008E4E56"/>
    <w:rsid w:val="008E5674"/>
    <w:rsid w:val="008E5942"/>
    <w:rsid w:val="008E5A10"/>
    <w:rsid w:val="008E5A70"/>
    <w:rsid w:val="008E6C6A"/>
    <w:rsid w:val="008E70BD"/>
    <w:rsid w:val="008F19A5"/>
    <w:rsid w:val="008F3917"/>
    <w:rsid w:val="008F5FB2"/>
    <w:rsid w:val="008F79C7"/>
    <w:rsid w:val="008F79E6"/>
    <w:rsid w:val="008F7E3F"/>
    <w:rsid w:val="0090022B"/>
    <w:rsid w:val="0090101F"/>
    <w:rsid w:val="0090276B"/>
    <w:rsid w:val="009035CE"/>
    <w:rsid w:val="0090362A"/>
    <w:rsid w:val="009039D7"/>
    <w:rsid w:val="009053FA"/>
    <w:rsid w:val="00905FFA"/>
    <w:rsid w:val="009061E9"/>
    <w:rsid w:val="009070AB"/>
    <w:rsid w:val="00910411"/>
    <w:rsid w:val="00910822"/>
    <w:rsid w:val="009109EB"/>
    <w:rsid w:val="00910CCC"/>
    <w:rsid w:val="009112B7"/>
    <w:rsid w:val="00911AB8"/>
    <w:rsid w:val="00912568"/>
    <w:rsid w:val="00912C57"/>
    <w:rsid w:val="00912CF4"/>
    <w:rsid w:val="00916BF2"/>
    <w:rsid w:val="00916CCC"/>
    <w:rsid w:val="00917F7B"/>
    <w:rsid w:val="00921397"/>
    <w:rsid w:val="0092182F"/>
    <w:rsid w:val="00922C55"/>
    <w:rsid w:val="009230ED"/>
    <w:rsid w:val="009242E4"/>
    <w:rsid w:val="00924E6D"/>
    <w:rsid w:val="0092572E"/>
    <w:rsid w:val="00925AC9"/>
    <w:rsid w:val="00925C57"/>
    <w:rsid w:val="0092607C"/>
    <w:rsid w:val="00930249"/>
    <w:rsid w:val="00931A9E"/>
    <w:rsid w:val="00931C6F"/>
    <w:rsid w:val="00933041"/>
    <w:rsid w:val="009337E5"/>
    <w:rsid w:val="00933880"/>
    <w:rsid w:val="00933997"/>
    <w:rsid w:val="009344E9"/>
    <w:rsid w:val="0093483F"/>
    <w:rsid w:val="009348F0"/>
    <w:rsid w:val="0093499B"/>
    <w:rsid w:val="009354B2"/>
    <w:rsid w:val="0093550D"/>
    <w:rsid w:val="00935D33"/>
    <w:rsid w:val="0093615A"/>
    <w:rsid w:val="00937141"/>
    <w:rsid w:val="00941694"/>
    <w:rsid w:val="00942873"/>
    <w:rsid w:val="009440AC"/>
    <w:rsid w:val="00944C8B"/>
    <w:rsid w:val="009452B1"/>
    <w:rsid w:val="009452EE"/>
    <w:rsid w:val="00950718"/>
    <w:rsid w:val="0095211D"/>
    <w:rsid w:val="00955DDE"/>
    <w:rsid w:val="00956DA7"/>
    <w:rsid w:val="00957FB8"/>
    <w:rsid w:val="009630F0"/>
    <w:rsid w:val="009634BB"/>
    <w:rsid w:val="0096448F"/>
    <w:rsid w:val="009653D1"/>
    <w:rsid w:val="00965F14"/>
    <w:rsid w:val="009674D7"/>
    <w:rsid w:val="009679D9"/>
    <w:rsid w:val="00970775"/>
    <w:rsid w:val="00970B81"/>
    <w:rsid w:val="00970E61"/>
    <w:rsid w:val="00972053"/>
    <w:rsid w:val="0097273A"/>
    <w:rsid w:val="00972E03"/>
    <w:rsid w:val="009733DF"/>
    <w:rsid w:val="0097348F"/>
    <w:rsid w:val="00973E43"/>
    <w:rsid w:val="00974311"/>
    <w:rsid w:val="0097666F"/>
    <w:rsid w:val="00977098"/>
    <w:rsid w:val="00977186"/>
    <w:rsid w:val="00981E93"/>
    <w:rsid w:val="009824B6"/>
    <w:rsid w:val="009834F9"/>
    <w:rsid w:val="0098368A"/>
    <w:rsid w:val="00983737"/>
    <w:rsid w:val="0098382B"/>
    <w:rsid w:val="00984711"/>
    <w:rsid w:val="00986C68"/>
    <w:rsid w:val="00993185"/>
    <w:rsid w:val="00993552"/>
    <w:rsid w:val="00993CE9"/>
    <w:rsid w:val="00996895"/>
    <w:rsid w:val="00997B4E"/>
    <w:rsid w:val="009A319C"/>
    <w:rsid w:val="009A37E9"/>
    <w:rsid w:val="009A3A4C"/>
    <w:rsid w:val="009A3F4D"/>
    <w:rsid w:val="009A42DF"/>
    <w:rsid w:val="009A787D"/>
    <w:rsid w:val="009A78F1"/>
    <w:rsid w:val="009A7B41"/>
    <w:rsid w:val="009A7F63"/>
    <w:rsid w:val="009B0493"/>
    <w:rsid w:val="009B05AA"/>
    <w:rsid w:val="009B0949"/>
    <w:rsid w:val="009B104B"/>
    <w:rsid w:val="009B2BCD"/>
    <w:rsid w:val="009B382A"/>
    <w:rsid w:val="009B3F82"/>
    <w:rsid w:val="009B445E"/>
    <w:rsid w:val="009B5A38"/>
    <w:rsid w:val="009B60CD"/>
    <w:rsid w:val="009B6C91"/>
    <w:rsid w:val="009C1FF6"/>
    <w:rsid w:val="009C2E10"/>
    <w:rsid w:val="009C2FF0"/>
    <w:rsid w:val="009C398F"/>
    <w:rsid w:val="009C46B3"/>
    <w:rsid w:val="009C489A"/>
    <w:rsid w:val="009C5999"/>
    <w:rsid w:val="009D0503"/>
    <w:rsid w:val="009D07E0"/>
    <w:rsid w:val="009D13C4"/>
    <w:rsid w:val="009D5AB8"/>
    <w:rsid w:val="009D5E50"/>
    <w:rsid w:val="009D5F68"/>
    <w:rsid w:val="009D63AE"/>
    <w:rsid w:val="009D7D8B"/>
    <w:rsid w:val="009E031F"/>
    <w:rsid w:val="009E0C09"/>
    <w:rsid w:val="009E25F7"/>
    <w:rsid w:val="009E6676"/>
    <w:rsid w:val="009E72E9"/>
    <w:rsid w:val="009E7951"/>
    <w:rsid w:val="009F0E55"/>
    <w:rsid w:val="009F3AFC"/>
    <w:rsid w:val="009F4459"/>
    <w:rsid w:val="009F57AE"/>
    <w:rsid w:val="009F5B99"/>
    <w:rsid w:val="009F67C0"/>
    <w:rsid w:val="00A00D2E"/>
    <w:rsid w:val="00A013B1"/>
    <w:rsid w:val="00A02AD4"/>
    <w:rsid w:val="00A04196"/>
    <w:rsid w:val="00A0536A"/>
    <w:rsid w:val="00A05829"/>
    <w:rsid w:val="00A10F33"/>
    <w:rsid w:val="00A11DA1"/>
    <w:rsid w:val="00A12089"/>
    <w:rsid w:val="00A13937"/>
    <w:rsid w:val="00A13A25"/>
    <w:rsid w:val="00A1437E"/>
    <w:rsid w:val="00A14598"/>
    <w:rsid w:val="00A15CC6"/>
    <w:rsid w:val="00A20D3E"/>
    <w:rsid w:val="00A21760"/>
    <w:rsid w:val="00A219F2"/>
    <w:rsid w:val="00A22166"/>
    <w:rsid w:val="00A22F27"/>
    <w:rsid w:val="00A22FA6"/>
    <w:rsid w:val="00A23831"/>
    <w:rsid w:val="00A23CD9"/>
    <w:rsid w:val="00A27246"/>
    <w:rsid w:val="00A27A0B"/>
    <w:rsid w:val="00A31B7D"/>
    <w:rsid w:val="00A31D12"/>
    <w:rsid w:val="00A32526"/>
    <w:rsid w:val="00A330FC"/>
    <w:rsid w:val="00A3443F"/>
    <w:rsid w:val="00A3457A"/>
    <w:rsid w:val="00A3461A"/>
    <w:rsid w:val="00A3473B"/>
    <w:rsid w:val="00A349A0"/>
    <w:rsid w:val="00A37A2F"/>
    <w:rsid w:val="00A4070E"/>
    <w:rsid w:val="00A415D2"/>
    <w:rsid w:val="00A41BFF"/>
    <w:rsid w:val="00A4242E"/>
    <w:rsid w:val="00A4285F"/>
    <w:rsid w:val="00A4473F"/>
    <w:rsid w:val="00A44B60"/>
    <w:rsid w:val="00A4501B"/>
    <w:rsid w:val="00A45AEC"/>
    <w:rsid w:val="00A47854"/>
    <w:rsid w:val="00A5086B"/>
    <w:rsid w:val="00A508A6"/>
    <w:rsid w:val="00A509CA"/>
    <w:rsid w:val="00A50F4F"/>
    <w:rsid w:val="00A50FA1"/>
    <w:rsid w:val="00A51126"/>
    <w:rsid w:val="00A524A5"/>
    <w:rsid w:val="00A52568"/>
    <w:rsid w:val="00A53DE3"/>
    <w:rsid w:val="00A5433B"/>
    <w:rsid w:val="00A547DE"/>
    <w:rsid w:val="00A55ED8"/>
    <w:rsid w:val="00A5634D"/>
    <w:rsid w:val="00A60564"/>
    <w:rsid w:val="00A618B2"/>
    <w:rsid w:val="00A622AE"/>
    <w:rsid w:val="00A62597"/>
    <w:rsid w:val="00A6418E"/>
    <w:rsid w:val="00A65086"/>
    <w:rsid w:val="00A661E8"/>
    <w:rsid w:val="00A6698D"/>
    <w:rsid w:val="00A67A00"/>
    <w:rsid w:val="00A67FF9"/>
    <w:rsid w:val="00A71287"/>
    <w:rsid w:val="00A7183C"/>
    <w:rsid w:val="00A731CF"/>
    <w:rsid w:val="00A736FD"/>
    <w:rsid w:val="00A73948"/>
    <w:rsid w:val="00A74420"/>
    <w:rsid w:val="00A74C31"/>
    <w:rsid w:val="00A74DB2"/>
    <w:rsid w:val="00A765EA"/>
    <w:rsid w:val="00A7758F"/>
    <w:rsid w:val="00A7759F"/>
    <w:rsid w:val="00A818EB"/>
    <w:rsid w:val="00A81F25"/>
    <w:rsid w:val="00A8278E"/>
    <w:rsid w:val="00A82EC1"/>
    <w:rsid w:val="00A834CA"/>
    <w:rsid w:val="00A8496D"/>
    <w:rsid w:val="00A84CF9"/>
    <w:rsid w:val="00A85EF1"/>
    <w:rsid w:val="00A86205"/>
    <w:rsid w:val="00A87763"/>
    <w:rsid w:val="00A8787C"/>
    <w:rsid w:val="00A87DF5"/>
    <w:rsid w:val="00A9017F"/>
    <w:rsid w:val="00A90603"/>
    <w:rsid w:val="00A93B26"/>
    <w:rsid w:val="00A9479E"/>
    <w:rsid w:val="00A952DB"/>
    <w:rsid w:val="00A95467"/>
    <w:rsid w:val="00A957B6"/>
    <w:rsid w:val="00A966CF"/>
    <w:rsid w:val="00A96CA9"/>
    <w:rsid w:val="00A96EB6"/>
    <w:rsid w:val="00AA00DE"/>
    <w:rsid w:val="00AA0765"/>
    <w:rsid w:val="00AA2C74"/>
    <w:rsid w:val="00AA4B62"/>
    <w:rsid w:val="00AA54BF"/>
    <w:rsid w:val="00AA5F19"/>
    <w:rsid w:val="00AA7103"/>
    <w:rsid w:val="00AA7593"/>
    <w:rsid w:val="00AA7EE9"/>
    <w:rsid w:val="00AB16E8"/>
    <w:rsid w:val="00AB2330"/>
    <w:rsid w:val="00AB5783"/>
    <w:rsid w:val="00AB704E"/>
    <w:rsid w:val="00AC1B22"/>
    <w:rsid w:val="00AC3E1D"/>
    <w:rsid w:val="00AC559F"/>
    <w:rsid w:val="00AC56BF"/>
    <w:rsid w:val="00AC5C6C"/>
    <w:rsid w:val="00AC61D0"/>
    <w:rsid w:val="00AC62D3"/>
    <w:rsid w:val="00AC638C"/>
    <w:rsid w:val="00AC6988"/>
    <w:rsid w:val="00AC7BB5"/>
    <w:rsid w:val="00AD1233"/>
    <w:rsid w:val="00AD1476"/>
    <w:rsid w:val="00AD1F43"/>
    <w:rsid w:val="00AD210B"/>
    <w:rsid w:val="00AD25BB"/>
    <w:rsid w:val="00AD3C88"/>
    <w:rsid w:val="00AD4FF7"/>
    <w:rsid w:val="00AD710D"/>
    <w:rsid w:val="00AD7828"/>
    <w:rsid w:val="00AE0620"/>
    <w:rsid w:val="00AE0C7E"/>
    <w:rsid w:val="00AE166E"/>
    <w:rsid w:val="00AE1739"/>
    <w:rsid w:val="00AE372A"/>
    <w:rsid w:val="00AE4E1C"/>
    <w:rsid w:val="00AE4E4C"/>
    <w:rsid w:val="00AE651C"/>
    <w:rsid w:val="00AE74FB"/>
    <w:rsid w:val="00AF1AF0"/>
    <w:rsid w:val="00AF3EA9"/>
    <w:rsid w:val="00AF3F66"/>
    <w:rsid w:val="00AF52B7"/>
    <w:rsid w:val="00AF5613"/>
    <w:rsid w:val="00AF5D43"/>
    <w:rsid w:val="00B00A42"/>
    <w:rsid w:val="00B01C0C"/>
    <w:rsid w:val="00B0415D"/>
    <w:rsid w:val="00B04A46"/>
    <w:rsid w:val="00B04FA8"/>
    <w:rsid w:val="00B054B5"/>
    <w:rsid w:val="00B05F33"/>
    <w:rsid w:val="00B05F7E"/>
    <w:rsid w:val="00B06D12"/>
    <w:rsid w:val="00B06EBA"/>
    <w:rsid w:val="00B07944"/>
    <w:rsid w:val="00B10632"/>
    <w:rsid w:val="00B12283"/>
    <w:rsid w:val="00B14570"/>
    <w:rsid w:val="00B148EC"/>
    <w:rsid w:val="00B15024"/>
    <w:rsid w:val="00B153A2"/>
    <w:rsid w:val="00B158EC"/>
    <w:rsid w:val="00B1643D"/>
    <w:rsid w:val="00B16A64"/>
    <w:rsid w:val="00B16EC2"/>
    <w:rsid w:val="00B16F8B"/>
    <w:rsid w:val="00B1737E"/>
    <w:rsid w:val="00B17454"/>
    <w:rsid w:val="00B179AF"/>
    <w:rsid w:val="00B17C29"/>
    <w:rsid w:val="00B17E37"/>
    <w:rsid w:val="00B21072"/>
    <w:rsid w:val="00B212E7"/>
    <w:rsid w:val="00B21DB5"/>
    <w:rsid w:val="00B222F0"/>
    <w:rsid w:val="00B22307"/>
    <w:rsid w:val="00B2350D"/>
    <w:rsid w:val="00B23BC6"/>
    <w:rsid w:val="00B252F8"/>
    <w:rsid w:val="00B25609"/>
    <w:rsid w:val="00B25B43"/>
    <w:rsid w:val="00B27ABD"/>
    <w:rsid w:val="00B30FA0"/>
    <w:rsid w:val="00B3171A"/>
    <w:rsid w:val="00B3179A"/>
    <w:rsid w:val="00B32012"/>
    <w:rsid w:val="00B331F8"/>
    <w:rsid w:val="00B334E8"/>
    <w:rsid w:val="00B34836"/>
    <w:rsid w:val="00B3538B"/>
    <w:rsid w:val="00B354B0"/>
    <w:rsid w:val="00B359D4"/>
    <w:rsid w:val="00B35A0E"/>
    <w:rsid w:val="00B35B28"/>
    <w:rsid w:val="00B36BA8"/>
    <w:rsid w:val="00B36EEE"/>
    <w:rsid w:val="00B37A05"/>
    <w:rsid w:val="00B40694"/>
    <w:rsid w:val="00B41294"/>
    <w:rsid w:val="00B4236D"/>
    <w:rsid w:val="00B4242A"/>
    <w:rsid w:val="00B444FE"/>
    <w:rsid w:val="00B45F3F"/>
    <w:rsid w:val="00B46515"/>
    <w:rsid w:val="00B46B71"/>
    <w:rsid w:val="00B46E4B"/>
    <w:rsid w:val="00B47ABF"/>
    <w:rsid w:val="00B47D78"/>
    <w:rsid w:val="00B50AA3"/>
    <w:rsid w:val="00B51368"/>
    <w:rsid w:val="00B51802"/>
    <w:rsid w:val="00B51B35"/>
    <w:rsid w:val="00B51C20"/>
    <w:rsid w:val="00B521FA"/>
    <w:rsid w:val="00B53DFF"/>
    <w:rsid w:val="00B54DF9"/>
    <w:rsid w:val="00B54EE6"/>
    <w:rsid w:val="00B55483"/>
    <w:rsid w:val="00B5612B"/>
    <w:rsid w:val="00B5701E"/>
    <w:rsid w:val="00B60097"/>
    <w:rsid w:val="00B60A1D"/>
    <w:rsid w:val="00B60D98"/>
    <w:rsid w:val="00B61509"/>
    <w:rsid w:val="00B6334B"/>
    <w:rsid w:val="00B646D8"/>
    <w:rsid w:val="00B65064"/>
    <w:rsid w:val="00B6629F"/>
    <w:rsid w:val="00B70FDC"/>
    <w:rsid w:val="00B7122D"/>
    <w:rsid w:val="00B73D2F"/>
    <w:rsid w:val="00B74964"/>
    <w:rsid w:val="00B76BC9"/>
    <w:rsid w:val="00B80905"/>
    <w:rsid w:val="00B810A2"/>
    <w:rsid w:val="00B828B8"/>
    <w:rsid w:val="00B82A3B"/>
    <w:rsid w:val="00B833CB"/>
    <w:rsid w:val="00B8410B"/>
    <w:rsid w:val="00B902C7"/>
    <w:rsid w:val="00B908D2"/>
    <w:rsid w:val="00B90FC4"/>
    <w:rsid w:val="00B92AC5"/>
    <w:rsid w:val="00B93BDB"/>
    <w:rsid w:val="00B94222"/>
    <w:rsid w:val="00B943BF"/>
    <w:rsid w:val="00B94C8E"/>
    <w:rsid w:val="00B94F4A"/>
    <w:rsid w:val="00B952E4"/>
    <w:rsid w:val="00B959BD"/>
    <w:rsid w:val="00B961ED"/>
    <w:rsid w:val="00B963BF"/>
    <w:rsid w:val="00B964EA"/>
    <w:rsid w:val="00B97B94"/>
    <w:rsid w:val="00BA1A04"/>
    <w:rsid w:val="00BA335F"/>
    <w:rsid w:val="00BA5B2C"/>
    <w:rsid w:val="00BA613E"/>
    <w:rsid w:val="00BA7B88"/>
    <w:rsid w:val="00BB07A4"/>
    <w:rsid w:val="00BB0D9F"/>
    <w:rsid w:val="00BB2FB3"/>
    <w:rsid w:val="00BB3928"/>
    <w:rsid w:val="00BB54C4"/>
    <w:rsid w:val="00BB565C"/>
    <w:rsid w:val="00BB61D3"/>
    <w:rsid w:val="00BB682D"/>
    <w:rsid w:val="00BC00CA"/>
    <w:rsid w:val="00BC10A9"/>
    <w:rsid w:val="00BC2298"/>
    <w:rsid w:val="00BC307D"/>
    <w:rsid w:val="00BC5C26"/>
    <w:rsid w:val="00BC5EEE"/>
    <w:rsid w:val="00BD0011"/>
    <w:rsid w:val="00BD1396"/>
    <w:rsid w:val="00BD1641"/>
    <w:rsid w:val="00BD29EA"/>
    <w:rsid w:val="00BD2C03"/>
    <w:rsid w:val="00BD4768"/>
    <w:rsid w:val="00BD4F1F"/>
    <w:rsid w:val="00BD5048"/>
    <w:rsid w:val="00BD52E1"/>
    <w:rsid w:val="00BD5E1A"/>
    <w:rsid w:val="00BD6AD4"/>
    <w:rsid w:val="00BD7F6A"/>
    <w:rsid w:val="00BD7FEF"/>
    <w:rsid w:val="00BE0AD4"/>
    <w:rsid w:val="00BE0CD5"/>
    <w:rsid w:val="00BE1FC7"/>
    <w:rsid w:val="00BE2166"/>
    <w:rsid w:val="00BE2F7F"/>
    <w:rsid w:val="00BE32BF"/>
    <w:rsid w:val="00BE3FA7"/>
    <w:rsid w:val="00BE40E6"/>
    <w:rsid w:val="00BE4D86"/>
    <w:rsid w:val="00BE54A1"/>
    <w:rsid w:val="00BE6172"/>
    <w:rsid w:val="00BE7246"/>
    <w:rsid w:val="00BF0F23"/>
    <w:rsid w:val="00BF2B12"/>
    <w:rsid w:val="00BF2CC3"/>
    <w:rsid w:val="00BF5FC8"/>
    <w:rsid w:val="00BF616D"/>
    <w:rsid w:val="00BF62F8"/>
    <w:rsid w:val="00BF7745"/>
    <w:rsid w:val="00C01901"/>
    <w:rsid w:val="00C01AAF"/>
    <w:rsid w:val="00C025B1"/>
    <w:rsid w:val="00C03324"/>
    <w:rsid w:val="00C03E0F"/>
    <w:rsid w:val="00C04D82"/>
    <w:rsid w:val="00C05FD0"/>
    <w:rsid w:val="00C061F4"/>
    <w:rsid w:val="00C07B81"/>
    <w:rsid w:val="00C10A0A"/>
    <w:rsid w:val="00C11027"/>
    <w:rsid w:val="00C1130B"/>
    <w:rsid w:val="00C12334"/>
    <w:rsid w:val="00C1256D"/>
    <w:rsid w:val="00C12B1C"/>
    <w:rsid w:val="00C12FED"/>
    <w:rsid w:val="00C14452"/>
    <w:rsid w:val="00C14FFA"/>
    <w:rsid w:val="00C1592A"/>
    <w:rsid w:val="00C15F70"/>
    <w:rsid w:val="00C161F1"/>
    <w:rsid w:val="00C16A96"/>
    <w:rsid w:val="00C17906"/>
    <w:rsid w:val="00C1793E"/>
    <w:rsid w:val="00C17D63"/>
    <w:rsid w:val="00C211BD"/>
    <w:rsid w:val="00C24219"/>
    <w:rsid w:val="00C25C04"/>
    <w:rsid w:val="00C261E9"/>
    <w:rsid w:val="00C27ACC"/>
    <w:rsid w:val="00C3085B"/>
    <w:rsid w:val="00C30991"/>
    <w:rsid w:val="00C30C81"/>
    <w:rsid w:val="00C31A7A"/>
    <w:rsid w:val="00C31D06"/>
    <w:rsid w:val="00C336FD"/>
    <w:rsid w:val="00C34B31"/>
    <w:rsid w:val="00C350CC"/>
    <w:rsid w:val="00C35C32"/>
    <w:rsid w:val="00C35D50"/>
    <w:rsid w:val="00C35F86"/>
    <w:rsid w:val="00C362A7"/>
    <w:rsid w:val="00C36AAB"/>
    <w:rsid w:val="00C37A2E"/>
    <w:rsid w:val="00C40237"/>
    <w:rsid w:val="00C40B2C"/>
    <w:rsid w:val="00C41FE9"/>
    <w:rsid w:val="00C42CD8"/>
    <w:rsid w:val="00C42FAE"/>
    <w:rsid w:val="00C446A4"/>
    <w:rsid w:val="00C44AE9"/>
    <w:rsid w:val="00C45236"/>
    <w:rsid w:val="00C45E49"/>
    <w:rsid w:val="00C45EDA"/>
    <w:rsid w:val="00C46DD3"/>
    <w:rsid w:val="00C4735F"/>
    <w:rsid w:val="00C47370"/>
    <w:rsid w:val="00C50649"/>
    <w:rsid w:val="00C51C00"/>
    <w:rsid w:val="00C51C29"/>
    <w:rsid w:val="00C521C6"/>
    <w:rsid w:val="00C53B0F"/>
    <w:rsid w:val="00C55C64"/>
    <w:rsid w:val="00C564AC"/>
    <w:rsid w:val="00C6157A"/>
    <w:rsid w:val="00C616C7"/>
    <w:rsid w:val="00C62201"/>
    <w:rsid w:val="00C62293"/>
    <w:rsid w:val="00C6419C"/>
    <w:rsid w:val="00C646D1"/>
    <w:rsid w:val="00C657C2"/>
    <w:rsid w:val="00C65D81"/>
    <w:rsid w:val="00C662EA"/>
    <w:rsid w:val="00C66B5A"/>
    <w:rsid w:val="00C67230"/>
    <w:rsid w:val="00C675A7"/>
    <w:rsid w:val="00C67D05"/>
    <w:rsid w:val="00C71468"/>
    <w:rsid w:val="00C7251F"/>
    <w:rsid w:val="00C736EE"/>
    <w:rsid w:val="00C74651"/>
    <w:rsid w:val="00C74E3A"/>
    <w:rsid w:val="00C75197"/>
    <w:rsid w:val="00C75214"/>
    <w:rsid w:val="00C752AC"/>
    <w:rsid w:val="00C75F07"/>
    <w:rsid w:val="00C767DE"/>
    <w:rsid w:val="00C77807"/>
    <w:rsid w:val="00C778D4"/>
    <w:rsid w:val="00C77CC1"/>
    <w:rsid w:val="00C77D29"/>
    <w:rsid w:val="00C80AE6"/>
    <w:rsid w:val="00C80B8F"/>
    <w:rsid w:val="00C810BE"/>
    <w:rsid w:val="00C8125B"/>
    <w:rsid w:val="00C82DF6"/>
    <w:rsid w:val="00C83C6F"/>
    <w:rsid w:val="00C85A2B"/>
    <w:rsid w:val="00C86672"/>
    <w:rsid w:val="00C8727B"/>
    <w:rsid w:val="00C922F2"/>
    <w:rsid w:val="00C95D8C"/>
    <w:rsid w:val="00C975FE"/>
    <w:rsid w:val="00C97BED"/>
    <w:rsid w:val="00CA11E7"/>
    <w:rsid w:val="00CA13B1"/>
    <w:rsid w:val="00CA2077"/>
    <w:rsid w:val="00CA28DB"/>
    <w:rsid w:val="00CA7E28"/>
    <w:rsid w:val="00CB02A9"/>
    <w:rsid w:val="00CB076C"/>
    <w:rsid w:val="00CB15C9"/>
    <w:rsid w:val="00CB1C8F"/>
    <w:rsid w:val="00CB232C"/>
    <w:rsid w:val="00CB4BEB"/>
    <w:rsid w:val="00CB5DCF"/>
    <w:rsid w:val="00CB64F0"/>
    <w:rsid w:val="00CB6928"/>
    <w:rsid w:val="00CB72C5"/>
    <w:rsid w:val="00CB747A"/>
    <w:rsid w:val="00CC154E"/>
    <w:rsid w:val="00CC3D94"/>
    <w:rsid w:val="00CC3FEB"/>
    <w:rsid w:val="00CC52B8"/>
    <w:rsid w:val="00CC66A0"/>
    <w:rsid w:val="00CC6E8E"/>
    <w:rsid w:val="00CC7FF6"/>
    <w:rsid w:val="00CD1141"/>
    <w:rsid w:val="00CD2B69"/>
    <w:rsid w:val="00CD305F"/>
    <w:rsid w:val="00CD3495"/>
    <w:rsid w:val="00CD54B7"/>
    <w:rsid w:val="00CD598D"/>
    <w:rsid w:val="00CD5AB0"/>
    <w:rsid w:val="00CD6B9A"/>
    <w:rsid w:val="00CD6C97"/>
    <w:rsid w:val="00CD714D"/>
    <w:rsid w:val="00CD7576"/>
    <w:rsid w:val="00CD7908"/>
    <w:rsid w:val="00CE03D5"/>
    <w:rsid w:val="00CE5C34"/>
    <w:rsid w:val="00CE5E31"/>
    <w:rsid w:val="00CE69C3"/>
    <w:rsid w:val="00CE706D"/>
    <w:rsid w:val="00CF1270"/>
    <w:rsid w:val="00CF2035"/>
    <w:rsid w:val="00CF3CA1"/>
    <w:rsid w:val="00CF53CE"/>
    <w:rsid w:val="00CF5FF4"/>
    <w:rsid w:val="00CF6401"/>
    <w:rsid w:val="00CF6F8A"/>
    <w:rsid w:val="00CF7934"/>
    <w:rsid w:val="00CF7E63"/>
    <w:rsid w:val="00D00096"/>
    <w:rsid w:val="00D01F92"/>
    <w:rsid w:val="00D024FA"/>
    <w:rsid w:val="00D041FC"/>
    <w:rsid w:val="00D0430E"/>
    <w:rsid w:val="00D05029"/>
    <w:rsid w:val="00D1018E"/>
    <w:rsid w:val="00D101B0"/>
    <w:rsid w:val="00D1047B"/>
    <w:rsid w:val="00D10B1C"/>
    <w:rsid w:val="00D120BC"/>
    <w:rsid w:val="00D131C6"/>
    <w:rsid w:val="00D13E90"/>
    <w:rsid w:val="00D14EBC"/>
    <w:rsid w:val="00D150D4"/>
    <w:rsid w:val="00D17A7B"/>
    <w:rsid w:val="00D22A63"/>
    <w:rsid w:val="00D248F0"/>
    <w:rsid w:val="00D24FAE"/>
    <w:rsid w:val="00D25429"/>
    <w:rsid w:val="00D25583"/>
    <w:rsid w:val="00D25646"/>
    <w:rsid w:val="00D27C90"/>
    <w:rsid w:val="00D3147C"/>
    <w:rsid w:val="00D318C8"/>
    <w:rsid w:val="00D31E66"/>
    <w:rsid w:val="00D3250E"/>
    <w:rsid w:val="00D34F48"/>
    <w:rsid w:val="00D402DC"/>
    <w:rsid w:val="00D40A6B"/>
    <w:rsid w:val="00D429F1"/>
    <w:rsid w:val="00D42FE8"/>
    <w:rsid w:val="00D44173"/>
    <w:rsid w:val="00D44914"/>
    <w:rsid w:val="00D451A9"/>
    <w:rsid w:val="00D4531F"/>
    <w:rsid w:val="00D456CA"/>
    <w:rsid w:val="00D47130"/>
    <w:rsid w:val="00D47167"/>
    <w:rsid w:val="00D47707"/>
    <w:rsid w:val="00D47F7E"/>
    <w:rsid w:val="00D50933"/>
    <w:rsid w:val="00D5465A"/>
    <w:rsid w:val="00D548A6"/>
    <w:rsid w:val="00D54A13"/>
    <w:rsid w:val="00D54F81"/>
    <w:rsid w:val="00D55967"/>
    <w:rsid w:val="00D55BE5"/>
    <w:rsid w:val="00D561AA"/>
    <w:rsid w:val="00D57708"/>
    <w:rsid w:val="00D6086B"/>
    <w:rsid w:val="00D608B0"/>
    <w:rsid w:val="00D628DD"/>
    <w:rsid w:val="00D6413F"/>
    <w:rsid w:val="00D66651"/>
    <w:rsid w:val="00D67556"/>
    <w:rsid w:val="00D67848"/>
    <w:rsid w:val="00D719A2"/>
    <w:rsid w:val="00D724C4"/>
    <w:rsid w:val="00D76981"/>
    <w:rsid w:val="00D804E9"/>
    <w:rsid w:val="00D82586"/>
    <w:rsid w:val="00D837F7"/>
    <w:rsid w:val="00D847C6"/>
    <w:rsid w:val="00D84E72"/>
    <w:rsid w:val="00D852AC"/>
    <w:rsid w:val="00D86D63"/>
    <w:rsid w:val="00D903C4"/>
    <w:rsid w:val="00D904AA"/>
    <w:rsid w:val="00D9093D"/>
    <w:rsid w:val="00D91946"/>
    <w:rsid w:val="00D92A62"/>
    <w:rsid w:val="00D93042"/>
    <w:rsid w:val="00D93536"/>
    <w:rsid w:val="00D94014"/>
    <w:rsid w:val="00D949AB"/>
    <w:rsid w:val="00D9525C"/>
    <w:rsid w:val="00D9652A"/>
    <w:rsid w:val="00DA042B"/>
    <w:rsid w:val="00DA1BAA"/>
    <w:rsid w:val="00DA28C5"/>
    <w:rsid w:val="00DA2FBB"/>
    <w:rsid w:val="00DA3178"/>
    <w:rsid w:val="00DA3801"/>
    <w:rsid w:val="00DA3F30"/>
    <w:rsid w:val="00DA4520"/>
    <w:rsid w:val="00DA46F1"/>
    <w:rsid w:val="00DA4729"/>
    <w:rsid w:val="00DA7079"/>
    <w:rsid w:val="00DA7F60"/>
    <w:rsid w:val="00DB0229"/>
    <w:rsid w:val="00DB1CD9"/>
    <w:rsid w:val="00DB2FD8"/>
    <w:rsid w:val="00DB38A5"/>
    <w:rsid w:val="00DB3D82"/>
    <w:rsid w:val="00DB3EC0"/>
    <w:rsid w:val="00DB616C"/>
    <w:rsid w:val="00DB72CB"/>
    <w:rsid w:val="00DB7E87"/>
    <w:rsid w:val="00DB7F43"/>
    <w:rsid w:val="00DC0A0F"/>
    <w:rsid w:val="00DC0BC8"/>
    <w:rsid w:val="00DC0CF5"/>
    <w:rsid w:val="00DC11BA"/>
    <w:rsid w:val="00DC1D16"/>
    <w:rsid w:val="00DC2A4C"/>
    <w:rsid w:val="00DC4A54"/>
    <w:rsid w:val="00DD204F"/>
    <w:rsid w:val="00DD2AFD"/>
    <w:rsid w:val="00DD2D1C"/>
    <w:rsid w:val="00DD3737"/>
    <w:rsid w:val="00DD3A4C"/>
    <w:rsid w:val="00DD4CC5"/>
    <w:rsid w:val="00DD540B"/>
    <w:rsid w:val="00DD62D2"/>
    <w:rsid w:val="00DD6DB5"/>
    <w:rsid w:val="00DE0D71"/>
    <w:rsid w:val="00DE149D"/>
    <w:rsid w:val="00DE1502"/>
    <w:rsid w:val="00DE22F8"/>
    <w:rsid w:val="00DE446E"/>
    <w:rsid w:val="00DE4735"/>
    <w:rsid w:val="00DE4F94"/>
    <w:rsid w:val="00DE68E2"/>
    <w:rsid w:val="00DF0CF2"/>
    <w:rsid w:val="00DF10F6"/>
    <w:rsid w:val="00DF17D4"/>
    <w:rsid w:val="00DF3FE7"/>
    <w:rsid w:val="00DF55D9"/>
    <w:rsid w:val="00DF5D82"/>
    <w:rsid w:val="00DF6054"/>
    <w:rsid w:val="00DF6F36"/>
    <w:rsid w:val="00DF764B"/>
    <w:rsid w:val="00DF7B33"/>
    <w:rsid w:val="00E00960"/>
    <w:rsid w:val="00E009F2"/>
    <w:rsid w:val="00E010F2"/>
    <w:rsid w:val="00E012B8"/>
    <w:rsid w:val="00E01956"/>
    <w:rsid w:val="00E0560E"/>
    <w:rsid w:val="00E0568E"/>
    <w:rsid w:val="00E07855"/>
    <w:rsid w:val="00E07E58"/>
    <w:rsid w:val="00E104CC"/>
    <w:rsid w:val="00E10BA5"/>
    <w:rsid w:val="00E11DC1"/>
    <w:rsid w:val="00E12307"/>
    <w:rsid w:val="00E12C4C"/>
    <w:rsid w:val="00E12D62"/>
    <w:rsid w:val="00E131CA"/>
    <w:rsid w:val="00E1386E"/>
    <w:rsid w:val="00E13B99"/>
    <w:rsid w:val="00E14610"/>
    <w:rsid w:val="00E14879"/>
    <w:rsid w:val="00E157D6"/>
    <w:rsid w:val="00E15DD2"/>
    <w:rsid w:val="00E16C50"/>
    <w:rsid w:val="00E17B28"/>
    <w:rsid w:val="00E215F3"/>
    <w:rsid w:val="00E21A0A"/>
    <w:rsid w:val="00E22ED3"/>
    <w:rsid w:val="00E22FD7"/>
    <w:rsid w:val="00E23599"/>
    <w:rsid w:val="00E23F1D"/>
    <w:rsid w:val="00E26717"/>
    <w:rsid w:val="00E278C5"/>
    <w:rsid w:val="00E27C44"/>
    <w:rsid w:val="00E3074A"/>
    <w:rsid w:val="00E3119A"/>
    <w:rsid w:val="00E31C11"/>
    <w:rsid w:val="00E32B60"/>
    <w:rsid w:val="00E32DBD"/>
    <w:rsid w:val="00E33FB0"/>
    <w:rsid w:val="00E34734"/>
    <w:rsid w:val="00E35065"/>
    <w:rsid w:val="00E36CC6"/>
    <w:rsid w:val="00E36DCE"/>
    <w:rsid w:val="00E371A2"/>
    <w:rsid w:val="00E37DEA"/>
    <w:rsid w:val="00E37DF0"/>
    <w:rsid w:val="00E405F8"/>
    <w:rsid w:val="00E40D5A"/>
    <w:rsid w:val="00E43130"/>
    <w:rsid w:val="00E43361"/>
    <w:rsid w:val="00E4365C"/>
    <w:rsid w:val="00E43D30"/>
    <w:rsid w:val="00E44B0E"/>
    <w:rsid w:val="00E4508A"/>
    <w:rsid w:val="00E452F4"/>
    <w:rsid w:val="00E45AF9"/>
    <w:rsid w:val="00E45D4B"/>
    <w:rsid w:val="00E46161"/>
    <w:rsid w:val="00E47623"/>
    <w:rsid w:val="00E47805"/>
    <w:rsid w:val="00E51A6D"/>
    <w:rsid w:val="00E51D45"/>
    <w:rsid w:val="00E53483"/>
    <w:rsid w:val="00E53C27"/>
    <w:rsid w:val="00E5499A"/>
    <w:rsid w:val="00E556E9"/>
    <w:rsid w:val="00E55780"/>
    <w:rsid w:val="00E566CB"/>
    <w:rsid w:val="00E62A84"/>
    <w:rsid w:val="00E6371C"/>
    <w:rsid w:val="00E63BC0"/>
    <w:rsid w:val="00E6424F"/>
    <w:rsid w:val="00E644C1"/>
    <w:rsid w:val="00E653AA"/>
    <w:rsid w:val="00E65D59"/>
    <w:rsid w:val="00E7011D"/>
    <w:rsid w:val="00E701AB"/>
    <w:rsid w:val="00E72E78"/>
    <w:rsid w:val="00E739B7"/>
    <w:rsid w:val="00E7467B"/>
    <w:rsid w:val="00E747CC"/>
    <w:rsid w:val="00E7598A"/>
    <w:rsid w:val="00E75F7A"/>
    <w:rsid w:val="00E76522"/>
    <w:rsid w:val="00E7784C"/>
    <w:rsid w:val="00E77883"/>
    <w:rsid w:val="00E80722"/>
    <w:rsid w:val="00E81029"/>
    <w:rsid w:val="00E81520"/>
    <w:rsid w:val="00E81C77"/>
    <w:rsid w:val="00E82417"/>
    <w:rsid w:val="00E82903"/>
    <w:rsid w:val="00E82DAB"/>
    <w:rsid w:val="00E8479B"/>
    <w:rsid w:val="00E852E8"/>
    <w:rsid w:val="00E85CEA"/>
    <w:rsid w:val="00E876A0"/>
    <w:rsid w:val="00E8789D"/>
    <w:rsid w:val="00E92D6E"/>
    <w:rsid w:val="00E9313F"/>
    <w:rsid w:val="00E94133"/>
    <w:rsid w:val="00E95646"/>
    <w:rsid w:val="00E956EB"/>
    <w:rsid w:val="00E9679C"/>
    <w:rsid w:val="00E9694A"/>
    <w:rsid w:val="00E9765E"/>
    <w:rsid w:val="00E97B1D"/>
    <w:rsid w:val="00E97B2D"/>
    <w:rsid w:val="00E97EF4"/>
    <w:rsid w:val="00EA0195"/>
    <w:rsid w:val="00EA0D39"/>
    <w:rsid w:val="00EA112B"/>
    <w:rsid w:val="00EA138E"/>
    <w:rsid w:val="00EA214C"/>
    <w:rsid w:val="00EA2886"/>
    <w:rsid w:val="00EA2C0E"/>
    <w:rsid w:val="00EA2CF7"/>
    <w:rsid w:val="00EA38C8"/>
    <w:rsid w:val="00EA4E48"/>
    <w:rsid w:val="00EA4F7A"/>
    <w:rsid w:val="00EA5C29"/>
    <w:rsid w:val="00EA65A6"/>
    <w:rsid w:val="00EA65FD"/>
    <w:rsid w:val="00EB0D8E"/>
    <w:rsid w:val="00EB2894"/>
    <w:rsid w:val="00EB2E8D"/>
    <w:rsid w:val="00EB381B"/>
    <w:rsid w:val="00EB39EC"/>
    <w:rsid w:val="00EB4E0A"/>
    <w:rsid w:val="00EB6BB9"/>
    <w:rsid w:val="00EB71BC"/>
    <w:rsid w:val="00EC00D8"/>
    <w:rsid w:val="00EC01B0"/>
    <w:rsid w:val="00EC02F4"/>
    <w:rsid w:val="00EC085D"/>
    <w:rsid w:val="00EC19F3"/>
    <w:rsid w:val="00EC2BE1"/>
    <w:rsid w:val="00EC49D5"/>
    <w:rsid w:val="00EC64E7"/>
    <w:rsid w:val="00EC6DA2"/>
    <w:rsid w:val="00EC7734"/>
    <w:rsid w:val="00ED16AD"/>
    <w:rsid w:val="00ED1B91"/>
    <w:rsid w:val="00ED1F30"/>
    <w:rsid w:val="00ED302E"/>
    <w:rsid w:val="00ED32FE"/>
    <w:rsid w:val="00ED4910"/>
    <w:rsid w:val="00ED637D"/>
    <w:rsid w:val="00ED6820"/>
    <w:rsid w:val="00EE0D3F"/>
    <w:rsid w:val="00EE1807"/>
    <w:rsid w:val="00EE32D0"/>
    <w:rsid w:val="00EE39BD"/>
    <w:rsid w:val="00EE50D0"/>
    <w:rsid w:val="00EE639F"/>
    <w:rsid w:val="00EE6DC5"/>
    <w:rsid w:val="00EE71C5"/>
    <w:rsid w:val="00EF2612"/>
    <w:rsid w:val="00EF3291"/>
    <w:rsid w:val="00EF409F"/>
    <w:rsid w:val="00EF5071"/>
    <w:rsid w:val="00EF52C9"/>
    <w:rsid w:val="00EF5EE0"/>
    <w:rsid w:val="00F00980"/>
    <w:rsid w:val="00F00B1C"/>
    <w:rsid w:val="00F01712"/>
    <w:rsid w:val="00F0239A"/>
    <w:rsid w:val="00F02CC8"/>
    <w:rsid w:val="00F04709"/>
    <w:rsid w:val="00F04E20"/>
    <w:rsid w:val="00F06F20"/>
    <w:rsid w:val="00F10FBB"/>
    <w:rsid w:val="00F12F1A"/>
    <w:rsid w:val="00F13088"/>
    <w:rsid w:val="00F17C51"/>
    <w:rsid w:val="00F207EA"/>
    <w:rsid w:val="00F209ED"/>
    <w:rsid w:val="00F20F7F"/>
    <w:rsid w:val="00F21844"/>
    <w:rsid w:val="00F2204E"/>
    <w:rsid w:val="00F238B9"/>
    <w:rsid w:val="00F2411E"/>
    <w:rsid w:val="00F242A2"/>
    <w:rsid w:val="00F2465F"/>
    <w:rsid w:val="00F255AA"/>
    <w:rsid w:val="00F25F72"/>
    <w:rsid w:val="00F273EB"/>
    <w:rsid w:val="00F32293"/>
    <w:rsid w:val="00F34317"/>
    <w:rsid w:val="00F35155"/>
    <w:rsid w:val="00F352B7"/>
    <w:rsid w:val="00F354C3"/>
    <w:rsid w:val="00F35CA2"/>
    <w:rsid w:val="00F36238"/>
    <w:rsid w:val="00F3625A"/>
    <w:rsid w:val="00F36713"/>
    <w:rsid w:val="00F368BD"/>
    <w:rsid w:val="00F36DCD"/>
    <w:rsid w:val="00F36F67"/>
    <w:rsid w:val="00F3732C"/>
    <w:rsid w:val="00F40423"/>
    <w:rsid w:val="00F42E5A"/>
    <w:rsid w:val="00F43BE1"/>
    <w:rsid w:val="00F43D95"/>
    <w:rsid w:val="00F45AF6"/>
    <w:rsid w:val="00F465D6"/>
    <w:rsid w:val="00F467B2"/>
    <w:rsid w:val="00F4769A"/>
    <w:rsid w:val="00F47990"/>
    <w:rsid w:val="00F50B5A"/>
    <w:rsid w:val="00F510AF"/>
    <w:rsid w:val="00F522CE"/>
    <w:rsid w:val="00F53515"/>
    <w:rsid w:val="00F53FF6"/>
    <w:rsid w:val="00F54434"/>
    <w:rsid w:val="00F54FDC"/>
    <w:rsid w:val="00F55955"/>
    <w:rsid w:val="00F56019"/>
    <w:rsid w:val="00F575B6"/>
    <w:rsid w:val="00F57D6C"/>
    <w:rsid w:val="00F6041B"/>
    <w:rsid w:val="00F62547"/>
    <w:rsid w:val="00F656FC"/>
    <w:rsid w:val="00F70720"/>
    <w:rsid w:val="00F71702"/>
    <w:rsid w:val="00F71FBE"/>
    <w:rsid w:val="00F738C1"/>
    <w:rsid w:val="00F7396C"/>
    <w:rsid w:val="00F73FDE"/>
    <w:rsid w:val="00F74093"/>
    <w:rsid w:val="00F747D7"/>
    <w:rsid w:val="00F74D92"/>
    <w:rsid w:val="00F818C2"/>
    <w:rsid w:val="00F8206A"/>
    <w:rsid w:val="00F82284"/>
    <w:rsid w:val="00F85795"/>
    <w:rsid w:val="00F8675E"/>
    <w:rsid w:val="00F87EC1"/>
    <w:rsid w:val="00F87F7C"/>
    <w:rsid w:val="00F9123A"/>
    <w:rsid w:val="00F92259"/>
    <w:rsid w:val="00F92592"/>
    <w:rsid w:val="00F9329D"/>
    <w:rsid w:val="00F94D17"/>
    <w:rsid w:val="00F9562C"/>
    <w:rsid w:val="00F96BCB"/>
    <w:rsid w:val="00FA0E60"/>
    <w:rsid w:val="00FA12FE"/>
    <w:rsid w:val="00FA1D59"/>
    <w:rsid w:val="00FA28D7"/>
    <w:rsid w:val="00FA2F2B"/>
    <w:rsid w:val="00FA368B"/>
    <w:rsid w:val="00FA65D7"/>
    <w:rsid w:val="00FA6F6F"/>
    <w:rsid w:val="00FA7423"/>
    <w:rsid w:val="00FA7477"/>
    <w:rsid w:val="00FB18B3"/>
    <w:rsid w:val="00FB26CA"/>
    <w:rsid w:val="00FB2FF9"/>
    <w:rsid w:val="00FB38B7"/>
    <w:rsid w:val="00FB403B"/>
    <w:rsid w:val="00FB5CAD"/>
    <w:rsid w:val="00FB667A"/>
    <w:rsid w:val="00FB68CB"/>
    <w:rsid w:val="00FB6D67"/>
    <w:rsid w:val="00FB7407"/>
    <w:rsid w:val="00FB7C4B"/>
    <w:rsid w:val="00FC14C6"/>
    <w:rsid w:val="00FC301A"/>
    <w:rsid w:val="00FC381A"/>
    <w:rsid w:val="00FC405F"/>
    <w:rsid w:val="00FC52E7"/>
    <w:rsid w:val="00FC7599"/>
    <w:rsid w:val="00FC7A39"/>
    <w:rsid w:val="00FD129F"/>
    <w:rsid w:val="00FD1EA1"/>
    <w:rsid w:val="00FD31E9"/>
    <w:rsid w:val="00FD3DDC"/>
    <w:rsid w:val="00FD4150"/>
    <w:rsid w:val="00FD5C44"/>
    <w:rsid w:val="00FD65F3"/>
    <w:rsid w:val="00FE087D"/>
    <w:rsid w:val="00FE0934"/>
    <w:rsid w:val="00FE221A"/>
    <w:rsid w:val="00FE379A"/>
    <w:rsid w:val="00FE3EE9"/>
    <w:rsid w:val="00FE470D"/>
    <w:rsid w:val="00FE48DA"/>
    <w:rsid w:val="00FE49F4"/>
    <w:rsid w:val="00FE62F1"/>
    <w:rsid w:val="00FE664F"/>
    <w:rsid w:val="00FE66FB"/>
    <w:rsid w:val="00FF06C3"/>
    <w:rsid w:val="00FF0DC2"/>
    <w:rsid w:val="00FF0FA5"/>
    <w:rsid w:val="00FF1168"/>
    <w:rsid w:val="00FF31E1"/>
    <w:rsid w:val="00FF3813"/>
    <w:rsid w:val="00FF54A3"/>
    <w:rsid w:val="00FF556B"/>
    <w:rsid w:val="00FF5AEC"/>
    <w:rsid w:val="00FF5E84"/>
    <w:rsid w:val="00FF5FFF"/>
    <w:rsid w:val="00FF74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43C39E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hidden/>
    <w:rsid w:val="00BB682D"/>
    <w:pPr>
      <w:spacing w:after="200" w:line="276" w:lineRule="auto"/>
    </w:pPr>
    <w:rPr>
      <w:sz w:val="22"/>
      <w:szCs w:val="22"/>
      <w:lang w:val="pt-BR"/>
    </w:rPr>
  </w:style>
  <w:style w:type="paragraph" w:styleId="Heading1">
    <w:name w:val="heading 1"/>
    <w:basedOn w:val="Normal"/>
    <w:link w:val="Heading1Char"/>
    <w:uiPriority w:val="9"/>
    <w:qFormat/>
    <w:rsid w:val="00094C5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4A4ACE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4A4ACE"/>
    <w:rPr>
      <w:sz w:val="24"/>
      <w:szCs w:val="24"/>
      <w:lang w:val="x-none" w:eastAsia="x-none"/>
    </w:rPr>
  </w:style>
  <w:style w:type="character" w:customStyle="1" w:styleId="CommentTextChar">
    <w:name w:val="Comment Text Char"/>
    <w:link w:val="CommentText"/>
    <w:rsid w:val="004A4ACE"/>
    <w:rPr>
      <w:rFonts w:ascii="Calibri" w:eastAsia="Calibri" w:hAnsi="Calibri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4ACE"/>
    <w:pPr>
      <w:spacing w:after="0" w:line="240" w:lineRule="auto"/>
    </w:pPr>
    <w:rPr>
      <w:rFonts w:ascii="Tahoma" w:hAnsi="Tahoma" w:cs="Tahoma"/>
      <w:sz w:val="16"/>
      <w:szCs w:val="16"/>
      <w:lang w:val="en-US" w:eastAsia="x-none"/>
    </w:rPr>
  </w:style>
  <w:style w:type="character" w:customStyle="1" w:styleId="BalloonTextChar">
    <w:name w:val="Balloon Text Char"/>
    <w:link w:val="BalloonText"/>
    <w:uiPriority w:val="99"/>
    <w:semiHidden/>
    <w:rsid w:val="004A4ACE"/>
    <w:rPr>
      <w:rFonts w:ascii="Tahoma" w:hAnsi="Tahoma" w:cs="Tahoma"/>
      <w:sz w:val="16"/>
      <w:szCs w:val="16"/>
      <w:lang w:eastAsia="x-none"/>
    </w:rPr>
  </w:style>
  <w:style w:type="paragraph" w:customStyle="1" w:styleId="SombreamentoEscuro-nfase11">
    <w:name w:val="Sombreamento Escuro - Ênfase 11"/>
    <w:hidden/>
    <w:uiPriority w:val="99"/>
    <w:semiHidden/>
    <w:rsid w:val="004A4ACE"/>
    <w:rPr>
      <w:sz w:val="22"/>
      <w:szCs w:val="22"/>
      <w:lang w:val="pt-BR"/>
    </w:rPr>
  </w:style>
  <w:style w:type="character" w:styleId="Hyperlink">
    <w:name w:val="Hyperlink"/>
    <w:uiPriority w:val="99"/>
    <w:unhideWhenUsed/>
    <w:rsid w:val="004A4ACE"/>
    <w:rPr>
      <w:color w:val="0000FF"/>
      <w:u w:val="single"/>
    </w:rPr>
  </w:style>
  <w:style w:type="character" w:styleId="LineNumber">
    <w:name w:val="line number"/>
    <w:uiPriority w:val="99"/>
    <w:semiHidden/>
    <w:unhideWhenUsed/>
    <w:rsid w:val="004A4ACE"/>
  </w:style>
  <w:style w:type="paragraph" w:customStyle="1" w:styleId="EndNoteBibliographyTitle">
    <w:name w:val="EndNote Bibliography Title"/>
    <w:basedOn w:val="Normal"/>
    <w:link w:val="EndNoteBibliographyTitleChar"/>
    <w:rsid w:val="004A4ACE"/>
    <w:pPr>
      <w:spacing w:after="0"/>
      <w:jc w:val="center"/>
    </w:pPr>
    <w:rPr>
      <w:rFonts w:ascii="Book Antiqua" w:hAnsi="Book Antiqua"/>
      <w:noProof/>
      <w:sz w:val="24"/>
      <w:szCs w:val="20"/>
      <w:lang w:val="en-US"/>
    </w:rPr>
  </w:style>
  <w:style w:type="character" w:customStyle="1" w:styleId="EndNoteBibliographyTitleChar">
    <w:name w:val="EndNote Bibliography Title Char"/>
    <w:link w:val="EndNoteBibliographyTitle"/>
    <w:rsid w:val="004A4ACE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A4ACE"/>
    <w:pPr>
      <w:spacing w:line="480" w:lineRule="auto"/>
    </w:pPr>
    <w:rPr>
      <w:rFonts w:ascii="Book Antiqua" w:hAnsi="Book Antiqua"/>
      <w:noProof/>
      <w:sz w:val="24"/>
      <w:szCs w:val="20"/>
      <w:lang w:val="en-US"/>
    </w:rPr>
  </w:style>
  <w:style w:type="character" w:customStyle="1" w:styleId="EndNoteBibliographyChar">
    <w:name w:val="EndNote Bibliography Char"/>
    <w:link w:val="EndNoteBibliography"/>
    <w:rsid w:val="004A4ACE"/>
    <w:rPr>
      <w:rFonts w:ascii="Book Antiqua" w:hAnsi="Book Antiqua"/>
      <w:noProof/>
      <w:sz w:val="24"/>
    </w:rPr>
  </w:style>
  <w:style w:type="character" w:customStyle="1" w:styleId="TitleChar">
    <w:name w:val="Title Char"/>
    <w:link w:val="Title"/>
    <w:uiPriority w:val="10"/>
    <w:rsid w:val="004A4ACE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paragraph" w:styleId="Title">
    <w:name w:val="Title"/>
    <w:basedOn w:val="Normal"/>
    <w:next w:val="Normal"/>
    <w:link w:val="TitleChar"/>
    <w:uiPriority w:val="10"/>
    <w:qFormat/>
    <w:rsid w:val="004A4ACE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  <w:lang w:val="x-none" w:eastAsia="x-none"/>
    </w:rPr>
  </w:style>
  <w:style w:type="character" w:customStyle="1" w:styleId="TtuloChar1">
    <w:name w:val="Título Char1"/>
    <w:uiPriority w:val="10"/>
    <w:rsid w:val="004A4ACE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odyText3Char">
    <w:name w:val="Body Text 3 Char"/>
    <w:link w:val="BodyText3"/>
    <w:uiPriority w:val="99"/>
    <w:semiHidden/>
    <w:rsid w:val="004A4ACE"/>
    <w:rPr>
      <w:rFonts w:ascii="Arial" w:eastAsia="Times New Roman" w:hAnsi="Arial" w:cs="Times New Roman"/>
      <w:b/>
      <w:bCs/>
      <w:sz w:val="24"/>
      <w:szCs w:val="24"/>
      <w:lang w:val="en-US" w:eastAsia="pt-BR"/>
    </w:rPr>
  </w:style>
  <w:style w:type="paragraph" w:styleId="BodyText3">
    <w:name w:val="Body Text 3"/>
    <w:basedOn w:val="Normal"/>
    <w:link w:val="BodyText3Char"/>
    <w:uiPriority w:val="99"/>
    <w:semiHidden/>
    <w:rsid w:val="004A4ACE"/>
    <w:pPr>
      <w:spacing w:after="0" w:line="240" w:lineRule="auto"/>
      <w:jc w:val="both"/>
    </w:pPr>
    <w:rPr>
      <w:rFonts w:ascii="Arial" w:eastAsia="Times New Roman" w:hAnsi="Arial"/>
      <w:b/>
      <w:bCs/>
      <w:sz w:val="24"/>
      <w:szCs w:val="24"/>
      <w:lang w:val="en-US" w:eastAsia="pt-BR"/>
    </w:rPr>
  </w:style>
  <w:style w:type="character" w:customStyle="1" w:styleId="Corpodetexto3Char1">
    <w:name w:val="Corpo de texto 3 Char1"/>
    <w:uiPriority w:val="99"/>
    <w:semiHidden/>
    <w:rsid w:val="004A4ACE"/>
    <w:rPr>
      <w:rFonts w:ascii="Calibri" w:eastAsia="Calibri" w:hAnsi="Calibri" w:cs="Times New Roman"/>
      <w:sz w:val="16"/>
      <w:szCs w:val="16"/>
    </w:rPr>
  </w:style>
  <w:style w:type="paragraph" w:customStyle="1" w:styleId="paragraphscx153818591">
    <w:name w:val="paragraph scx153818591"/>
    <w:basedOn w:val="Normal"/>
    <w:rsid w:val="004A4AC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GB" w:eastAsia="en-GB"/>
    </w:rPr>
  </w:style>
  <w:style w:type="paragraph" w:customStyle="1" w:styleId="ListaColorida-nfase11">
    <w:name w:val="Lista Colorida - Ênfase 11"/>
    <w:basedOn w:val="Normal"/>
    <w:uiPriority w:val="34"/>
    <w:qFormat/>
    <w:rsid w:val="004A4ACE"/>
    <w:pPr>
      <w:ind w:left="720"/>
      <w:contextualSpacing/>
    </w:pPr>
  </w:style>
  <w:style w:type="character" w:customStyle="1" w:styleId="shorttext">
    <w:name w:val="short_text"/>
    <w:rsid w:val="004A4ACE"/>
  </w:style>
  <w:style w:type="character" w:customStyle="1" w:styleId="hps">
    <w:name w:val="hps"/>
    <w:rsid w:val="004A4AC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4AC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A4ACE"/>
    <w:rPr>
      <w:rFonts w:ascii="Calibri" w:eastAsia="Calibri" w:hAnsi="Calibri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4A4A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A4ACE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HeaderChar">
    <w:name w:val="Header Char"/>
    <w:link w:val="Header"/>
    <w:uiPriority w:val="99"/>
    <w:rsid w:val="004A4ACE"/>
    <w:rPr>
      <w:rFonts w:ascii="Calibri" w:eastAsia="Calibri" w:hAnsi="Calibri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4A4ACE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FooterChar">
    <w:name w:val="Footer Char"/>
    <w:link w:val="Footer"/>
    <w:uiPriority w:val="99"/>
    <w:rsid w:val="004A4ACE"/>
    <w:rPr>
      <w:rFonts w:ascii="Calibri" w:eastAsia="Calibri" w:hAnsi="Calibri" w:cs="Times New Roman"/>
      <w:sz w:val="20"/>
      <w:szCs w:val="20"/>
    </w:rPr>
  </w:style>
  <w:style w:type="character" w:customStyle="1" w:styleId="longtext1">
    <w:name w:val="long_text1"/>
    <w:rsid w:val="00857105"/>
    <w:rPr>
      <w:sz w:val="20"/>
      <w:szCs w:val="20"/>
    </w:rPr>
  </w:style>
  <w:style w:type="character" w:customStyle="1" w:styleId="apple-converted-space">
    <w:name w:val="apple-converted-space"/>
    <w:rsid w:val="0067377C"/>
  </w:style>
  <w:style w:type="character" w:customStyle="1" w:styleId="Heading1Char">
    <w:name w:val="Heading 1 Char"/>
    <w:link w:val="Heading1"/>
    <w:uiPriority w:val="9"/>
    <w:rsid w:val="00094C52"/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unhideWhenUsed/>
    <w:rsid w:val="00D9525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character" w:customStyle="1" w:styleId="highlight">
    <w:name w:val="highlight"/>
    <w:basedOn w:val="DefaultParagraphFont"/>
    <w:rsid w:val="00E852E8"/>
  </w:style>
  <w:style w:type="character" w:customStyle="1" w:styleId="hpsatn">
    <w:name w:val="hps atn"/>
    <w:basedOn w:val="DefaultParagraphFont"/>
    <w:rsid w:val="007A1D43"/>
  </w:style>
  <w:style w:type="paragraph" w:styleId="Caption">
    <w:name w:val="caption"/>
    <w:basedOn w:val="Normal"/>
    <w:next w:val="Normal"/>
    <w:qFormat/>
    <w:rsid w:val="000E3298"/>
    <w:pPr>
      <w:suppressAutoHyphens/>
    </w:pPr>
    <w:rPr>
      <w:rFonts w:eastAsia="Times New Roman" w:cs="Calibri"/>
      <w:b/>
      <w:bCs/>
      <w:sz w:val="20"/>
      <w:szCs w:val="20"/>
      <w:lang w:eastAsia="ar-SA"/>
    </w:rPr>
  </w:style>
  <w:style w:type="character" w:styleId="Emphasis">
    <w:name w:val="Emphasis"/>
    <w:uiPriority w:val="20"/>
    <w:qFormat/>
    <w:rsid w:val="00FC381A"/>
    <w:rPr>
      <w:i/>
      <w:iCs/>
    </w:rPr>
  </w:style>
  <w:style w:type="paragraph" w:customStyle="1" w:styleId="ColorfulList-Accent11">
    <w:name w:val="Colorful List - Accent 11"/>
    <w:basedOn w:val="Normal"/>
    <w:uiPriority w:val="34"/>
    <w:qFormat/>
    <w:rsid w:val="007C7E94"/>
    <w:pPr>
      <w:ind w:left="720"/>
      <w:contextualSpacing/>
    </w:pPr>
  </w:style>
  <w:style w:type="paragraph" w:customStyle="1" w:styleId="ColorfulShading-Accent11">
    <w:name w:val="Colorful Shading - Accent 11"/>
    <w:hidden/>
    <w:uiPriority w:val="71"/>
    <w:rsid w:val="00BB682D"/>
    <w:rPr>
      <w:sz w:val="22"/>
      <w:szCs w:val="22"/>
      <w:lang w:val="pt-BR"/>
    </w:rPr>
  </w:style>
  <w:style w:type="paragraph" w:styleId="Revision">
    <w:name w:val="Revision"/>
    <w:hidden/>
    <w:uiPriority w:val="99"/>
    <w:semiHidden/>
    <w:rsid w:val="00F465D6"/>
    <w:rPr>
      <w:sz w:val="22"/>
      <w:szCs w:val="22"/>
      <w:lang w:val="pt-BR"/>
    </w:rPr>
  </w:style>
  <w:style w:type="paragraph" w:styleId="ListParagraph">
    <w:name w:val="List Paragraph"/>
    <w:basedOn w:val="Normal"/>
    <w:uiPriority w:val="34"/>
    <w:qFormat/>
    <w:rsid w:val="00575571"/>
    <w:pPr>
      <w:ind w:left="720"/>
      <w:contextualSpacing/>
    </w:pPr>
  </w:style>
  <w:style w:type="paragraph" w:customStyle="1" w:styleId="1">
    <w:name w:val="正文1"/>
    <w:uiPriority w:val="99"/>
    <w:rsid w:val="00F9562C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hidden/>
    <w:rsid w:val="00BB682D"/>
    <w:pPr>
      <w:spacing w:after="200" w:line="276" w:lineRule="auto"/>
    </w:pPr>
    <w:rPr>
      <w:sz w:val="22"/>
      <w:szCs w:val="22"/>
      <w:lang w:val="pt-BR"/>
    </w:rPr>
  </w:style>
  <w:style w:type="paragraph" w:styleId="Heading1">
    <w:name w:val="heading 1"/>
    <w:basedOn w:val="Normal"/>
    <w:link w:val="Heading1Char"/>
    <w:uiPriority w:val="9"/>
    <w:qFormat/>
    <w:rsid w:val="00094C5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4A4ACE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4A4ACE"/>
    <w:rPr>
      <w:sz w:val="24"/>
      <w:szCs w:val="24"/>
      <w:lang w:val="x-none" w:eastAsia="x-none"/>
    </w:rPr>
  </w:style>
  <w:style w:type="character" w:customStyle="1" w:styleId="CommentTextChar">
    <w:name w:val="Comment Text Char"/>
    <w:link w:val="CommentText"/>
    <w:rsid w:val="004A4ACE"/>
    <w:rPr>
      <w:rFonts w:ascii="Calibri" w:eastAsia="Calibri" w:hAnsi="Calibri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4ACE"/>
    <w:pPr>
      <w:spacing w:after="0" w:line="240" w:lineRule="auto"/>
    </w:pPr>
    <w:rPr>
      <w:rFonts w:ascii="Tahoma" w:hAnsi="Tahoma" w:cs="Tahoma"/>
      <w:sz w:val="16"/>
      <w:szCs w:val="16"/>
      <w:lang w:val="en-US" w:eastAsia="x-none"/>
    </w:rPr>
  </w:style>
  <w:style w:type="character" w:customStyle="1" w:styleId="BalloonTextChar">
    <w:name w:val="Balloon Text Char"/>
    <w:link w:val="BalloonText"/>
    <w:uiPriority w:val="99"/>
    <w:semiHidden/>
    <w:rsid w:val="004A4ACE"/>
    <w:rPr>
      <w:rFonts w:ascii="Tahoma" w:hAnsi="Tahoma" w:cs="Tahoma"/>
      <w:sz w:val="16"/>
      <w:szCs w:val="16"/>
      <w:lang w:eastAsia="x-none"/>
    </w:rPr>
  </w:style>
  <w:style w:type="paragraph" w:customStyle="1" w:styleId="SombreamentoEscuro-nfase11">
    <w:name w:val="Sombreamento Escuro - Ênfase 11"/>
    <w:hidden/>
    <w:uiPriority w:val="99"/>
    <w:semiHidden/>
    <w:rsid w:val="004A4ACE"/>
    <w:rPr>
      <w:sz w:val="22"/>
      <w:szCs w:val="22"/>
      <w:lang w:val="pt-BR"/>
    </w:rPr>
  </w:style>
  <w:style w:type="character" w:styleId="Hyperlink">
    <w:name w:val="Hyperlink"/>
    <w:uiPriority w:val="99"/>
    <w:unhideWhenUsed/>
    <w:rsid w:val="004A4ACE"/>
    <w:rPr>
      <w:color w:val="0000FF"/>
      <w:u w:val="single"/>
    </w:rPr>
  </w:style>
  <w:style w:type="character" w:styleId="LineNumber">
    <w:name w:val="line number"/>
    <w:uiPriority w:val="99"/>
    <w:semiHidden/>
    <w:unhideWhenUsed/>
    <w:rsid w:val="004A4ACE"/>
  </w:style>
  <w:style w:type="paragraph" w:customStyle="1" w:styleId="EndNoteBibliographyTitle">
    <w:name w:val="EndNote Bibliography Title"/>
    <w:basedOn w:val="Normal"/>
    <w:link w:val="EndNoteBibliographyTitleChar"/>
    <w:rsid w:val="004A4ACE"/>
    <w:pPr>
      <w:spacing w:after="0"/>
      <w:jc w:val="center"/>
    </w:pPr>
    <w:rPr>
      <w:rFonts w:ascii="Book Antiqua" w:hAnsi="Book Antiqua"/>
      <w:noProof/>
      <w:sz w:val="24"/>
      <w:szCs w:val="20"/>
      <w:lang w:val="en-US"/>
    </w:rPr>
  </w:style>
  <w:style w:type="character" w:customStyle="1" w:styleId="EndNoteBibliographyTitleChar">
    <w:name w:val="EndNote Bibliography Title Char"/>
    <w:link w:val="EndNoteBibliographyTitle"/>
    <w:rsid w:val="004A4ACE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A4ACE"/>
    <w:pPr>
      <w:spacing w:line="480" w:lineRule="auto"/>
    </w:pPr>
    <w:rPr>
      <w:rFonts w:ascii="Book Antiqua" w:hAnsi="Book Antiqua"/>
      <w:noProof/>
      <w:sz w:val="24"/>
      <w:szCs w:val="20"/>
      <w:lang w:val="en-US"/>
    </w:rPr>
  </w:style>
  <w:style w:type="character" w:customStyle="1" w:styleId="EndNoteBibliographyChar">
    <w:name w:val="EndNote Bibliography Char"/>
    <w:link w:val="EndNoteBibliography"/>
    <w:rsid w:val="004A4ACE"/>
    <w:rPr>
      <w:rFonts w:ascii="Book Antiqua" w:hAnsi="Book Antiqua"/>
      <w:noProof/>
      <w:sz w:val="24"/>
    </w:rPr>
  </w:style>
  <w:style w:type="character" w:customStyle="1" w:styleId="TitleChar">
    <w:name w:val="Title Char"/>
    <w:link w:val="Title"/>
    <w:uiPriority w:val="10"/>
    <w:rsid w:val="004A4ACE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paragraph" w:styleId="Title">
    <w:name w:val="Title"/>
    <w:basedOn w:val="Normal"/>
    <w:next w:val="Normal"/>
    <w:link w:val="TitleChar"/>
    <w:uiPriority w:val="10"/>
    <w:qFormat/>
    <w:rsid w:val="004A4ACE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  <w:lang w:val="x-none" w:eastAsia="x-none"/>
    </w:rPr>
  </w:style>
  <w:style w:type="character" w:customStyle="1" w:styleId="TtuloChar1">
    <w:name w:val="Título Char1"/>
    <w:uiPriority w:val="10"/>
    <w:rsid w:val="004A4ACE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odyText3Char">
    <w:name w:val="Body Text 3 Char"/>
    <w:link w:val="BodyText3"/>
    <w:uiPriority w:val="99"/>
    <w:semiHidden/>
    <w:rsid w:val="004A4ACE"/>
    <w:rPr>
      <w:rFonts w:ascii="Arial" w:eastAsia="Times New Roman" w:hAnsi="Arial" w:cs="Times New Roman"/>
      <w:b/>
      <w:bCs/>
      <w:sz w:val="24"/>
      <w:szCs w:val="24"/>
      <w:lang w:val="en-US" w:eastAsia="pt-BR"/>
    </w:rPr>
  </w:style>
  <w:style w:type="paragraph" w:styleId="BodyText3">
    <w:name w:val="Body Text 3"/>
    <w:basedOn w:val="Normal"/>
    <w:link w:val="BodyText3Char"/>
    <w:uiPriority w:val="99"/>
    <w:semiHidden/>
    <w:rsid w:val="004A4ACE"/>
    <w:pPr>
      <w:spacing w:after="0" w:line="240" w:lineRule="auto"/>
      <w:jc w:val="both"/>
    </w:pPr>
    <w:rPr>
      <w:rFonts w:ascii="Arial" w:eastAsia="Times New Roman" w:hAnsi="Arial"/>
      <w:b/>
      <w:bCs/>
      <w:sz w:val="24"/>
      <w:szCs w:val="24"/>
      <w:lang w:val="en-US" w:eastAsia="pt-BR"/>
    </w:rPr>
  </w:style>
  <w:style w:type="character" w:customStyle="1" w:styleId="Corpodetexto3Char1">
    <w:name w:val="Corpo de texto 3 Char1"/>
    <w:uiPriority w:val="99"/>
    <w:semiHidden/>
    <w:rsid w:val="004A4ACE"/>
    <w:rPr>
      <w:rFonts w:ascii="Calibri" w:eastAsia="Calibri" w:hAnsi="Calibri" w:cs="Times New Roman"/>
      <w:sz w:val="16"/>
      <w:szCs w:val="16"/>
    </w:rPr>
  </w:style>
  <w:style w:type="paragraph" w:customStyle="1" w:styleId="paragraphscx153818591">
    <w:name w:val="paragraph scx153818591"/>
    <w:basedOn w:val="Normal"/>
    <w:rsid w:val="004A4AC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GB" w:eastAsia="en-GB"/>
    </w:rPr>
  </w:style>
  <w:style w:type="paragraph" w:customStyle="1" w:styleId="ListaColorida-nfase11">
    <w:name w:val="Lista Colorida - Ênfase 11"/>
    <w:basedOn w:val="Normal"/>
    <w:uiPriority w:val="34"/>
    <w:qFormat/>
    <w:rsid w:val="004A4ACE"/>
    <w:pPr>
      <w:ind w:left="720"/>
      <w:contextualSpacing/>
    </w:pPr>
  </w:style>
  <w:style w:type="character" w:customStyle="1" w:styleId="shorttext">
    <w:name w:val="short_text"/>
    <w:rsid w:val="004A4ACE"/>
  </w:style>
  <w:style w:type="character" w:customStyle="1" w:styleId="hps">
    <w:name w:val="hps"/>
    <w:rsid w:val="004A4AC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4AC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A4ACE"/>
    <w:rPr>
      <w:rFonts w:ascii="Calibri" w:eastAsia="Calibri" w:hAnsi="Calibri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4A4A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A4ACE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HeaderChar">
    <w:name w:val="Header Char"/>
    <w:link w:val="Header"/>
    <w:uiPriority w:val="99"/>
    <w:rsid w:val="004A4ACE"/>
    <w:rPr>
      <w:rFonts w:ascii="Calibri" w:eastAsia="Calibri" w:hAnsi="Calibri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4A4ACE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FooterChar">
    <w:name w:val="Footer Char"/>
    <w:link w:val="Footer"/>
    <w:uiPriority w:val="99"/>
    <w:rsid w:val="004A4ACE"/>
    <w:rPr>
      <w:rFonts w:ascii="Calibri" w:eastAsia="Calibri" w:hAnsi="Calibri" w:cs="Times New Roman"/>
      <w:sz w:val="20"/>
      <w:szCs w:val="20"/>
    </w:rPr>
  </w:style>
  <w:style w:type="character" w:customStyle="1" w:styleId="longtext1">
    <w:name w:val="long_text1"/>
    <w:rsid w:val="00857105"/>
    <w:rPr>
      <w:sz w:val="20"/>
      <w:szCs w:val="20"/>
    </w:rPr>
  </w:style>
  <w:style w:type="character" w:customStyle="1" w:styleId="apple-converted-space">
    <w:name w:val="apple-converted-space"/>
    <w:rsid w:val="0067377C"/>
  </w:style>
  <w:style w:type="character" w:customStyle="1" w:styleId="Heading1Char">
    <w:name w:val="Heading 1 Char"/>
    <w:link w:val="Heading1"/>
    <w:uiPriority w:val="9"/>
    <w:rsid w:val="00094C52"/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unhideWhenUsed/>
    <w:rsid w:val="00D9525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character" w:customStyle="1" w:styleId="highlight">
    <w:name w:val="highlight"/>
    <w:basedOn w:val="DefaultParagraphFont"/>
    <w:rsid w:val="00E852E8"/>
  </w:style>
  <w:style w:type="character" w:customStyle="1" w:styleId="hpsatn">
    <w:name w:val="hps atn"/>
    <w:basedOn w:val="DefaultParagraphFont"/>
    <w:rsid w:val="007A1D43"/>
  </w:style>
  <w:style w:type="paragraph" w:styleId="Caption">
    <w:name w:val="caption"/>
    <w:basedOn w:val="Normal"/>
    <w:next w:val="Normal"/>
    <w:qFormat/>
    <w:rsid w:val="000E3298"/>
    <w:pPr>
      <w:suppressAutoHyphens/>
    </w:pPr>
    <w:rPr>
      <w:rFonts w:eastAsia="Times New Roman" w:cs="Calibri"/>
      <w:b/>
      <w:bCs/>
      <w:sz w:val="20"/>
      <w:szCs w:val="20"/>
      <w:lang w:eastAsia="ar-SA"/>
    </w:rPr>
  </w:style>
  <w:style w:type="character" w:styleId="Emphasis">
    <w:name w:val="Emphasis"/>
    <w:uiPriority w:val="20"/>
    <w:qFormat/>
    <w:rsid w:val="00FC381A"/>
    <w:rPr>
      <w:i/>
      <w:iCs/>
    </w:rPr>
  </w:style>
  <w:style w:type="paragraph" w:customStyle="1" w:styleId="ColorfulList-Accent11">
    <w:name w:val="Colorful List - Accent 11"/>
    <w:basedOn w:val="Normal"/>
    <w:uiPriority w:val="34"/>
    <w:qFormat/>
    <w:rsid w:val="007C7E94"/>
    <w:pPr>
      <w:ind w:left="720"/>
      <w:contextualSpacing/>
    </w:pPr>
  </w:style>
  <w:style w:type="paragraph" w:customStyle="1" w:styleId="ColorfulShading-Accent11">
    <w:name w:val="Colorful Shading - Accent 11"/>
    <w:hidden/>
    <w:uiPriority w:val="71"/>
    <w:rsid w:val="00BB682D"/>
    <w:rPr>
      <w:sz w:val="22"/>
      <w:szCs w:val="22"/>
      <w:lang w:val="pt-BR"/>
    </w:rPr>
  </w:style>
  <w:style w:type="paragraph" w:styleId="Revision">
    <w:name w:val="Revision"/>
    <w:hidden/>
    <w:uiPriority w:val="99"/>
    <w:semiHidden/>
    <w:rsid w:val="00F465D6"/>
    <w:rPr>
      <w:sz w:val="22"/>
      <w:szCs w:val="22"/>
      <w:lang w:val="pt-BR"/>
    </w:rPr>
  </w:style>
  <w:style w:type="paragraph" w:styleId="ListParagraph">
    <w:name w:val="List Paragraph"/>
    <w:basedOn w:val="Normal"/>
    <w:uiPriority w:val="34"/>
    <w:qFormat/>
    <w:rsid w:val="00575571"/>
    <w:pPr>
      <w:ind w:left="720"/>
      <w:contextualSpacing/>
    </w:pPr>
  </w:style>
  <w:style w:type="paragraph" w:customStyle="1" w:styleId="1">
    <w:name w:val="正文1"/>
    <w:uiPriority w:val="99"/>
    <w:rsid w:val="00F9562C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13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79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8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1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08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590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47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05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8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82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669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46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543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92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1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7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creativecommons.org/licenses/by-nc/4.0/" TargetMode="External"/><Relationship Id="rId23" Type="http://schemas.microsoft.com/office/2011/relationships/commentsExtended" Target="commentsExtended.xml"/><Relationship Id="rId24" Type="http://schemas.microsoft.com/office/2011/relationships/people" Target="people.xml"/><Relationship Id="rId10" Type="http://schemas.openxmlformats.org/officeDocument/2006/relationships/hyperlink" Target="mailto:juliana.melgaco@gmail.com" TargetMode="External"/><Relationship Id="rId11" Type="http://schemas.openxmlformats.org/officeDocument/2006/relationships/image" Target="media/image1.png"/><Relationship Id="rId12" Type="http://schemas.openxmlformats.org/officeDocument/2006/relationships/hyperlink" Target="http://www.r-project.org/" TargetMode="External"/><Relationship Id="rId13" Type="http://schemas.openxmlformats.org/officeDocument/2006/relationships/image" Target="media/image2.tiff"/><Relationship Id="rId14" Type="http://schemas.openxmlformats.org/officeDocument/2006/relationships/image" Target="media/image3.tiff"/><Relationship Id="rId15" Type="http://schemas.openxmlformats.org/officeDocument/2006/relationships/image" Target="media/image4.tiff"/><Relationship Id="rId16" Type="http://schemas.openxmlformats.org/officeDocument/2006/relationships/image" Target="media/image5.tiff"/><Relationship Id="rId17" Type="http://schemas.openxmlformats.org/officeDocument/2006/relationships/header" Target="head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solidFill>
          <a:schemeClr val="lt1"/>
        </a:solidFill>
        <a:ln w="6350">
          <a:solidFill>
            <a:prstClr val="black"/>
          </a:solidFill>
        </a:ln>
        <a:effectLst/>
      </a:spPr>
      <a:bodyPr wrap="square" rtlCol="0"/>
      <a:lstStyle/>
      <a:style>
        <a:lnRef idx="0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dk1"/>
        </a:fontRef>
      </a:style>
    </a:txDef>
  </a:objectDefaults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2576C7-A85B-F64C-8839-B19BD7BEB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5</Pages>
  <Words>14560</Words>
  <Characters>82993</Characters>
  <Application>Microsoft Macintosh Word</Application>
  <DocSecurity>0</DocSecurity>
  <Lines>691</Lines>
  <Paragraphs>19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7359</CharactersWithSpaces>
  <SharedDoc>false</SharedDoc>
  <HLinks>
    <vt:vector size="510" baseType="variant">
      <vt:variant>
        <vt:i4>4194315</vt:i4>
      </vt:variant>
      <vt:variant>
        <vt:i4>50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87531</vt:i4>
      </vt:variant>
      <vt:variant>
        <vt:i4>49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521995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653067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472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194315</vt:i4>
      </vt:variant>
      <vt:variant>
        <vt:i4>46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653067</vt:i4>
      </vt:variant>
      <vt:variant>
        <vt:i4>457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653067</vt:i4>
      </vt:variant>
      <vt:variant>
        <vt:i4>453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521995</vt:i4>
      </vt:variant>
      <vt:variant>
        <vt:i4>450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456459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653067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067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067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456459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653067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390923</vt:i4>
      </vt:variant>
      <vt:variant>
        <vt:i4>38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456459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59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784139</vt:i4>
      </vt:variant>
      <vt:variant>
        <vt:i4>36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456459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521995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90923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456459</vt:i4>
      </vt:variant>
      <vt:variant>
        <vt:i4>342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456459</vt:i4>
      </vt:variant>
      <vt:variant>
        <vt:i4>339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459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521995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456459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312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301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456459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25387</vt:i4>
      </vt:variant>
      <vt:variant>
        <vt:i4>26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194315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21995</vt:i4>
      </vt:variant>
      <vt:variant>
        <vt:i4>249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456459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194315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84139</vt:i4>
      </vt:variant>
      <vt:variant>
        <vt:i4>22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0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05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6226010</vt:i4>
      </vt:variant>
      <vt:variant>
        <vt:i4>195</vt:i4>
      </vt:variant>
      <vt:variant>
        <vt:i4>0</vt:i4>
      </vt:variant>
      <vt:variant>
        <vt:i4>5</vt:i4>
      </vt:variant>
      <vt:variant>
        <vt:lpwstr>http://www.r-project.org/</vt:lpwstr>
      </vt:variant>
      <vt:variant>
        <vt:lpwstr/>
      </vt:variant>
      <vt:variant>
        <vt:i4>4325387</vt:i4>
      </vt:variant>
      <vt:variant>
        <vt:i4>18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8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75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5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521995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587531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87531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2031650</vt:i4>
      </vt:variant>
      <vt:variant>
        <vt:i4>3</vt:i4>
      </vt:variant>
      <vt:variant>
        <vt:i4>0</vt:i4>
      </vt:variant>
      <vt:variant>
        <vt:i4>5</vt:i4>
      </vt:variant>
      <vt:variant>
        <vt:lpwstr>mailto:pdrohfs@gmail.com</vt:lpwstr>
      </vt:variant>
      <vt:variant>
        <vt:lpwstr/>
      </vt:variant>
      <vt:variant>
        <vt:i4>6619219</vt:i4>
      </vt:variant>
      <vt:variant>
        <vt:i4>0</vt:i4>
      </vt:variant>
      <vt:variant>
        <vt:i4>0</vt:i4>
      </vt:variant>
      <vt:variant>
        <vt:i4>5</vt:i4>
      </vt:variant>
      <vt:variant>
        <vt:lpwstr>mailto:fredsori@gmail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ana Gil Melgaço</dc:creator>
  <cp:lastModifiedBy>Na Ma</cp:lastModifiedBy>
  <cp:revision>2</cp:revision>
  <cp:lastPrinted>2015-04-07T15:20:00Z</cp:lastPrinted>
  <dcterms:created xsi:type="dcterms:W3CDTF">2016-09-14T02:33:00Z</dcterms:created>
  <dcterms:modified xsi:type="dcterms:W3CDTF">2016-09-14T02:33:00Z</dcterms:modified>
</cp:coreProperties>
</file>